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Deve colocar aqui o resumo de acordo com o templat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3C94AB5E"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C47153" w:rsidRPr="00C47153">
            <w:rPr>
              <w:color w:val="000000"/>
              <w:sz w:val="24"/>
              <w:szCs w:val="24"/>
            </w:rPr>
            <w:t>(Barchielli et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secolocar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126DB92B"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C47153" w:rsidRPr="00C47153">
            <w:rPr>
              <w:color w:val="000000"/>
              <w:sz w:val="24"/>
              <w:szCs w:val="24"/>
            </w:rPr>
            <w:t>(Wulansari et al., 2020a)</w:t>
          </w:r>
        </w:sdtContent>
      </w:sdt>
      <w:r w:rsidRPr="00316940">
        <w:rPr>
          <w:sz w:val="24"/>
          <w:szCs w:val="24"/>
        </w:rPr>
        <w:t>.</w:t>
      </w:r>
    </w:p>
    <w:p w14:paraId="3BA18CFC" w14:textId="3E814181"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C47153" w:rsidRPr="00C47153">
            <w:rPr>
              <w:color w:val="000000"/>
              <w:sz w:val="24"/>
              <w:szCs w:val="24"/>
            </w:rPr>
            <w:t>(Wulansari et al., 2020a)</w:t>
          </w:r>
        </w:sdtContent>
      </w:sdt>
      <w:r w:rsidRPr="00316940">
        <w:rPr>
          <w:sz w:val="24"/>
          <w:szCs w:val="24"/>
        </w:rPr>
        <w:t>.</w:t>
      </w:r>
    </w:p>
    <w:p w14:paraId="3FAA81B4" w14:textId="0FC491C5"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C47153" w:rsidRPr="00C47153">
            <w:rPr>
              <w:color w:val="000000"/>
              <w:sz w:val="24"/>
              <w:szCs w:val="24"/>
            </w:rPr>
            <w:t>(Wulansari et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5BDB69F3"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C47153" w:rsidRPr="00C47153">
            <w:rPr>
              <w:color w:val="000000"/>
              <w:sz w:val="24"/>
              <w:szCs w:val="24"/>
            </w:rPr>
            <w:t>(Barchielli et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C47153">
            <w:rPr>
              <w:rFonts w:eastAsia="Times New Roman"/>
            </w:rPr>
            <w:t>(</w:t>
          </w:r>
          <w:r w:rsidR="00C47153">
            <w:rPr>
              <w:rFonts w:eastAsia="Times New Roman"/>
              <w:i/>
              <w:iCs/>
            </w:rPr>
            <w:t>Saúde Mental é o Tema Da Campanha de Natal Da Vodafone - Vodafone Portugal</w:t>
          </w:r>
          <w:r w:rsidR="00C47153">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025F1228" w:rsidR="00F415E3" w:rsidRPr="00316940" w:rsidRDefault="00F415E3"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C47153">
            <w:rPr>
              <w:rFonts w:eastAsia="Times New Roman"/>
            </w:rPr>
            <w:t>(</w:t>
          </w:r>
          <w:r w:rsidR="00C47153">
            <w:rPr>
              <w:rFonts w:eastAsia="Times New Roman"/>
              <w:i/>
              <w:iCs/>
            </w:rPr>
            <w:t>Partilha o Que Estás a Sentir | Natal 2022 | Vodafone Portugal - YouTube</w:t>
          </w:r>
          <w:r w:rsidR="00C47153">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32227FF1"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C47153">
            <w:rPr>
              <w:rFonts w:eastAsia="Times New Roman"/>
            </w:rPr>
            <w:t>(</w:t>
          </w:r>
          <w:r w:rsidR="00C47153">
            <w:rPr>
              <w:rFonts w:eastAsia="Times New Roman"/>
              <w:i/>
              <w:iCs/>
            </w:rPr>
            <w:t>Uma Conversa Sobre Saúde Mental | Natal 2022 | Vodafone Portugal - YouTube</w:t>
          </w:r>
          <w:r w:rsidR="00C47153">
            <w:rPr>
              <w:rFonts w:eastAsia="Times New Roman"/>
            </w:rPr>
            <w:t>, n.d.)</w:t>
          </w:r>
        </w:sdtContent>
      </w:sdt>
      <w:r w:rsidRPr="00316940">
        <w:rPr>
          <w:sz w:val="24"/>
          <w:szCs w:val="24"/>
        </w:rPr>
        <w:t xml:space="preserve"> </w:t>
      </w:r>
    </w:p>
    <w:p w14:paraId="1CE86548" w14:textId="281AAD21"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C47153">
            <w:rPr>
              <w:rFonts w:eastAsia="Times New Roman"/>
            </w:rPr>
            <w:t>(</w:t>
          </w:r>
          <w:r w:rsidR="00C47153">
            <w:rPr>
              <w:rFonts w:eastAsia="Times New Roman"/>
              <w:i/>
              <w:iCs/>
            </w:rPr>
            <w:t>Impacto Da COVID-19 Na Saúde Mental</w:t>
          </w:r>
          <w:r w:rsidR="00C47153">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13BACE6E"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C47153">
            <w:rPr>
              <w:rFonts w:eastAsia="Times New Roman"/>
            </w:rPr>
            <w:t>(</w:t>
          </w:r>
          <w:r w:rsidR="00C47153">
            <w:rPr>
              <w:rFonts w:eastAsia="Times New Roman"/>
              <w:i/>
              <w:iCs/>
            </w:rPr>
            <w:t>Impacto Da COVID-19 Na Saúde Mental</w:t>
          </w:r>
          <w:r w:rsidR="00C47153">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09733628"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game developers</w:t>
      </w:r>
      <w:r w:rsidRPr="00316940">
        <w:rPr>
          <w:sz w:val="24"/>
          <w:szCs w:val="24"/>
        </w:rPr>
        <w:t>. Por exemplo, “</w:t>
      </w:r>
      <w:r w:rsidRPr="00316940">
        <w:rPr>
          <w:i/>
          <w:iCs/>
          <w:sz w:val="24"/>
          <w:szCs w:val="24"/>
        </w:rPr>
        <w:t xml:space="preserve">Depression Quest” </w:t>
      </w:r>
      <w:r w:rsidRPr="00316940">
        <w:rPr>
          <w:sz w:val="24"/>
          <w:szCs w:val="24"/>
        </w:rPr>
        <w:t>(ano)</w:t>
      </w:r>
      <w:r w:rsidRPr="00316940">
        <w:rPr>
          <w:i/>
          <w:iCs/>
          <w:sz w:val="24"/>
          <w:szCs w:val="24"/>
        </w:rPr>
        <w:t xml:space="preserve">, </w:t>
      </w:r>
      <w:r w:rsidRPr="00316940">
        <w:rPr>
          <w:sz w:val="24"/>
          <w:szCs w:val="24"/>
        </w:rPr>
        <w:t>desenvolvido por X e publicado por Y, e “</w:t>
      </w:r>
      <w:r w:rsidRPr="00316940">
        <w:rPr>
          <w:i/>
          <w:iCs/>
          <w:sz w:val="24"/>
          <w:szCs w:val="24"/>
        </w:rPr>
        <w:t xml:space="preserve">Depression: The Game” </w:t>
      </w:r>
      <w:r w:rsidRPr="00316940">
        <w:rPr>
          <w:sz w:val="24"/>
          <w:szCs w:val="24"/>
        </w:rPr>
        <w:t>(ano), desenvolvido por X e publicado por Y, são jogos sustentados em narrativas baseadas na experiência de depressão vivida pelos desenvolvedores dos jogos. Para Zoe Quinn, desenvolver o “</w:t>
      </w:r>
      <w:r w:rsidRPr="00316940">
        <w:rPr>
          <w:i/>
          <w:iCs/>
          <w:sz w:val="24"/>
          <w:szCs w:val="24"/>
        </w:rPr>
        <w:t>Depression Ques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C47153" w:rsidRPr="00C47153">
            <w:rPr>
              <w:color w:val="000000"/>
              <w:sz w:val="24"/>
              <w:szCs w:val="24"/>
            </w:rPr>
            <w:t>(H. W. Chen et al., 2022)</w:t>
          </w:r>
        </w:sdtContent>
      </w:sdt>
      <w:r w:rsidRPr="00316940">
        <w:rPr>
          <w:sz w:val="24"/>
          <w:szCs w:val="24"/>
        </w:rPr>
        <w:t>.</w:t>
      </w:r>
    </w:p>
    <w:p w14:paraId="29C695C9" w14:textId="40E842EF"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C47153" w:rsidRPr="00C47153">
            <w:rPr>
              <w:color w:val="000000"/>
              <w:sz w:val="24"/>
              <w:szCs w:val="24"/>
            </w:rPr>
            <w:t>(Rössler,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A pergunta que será alvo de investigação ao longo do desenvolvimento desta dissertação é a seguinte:</w:t>
      </w:r>
      <w:r w:rsidRPr="00316940">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5BB672F4"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Fictional Character Reactivity Index”</w:t>
      </w:r>
      <w:r w:rsidRPr="00316940">
        <w:rPr>
          <w:sz w:val="24"/>
          <w:szCs w:val="24"/>
        </w:rPr>
        <w:t xml:space="preserve"> (FCRI; </w:t>
      </w:r>
      <w:r w:rsidRPr="00316940">
        <w:rPr>
          <w:iCs/>
          <w:color w:val="000000"/>
          <w:sz w:val="24"/>
          <w:szCs w:val="24"/>
        </w:rPr>
        <w:t>Ribeiro et al., no prelo</w:t>
      </w:r>
      <w:r w:rsidRPr="00316940">
        <w:rPr>
          <w:sz w:val="24"/>
          <w:szCs w:val="24"/>
        </w:rPr>
        <w:t>), uma escala baseada no “</w:t>
      </w:r>
      <w:r w:rsidRPr="00316940">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C47153" w:rsidRPr="00C47153">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Para atingir o objetivo da investigaçãoforam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uma  bre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4.Design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531573D2"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C47153" w:rsidRPr="007F5373">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2AA0670E"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based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7F5373">
            <w:rPr>
              <w:rFonts w:eastAsia="Times New Roman"/>
            </w:rPr>
            <w:t>(T. Anderson &amp; Shattuck,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based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playing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r w:rsidRPr="00316940">
              <w:rPr>
                <w:i/>
                <w:iCs/>
                <w:sz w:val="24"/>
                <w:szCs w:val="24"/>
              </w:rPr>
              <w:t>Cognitive Empathy</w:t>
            </w:r>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r w:rsidRPr="00316940">
              <w:rPr>
                <w:i/>
                <w:iCs/>
                <w:sz w:val="24"/>
                <w:szCs w:val="24"/>
              </w:rPr>
              <w:t>Imitation</w:t>
            </w:r>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r w:rsidRPr="00316940">
              <w:rPr>
                <w:i/>
                <w:iCs/>
                <w:sz w:val="24"/>
                <w:szCs w:val="24"/>
              </w:rPr>
              <w:t>Affective Empathy/Sympathy</w:t>
            </w:r>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r w:rsidRPr="00316940">
              <w:rPr>
                <w:i/>
                <w:iCs/>
                <w:sz w:val="24"/>
                <w:szCs w:val="24"/>
              </w:rPr>
              <w:t>Aesthetic Empathy</w:t>
            </w:r>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r w:rsidRPr="00316940">
              <w:rPr>
                <w:i/>
                <w:iCs/>
                <w:sz w:val="24"/>
                <w:szCs w:val="24"/>
              </w:rPr>
              <w:t>Psychological Empathy</w:t>
            </w:r>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r w:rsidRPr="00316940">
              <w:rPr>
                <w:i/>
                <w:iCs/>
                <w:sz w:val="24"/>
                <w:szCs w:val="24"/>
              </w:rPr>
              <w:t>Projective Empathy</w:t>
            </w:r>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r w:rsidRPr="00316940">
              <w:rPr>
                <w:i/>
                <w:iCs/>
                <w:sz w:val="24"/>
                <w:szCs w:val="24"/>
              </w:rPr>
              <w:t>Empathic Distress</w:t>
            </w:r>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r w:rsidRPr="00316940">
              <w:rPr>
                <w:i/>
                <w:iCs/>
                <w:sz w:val="24"/>
                <w:szCs w:val="24"/>
              </w:rPr>
              <w:t>Pity/Compassion</w:t>
            </w:r>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r w:rsidRPr="00316940">
              <w:rPr>
                <w:i/>
                <w:iCs/>
                <w:sz w:val="24"/>
                <w:szCs w:val="24"/>
              </w:rPr>
              <w:t>Dispositional Empathy</w:t>
            </w:r>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r w:rsidRPr="00316940">
              <w:rPr>
                <w:i/>
                <w:iCs/>
                <w:sz w:val="24"/>
                <w:szCs w:val="24"/>
              </w:rPr>
              <w:t>Situational Empathy</w:t>
            </w:r>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r w:rsidRPr="00316940">
              <w:rPr>
                <w:i/>
                <w:iCs/>
                <w:sz w:val="24"/>
                <w:szCs w:val="24"/>
              </w:rPr>
              <w:t>Five Factor Model</w:t>
            </w:r>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Conceptualização segundo David Freeman</w:t>
            </w:r>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Conceptualização segundo Robin Sloan</w:t>
            </w:r>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Major Depressive Disorder</w:t>
            </w:r>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Roger Caillois</w:t>
      </w:r>
      <w:commentRangeEnd w:id="65"/>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70A1F7A5"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r w:rsidRPr="00316940">
        <w:rPr>
          <w:i/>
          <w:iCs/>
          <w:sz w:val="24"/>
          <w:szCs w:val="24"/>
        </w:rPr>
        <w:t xml:space="preserve">agôn, alea, mimicry </w:t>
      </w:r>
      <w:r w:rsidRPr="00316940">
        <w:rPr>
          <w:sz w:val="24"/>
          <w:szCs w:val="24"/>
        </w:rPr>
        <w:t>e</w:t>
      </w:r>
      <w:r w:rsidRPr="00316940">
        <w:rPr>
          <w:i/>
          <w:iCs/>
          <w:sz w:val="24"/>
          <w:szCs w:val="24"/>
        </w:rPr>
        <w:t xml:space="preserve"> ilinx</w:t>
      </w:r>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7F5373" w:rsidRPr="007F5373">
            <w:rPr>
              <w:color w:val="000000"/>
              <w:sz w:val="24"/>
              <w:szCs w:val="24"/>
            </w:rPr>
            <w:t>(Caillois,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47FB65BD"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r w:rsidRPr="00316940">
        <w:rPr>
          <w:i/>
          <w:iCs/>
          <w:sz w:val="24"/>
          <w:szCs w:val="24"/>
        </w:rPr>
        <w:t>The Art of Computer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7F5373" w:rsidRPr="007F5373">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Declaração de um jogo segundo Katie Salen e Eric Zimmerman</w:t>
      </w:r>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Rules of Play: Game Design Fundamentals”</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3B876D10" w:rsidR="00F415E3" w:rsidRPr="00316940" w:rsidRDefault="007F5373" w:rsidP="00194E7C">
                <w:pPr>
                  <w:jc w:val="center"/>
                  <w:rPr>
                    <w:color w:val="FFFFFF" w:themeColor="background1"/>
                    <w:sz w:val="24"/>
                    <w:szCs w:val="24"/>
                  </w:rPr>
                </w:pPr>
                <w:r w:rsidRPr="007F5373">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38B684DB" w:rsidR="00F415E3" w:rsidRPr="00316940" w:rsidRDefault="007F5373" w:rsidP="00194E7C">
                <w:pPr>
                  <w:jc w:val="center"/>
                  <w:rPr>
                    <w:color w:val="FFFFFF" w:themeColor="background1"/>
                    <w:sz w:val="24"/>
                    <w:szCs w:val="24"/>
                  </w:rPr>
                </w:pPr>
                <w:r w:rsidRPr="007F5373">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66AD8755" w:rsidR="00F415E3" w:rsidRPr="00316940" w:rsidRDefault="007F5373" w:rsidP="00194E7C">
                <w:pPr>
                  <w:jc w:val="center"/>
                  <w:rPr>
                    <w:color w:val="FFFFFF" w:themeColor="background1"/>
                    <w:sz w:val="24"/>
                    <w:szCs w:val="24"/>
                  </w:rPr>
                </w:pPr>
                <w:r w:rsidRPr="007F5373">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49C764EB" w:rsidR="00F415E3" w:rsidRPr="00316940" w:rsidRDefault="007F5373" w:rsidP="00194E7C">
                <w:pPr>
                  <w:jc w:val="center"/>
                  <w:rPr>
                    <w:color w:val="FFFFFF" w:themeColor="background1"/>
                    <w:sz w:val="24"/>
                    <w:szCs w:val="24"/>
                  </w:rPr>
                </w:pPr>
                <w:r w:rsidRPr="007F5373">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019D32E0" w:rsidR="00F415E3" w:rsidRPr="00316940" w:rsidRDefault="007F5373" w:rsidP="00194E7C">
                <w:pPr>
                  <w:jc w:val="center"/>
                  <w:rPr>
                    <w:color w:val="FFFFFF" w:themeColor="background1"/>
                    <w:sz w:val="24"/>
                    <w:szCs w:val="24"/>
                  </w:rPr>
                </w:pPr>
                <w:r w:rsidRPr="007F5373">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520F42CE" w:rsidR="00F415E3" w:rsidRPr="00316940" w:rsidRDefault="007F5373" w:rsidP="00194E7C">
                <w:pPr>
                  <w:jc w:val="center"/>
                  <w:rPr>
                    <w:color w:val="FFFFFF" w:themeColor="background1"/>
                    <w:sz w:val="24"/>
                    <w:szCs w:val="24"/>
                  </w:rPr>
                </w:pPr>
                <w:r w:rsidRPr="007F5373">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7E268CDF" w:rsidR="00F415E3" w:rsidRPr="00316940" w:rsidRDefault="007F5373" w:rsidP="00194E7C">
                <w:pPr>
                  <w:jc w:val="center"/>
                  <w:rPr>
                    <w:color w:val="FFFFFF" w:themeColor="background1"/>
                    <w:sz w:val="24"/>
                    <w:szCs w:val="24"/>
                  </w:rPr>
                </w:pPr>
                <w:r w:rsidRPr="007F5373">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32C045B8" w:rsidR="00F415E3" w:rsidRPr="00316940" w:rsidRDefault="007F5373" w:rsidP="00194E7C">
                <w:pPr>
                  <w:jc w:val="center"/>
                  <w:rPr>
                    <w:color w:val="FFFFFF" w:themeColor="background1"/>
                    <w:sz w:val="24"/>
                    <w:szCs w:val="24"/>
                  </w:rPr>
                </w:pPr>
                <w:r>
                  <w:rPr>
                    <w:rFonts w:eastAsia="Times New Roman"/>
                  </w:rPr>
                  <w:t>(Avedon &amp; Sutton-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es)</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4BBA1908"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7F5373">
            <w:rPr>
              <w:rFonts w:eastAsia="Times New Roman"/>
            </w:rPr>
            <w:t>(Salen &amp; Zimmerman,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72343C63"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7F5373">
            <w:rPr>
              <w:rFonts w:eastAsia="Times New Roman"/>
            </w:rPr>
            <w:t>(Salen &amp; Zimmerman,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64313949" w:rsidR="00F415E3" w:rsidRPr="00316940" w:rsidRDefault="00F415E3" w:rsidP="00AE183F">
      <w:pPr>
        <w:ind w:firstLine="720"/>
        <w:jc w:val="both"/>
        <w:rPr>
          <w:sz w:val="24"/>
          <w:szCs w:val="24"/>
        </w:rPr>
      </w:pPr>
      <w:r w:rsidRPr="0031694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7F5373">
            <w:rPr>
              <w:rFonts w:eastAsia="Times New Roman"/>
            </w:rPr>
            <w:t>(Salen &amp; Zimmerman,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r w:rsidRPr="00316940">
        <w:rPr>
          <w:i/>
          <w:iCs/>
          <w:sz w:val="24"/>
          <w:szCs w:val="24"/>
        </w:rPr>
        <w:t>multiplayer</w:t>
      </w:r>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of Game Design” </w:t>
      </w:r>
      <w:r w:rsidRPr="00316940">
        <w:rPr>
          <w:sz w:val="24"/>
          <w:szCs w:val="24"/>
        </w:rPr>
        <w:t xml:space="preserve">(2010), tenha dividido os jogos digitais 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147782CD"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316940">
        <w:rPr>
          <w:i/>
          <w:iCs/>
          <w:sz w:val="24"/>
          <w:szCs w:val="24"/>
        </w:rPr>
        <w:t>twitch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7F5373">
            <w:rPr>
              <w:rFonts w:eastAsia="Times New Roman"/>
            </w:rPr>
            <w:t>(Adams &amp; Rollings,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541B53B0"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7F5373">
            <w:rPr>
              <w:rFonts w:eastAsia="Times New Roman"/>
            </w:rPr>
            <w:t>(Adams &amp; Rollings,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3E5B4DF7"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7F5373">
            <w:rPr>
              <w:rFonts w:eastAsia="Times New Roman"/>
            </w:rPr>
            <w:t>(Adams &amp; Rollings,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4391B7D9"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7F5373">
            <w:rPr>
              <w:rFonts w:eastAsia="Times New Roman"/>
            </w:rPr>
            <w:t>(Adams &amp; Rollings,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2FB96B49"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7F5373">
            <w:rPr>
              <w:rFonts w:eastAsia="Times New Roman"/>
            </w:rPr>
            <w:t>(Adams &amp; Rollings,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22C24CFD"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7F5373">
            <w:rPr>
              <w:rFonts w:eastAsia="Times New Roman"/>
            </w:rPr>
            <w:t>(Adams &amp; Rollings,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57439913"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7F5373">
            <w:rPr>
              <w:rFonts w:eastAsia="Times New Roman"/>
            </w:rPr>
            <w:t>(Adams &amp; Rollings,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17404A3F"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7F5373">
            <w:rPr>
              <w:rFonts w:eastAsia="Times New Roman"/>
            </w:rPr>
            <w:t>(Adams &amp; Rollings,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25AF41AA"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7F5373">
            <w:rPr>
              <w:rFonts w:eastAsia="Times New Roman"/>
            </w:rPr>
            <w:t>(Adams &amp; Rollings,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16D06B65"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7F5373" w:rsidRPr="007F5373">
            <w:rPr>
              <w:color w:val="000000"/>
            </w:rPr>
            <w:t>(Klotz, 2021)</w:t>
          </w:r>
        </w:sdtContent>
      </w:sdt>
      <w:r w:rsidRPr="00316940">
        <w:rPr>
          <w:kern w:val="2"/>
          <w:sz w:val="24"/>
          <w:szCs w:val="24"/>
          <w14:ligatures w14:val="standardContextual"/>
        </w:rPr>
        <w:t>. A comunidade de jogadores VN também criou o banco de dados “</w:t>
      </w:r>
      <w:r w:rsidRPr="00316940">
        <w:rPr>
          <w:i/>
          <w:iCs/>
          <w:kern w:val="2"/>
          <w:sz w:val="24"/>
          <w:szCs w:val="24"/>
          <w14:ligatures w14:val="standardContextual"/>
        </w:rPr>
        <w:t xml:space="preserve">The Visual Novel Databas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7F5373" w:rsidRPr="007F5373">
            <w:rPr>
              <w:color w:val="000000"/>
            </w:rPr>
            <w:t>(Camingue et al., 2021)</w:t>
          </w:r>
        </w:sdtContent>
      </w:sdt>
      <w:r w:rsidRPr="00316940">
        <w:rPr>
          <w:kern w:val="2"/>
          <w:sz w:val="24"/>
          <w:szCs w:val="24"/>
          <w14:ligatures w14:val="standardContextual"/>
        </w:rPr>
        <w:t>.</w:t>
      </w:r>
    </w:p>
    <w:p w14:paraId="1089D41E" w14:textId="0AE8C883"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7F5373">
            <w:rPr>
              <w:rFonts w:eastAsia="Times New Roman"/>
            </w:rPr>
            <w:t>(Sullivan &amp; Critten,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7F5373" w:rsidRPr="007F5373">
            <w:rPr>
              <w:color w:val="000000"/>
            </w:rPr>
            <w:t>(Salazar et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2D4FFC70"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7F5373">
            <w:rPr>
              <w:rFonts w:eastAsia="Times New Roman"/>
            </w:rPr>
            <w:t>(Kretzschmar &amp; Raffel,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5E7052D6"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The Masquerade – Shadows of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7F5373" w:rsidRPr="007F5373">
            <w:rPr>
              <w:color w:val="000000"/>
            </w:rPr>
            <w:t>(Draw Distance,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Danganronpa 2: Goodbye Despair”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0B252A55"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7F5373" w:rsidRPr="007F5373">
            <w:rPr>
              <w:color w:val="000000"/>
            </w:rPr>
            <w:t>(Camingue et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2F190646"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narrativa, Interação e Natureza da História- com presença dos elementos comfuncionalidades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7F5373" w:rsidRPr="007F5373">
            <w:rPr>
              <w:color w:val="000000"/>
            </w:rPr>
            <w:t>(Camingue et al., 2021)</w:t>
          </w:r>
        </w:sdtContent>
      </w:sdt>
      <w:r w:rsidRPr="00316940">
        <w:rPr>
          <w:kern w:val="2"/>
          <w:sz w:val="24"/>
          <w:szCs w:val="24"/>
          <w14:ligatures w14:val="standardContextual"/>
        </w:rPr>
        <w:t>.</w:t>
      </w:r>
    </w:p>
    <w:p w14:paraId="09002735" w14:textId="42036DF6"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7F5373" w:rsidRPr="007F5373">
            <w:rPr>
              <w:color w:val="000000"/>
            </w:rPr>
            <w:t>(Camingue et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3CE0D797"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7F5373">
            <w:rPr>
              <w:rFonts w:eastAsia="Times New Roman"/>
            </w:rPr>
            <w:t>(Bashova &amp; Pachovski,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63C62B2E" w14:textId="4A2423EE"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r w:rsidRPr="00316940">
        <w:rPr>
          <w:i/>
          <w:iCs/>
          <w:kern w:val="2"/>
          <w:sz w:val="24"/>
          <w:szCs w:val="24"/>
          <w14:ligatures w14:val="standardContextual"/>
        </w:rPr>
        <w:t>Mys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r w:rsidRPr="00316940">
        <w:rPr>
          <w:i/>
          <w:iCs/>
          <w:kern w:val="2"/>
          <w:sz w:val="24"/>
          <w:szCs w:val="24"/>
          <w14:ligatures w14:val="standardContextual"/>
        </w:rPr>
        <w:t xml:space="preserve">The Sims”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7F5373" w:rsidRPr="007F5373">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02AD156F"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7F5373" w:rsidRPr="007F5373">
            <w:rPr>
              <w:color w:val="000000"/>
            </w:rPr>
            <w:t>(Cyan Productions, 1993)</w:t>
          </w:r>
        </w:sdtContent>
      </w:sdt>
      <w:r w:rsidRPr="00316940">
        <w:rPr>
          <w:kern w:val="2"/>
          <w:sz w:val="24"/>
          <w:szCs w:val="24"/>
          <w14:ligatures w14:val="standardContextual"/>
        </w:rPr>
        <w:t>, do género de aventura, no qual o jogador interage com o clique, e “</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7F5373" w:rsidRPr="007F5373">
            <w:rPr>
              <w:color w:val="000000"/>
            </w:rPr>
            <w:t>(Maxis, 2000)</w:t>
          </w:r>
        </w:sdtContent>
      </w:sdt>
      <w:r w:rsidRPr="00316940">
        <w:rPr>
          <w:kern w:val="2"/>
          <w:sz w:val="24"/>
          <w:szCs w:val="24"/>
          <w14:ligatures w14:val="standardContextual"/>
        </w:rPr>
        <w:t>, um jogo de simulação social em que se controlam indivíduos virtuais e as suas rotinas diárias.</w:t>
      </w:r>
    </w:p>
    <w:p w14:paraId="41A82FAA" w14:textId="69CC0769"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316940">
        <w:rPr>
          <w:i/>
          <w:iCs/>
          <w:kern w:val="2"/>
          <w:sz w:val="24"/>
          <w:szCs w:val="24"/>
          <w14:ligatures w14:val="standardContextual"/>
        </w:rPr>
        <w:t>Adventure”</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Colossal Cave Adventure”</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7F5373" w:rsidRPr="007F5373">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4AF5A48C"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7F5373" w:rsidRPr="007F5373">
            <w:rPr>
              <w:color w:val="000000"/>
            </w:rPr>
            <w:t>(Fernández-Vara, 2010)</w:t>
          </w:r>
        </w:sdtContent>
      </w:sdt>
      <w:r w:rsidRPr="00316940">
        <w:rPr>
          <w:kern w:val="2"/>
          <w:sz w:val="24"/>
          <w:szCs w:val="24"/>
          <w14:ligatures w14:val="standardContextual"/>
        </w:rPr>
        <w:t>, como é o caso do jogo digital “</w:t>
      </w:r>
      <w:r w:rsidRPr="00316940">
        <w:rPr>
          <w:i/>
          <w:iCs/>
          <w:kern w:val="2"/>
          <w:sz w:val="24"/>
          <w:szCs w:val="24"/>
          <w14:ligatures w14:val="standardContextual"/>
        </w:rPr>
        <w:t>Mys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4B0B9229"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7F5373" w:rsidRPr="007F5373">
            <w:rPr>
              <w:color w:val="000000"/>
            </w:rPr>
            <w:t>(Cyan Productions,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316940">
        <w:rPr>
          <w:i/>
          <w:iCs/>
          <w:kern w:val="2"/>
          <w:sz w:val="24"/>
          <w:szCs w:val="24"/>
          <w14:ligatures w14:val="standardContextual"/>
        </w:rPr>
        <w:t xml:space="preserve">The Secret of Monkey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4AC609D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 – Exemplos de gameplay de “</w:t>
      </w:r>
      <w:r w:rsidRPr="00316940">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7F5373" w:rsidRPr="007F5373">
            <w:rPr>
              <w:color w:val="000000"/>
            </w:rPr>
            <w:t>(Lucasfilm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r w:rsidRPr="00316940">
        <w:rPr>
          <w:i/>
          <w:iCs/>
          <w:kern w:val="2"/>
          <w:sz w:val="24"/>
          <w:szCs w:val="24"/>
          <w14:ligatures w14:val="standardContextual"/>
        </w:rPr>
        <w:t>walk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r w:rsidRPr="00316940">
        <w:rPr>
          <w:i/>
          <w:iCs/>
          <w:kern w:val="2"/>
          <w:sz w:val="24"/>
          <w:szCs w:val="24"/>
          <w14:ligatures w14:val="standardContextual"/>
        </w:rPr>
        <w:t>The Blind Prophet”</w:t>
      </w:r>
      <w:r w:rsidRPr="00316940">
        <w:rPr>
          <w:kern w:val="2"/>
          <w:sz w:val="24"/>
          <w:szCs w:val="24"/>
          <w14:ligatures w14:val="standardContextual"/>
        </w:rPr>
        <w:t xml:space="preserve"> (2019), desenvolvido por X e publicado por Y e “</w:t>
      </w:r>
      <w:r w:rsidRPr="00316940">
        <w:rPr>
          <w:i/>
          <w:iCs/>
          <w:kern w:val="2"/>
          <w:sz w:val="24"/>
          <w:szCs w:val="24"/>
          <w14:ligatures w14:val="standardContextual"/>
        </w:rPr>
        <w:t xml:space="preserve">Deponia”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09B1AA0C"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r w:rsidRPr="00316940">
        <w:rPr>
          <w:i/>
          <w:iCs/>
          <w:kern w:val="2"/>
          <w:sz w:val="24"/>
          <w:szCs w:val="24"/>
          <w14:ligatures w14:val="standardContextual"/>
        </w:rPr>
        <w:t>The Blind Prophe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7F5373" w:rsidRPr="007F5373">
            <w:rPr>
              <w:color w:val="000000"/>
            </w:rPr>
            <w:t>(Ars Goetia, 2019)</w:t>
          </w:r>
        </w:sdtContent>
      </w:sdt>
      <w:r w:rsidRPr="00316940">
        <w:rPr>
          <w:kern w:val="2"/>
          <w:sz w:val="24"/>
          <w:szCs w:val="24"/>
          <w14:ligatures w14:val="standardContextual"/>
        </w:rPr>
        <w:t xml:space="preserve"> e de “</w:t>
      </w:r>
      <w:r w:rsidRPr="00316940">
        <w:rPr>
          <w:i/>
          <w:iCs/>
          <w:kern w:val="2"/>
          <w:sz w:val="24"/>
          <w:szCs w:val="24"/>
          <w14:ligatures w14:val="standardContextual"/>
        </w:rPr>
        <w:t>Deponia”</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7F5373" w:rsidRPr="007F5373">
            <w:rPr>
              <w:color w:val="000000"/>
            </w:rPr>
            <w:t>(Daedalic Entertainmen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1B277BF9"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7F5373" w:rsidRPr="007F5373">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583CE2B9"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7F5373" w:rsidRPr="007F5373">
            <w:rPr>
              <w:color w:val="000000"/>
            </w:rPr>
            <w:t>(Vranešević,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2D8188BD" w:rsidR="00F415E3" w:rsidRPr="00316940" w:rsidRDefault="00F415E3"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7F5373" w:rsidRPr="007F5373">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02C2410A"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7F5373" w:rsidRPr="007F5373">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481F3CF4"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7F5373" w:rsidRPr="007F5373">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7F5373" w:rsidRPr="007F5373">
            <w:rPr>
              <w:color w:val="000000"/>
            </w:rPr>
            <w:t>(Bunting,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7B92E20A"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7F5373" w:rsidRPr="007F5373">
            <w:rPr>
              <w:color w:val="000000"/>
            </w:rPr>
            <w:t>(Bunting,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1293A61D"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7F5373">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r w:rsidRPr="00316940">
        <w:rPr>
          <w:rFonts w:cstheme="minorHAnsi"/>
          <w:i/>
          <w:iCs/>
          <w:sz w:val="24"/>
          <w:szCs w:val="24"/>
        </w:rPr>
        <w:t>gaming assets</w:t>
      </w:r>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exitem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7DC7EF99"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7F5373">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66274906"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7F5373" w:rsidRPr="007F5373">
            <w:rPr>
              <w:color w:val="000000"/>
              <w:sz w:val="24"/>
              <w:szCs w:val="24"/>
            </w:rPr>
            <w:t>(Holl et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0F3F84EC"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7F5373" w:rsidRPr="007F5373">
            <w:rPr>
              <w:color w:val="000000"/>
              <w:sz w:val="24"/>
              <w:szCs w:val="24"/>
            </w:rPr>
            <w:t>(Riess, 2018a)</w:t>
          </w:r>
        </w:sdtContent>
      </w:sdt>
      <w:r w:rsidRPr="00316940">
        <w:rPr>
          <w:sz w:val="24"/>
          <w:szCs w:val="24"/>
        </w:rPr>
        <w:t xml:space="preserve">. </w:t>
      </w:r>
    </w:p>
    <w:p w14:paraId="55280D4D" w14:textId="27491779"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7F5373" w:rsidRPr="007F5373">
            <w:rPr>
              <w:color w:val="000000"/>
              <w:sz w:val="24"/>
              <w:szCs w:val="24"/>
            </w:rPr>
            <w:t>(Riess,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6C26E3B8" w14:textId="7C929C16" w:rsidR="00F415E3" w:rsidRPr="00316940" w:rsidRDefault="00F415E3"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7F5373" w:rsidRPr="007F5373">
            <w:rPr>
              <w:color w:val="000000"/>
            </w:rPr>
            <w:t>(Riess, 2018b)</w:t>
          </w:r>
        </w:sdtContent>
      </w:sdt>
      <w:r w:rsidRPr="00316940">
        <w:rPr>
          <w:sz w:val="24"/>
          <w:szCs w:val="24"/>
        </w:rPr>
        <w:t>:</w:t>
      </w:r>
    </w:p>
    <w:p w14:paraId="2AFB02C8" w14:textId="4B0CC7CA"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7F5373" w:rsidRPr="007F5373">
            <w:rPr>
              <w:color w:val="000000"/>
            </w:rPr>
            <w:t>(Sampa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449A5C84"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316940">
        <w:rPr>
          <w:i/>
          <w:iCs/>
          <w:sz w:val="24"/>
          <w:szCs w:val="24"/>
        </w:rPr>
        <w:t>theory of mind</w:t>
      </w:r>
      <w:r w:rsidRPr="00316940">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7F5373" w:rsidRPr="007F5373">
            <w:rPr>
              <w:color w:val="000000"/>
            </w:rPr>
            <w:t>(Sampat, 2017a)</w:t>
          </w:r>
        </w:sdtContent>
      </w:sdt>
      <w:r w:rsidRPr="00316940">
        <w:rPr>
          <w:sz w:val="24"/>
          <w:szCs w:val="24"/>
        </w:rPr>
        <w:t>.</w:t>
      </w:r>
    </w:p>
    <w:p w14:paraId="41743E19" w14:textId="48A60E50"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7F5373" w:rsidRPr="007F5373">
            <w:rPr>
              <w:color w:val="000000"/>
            </w:rPr>
            <w:t>(Riess,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5D666D04"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r w:rsidRPr="00316940">
        <w:rPr>
          <w:sz w:val="24"/>
          <w:szCs w:val="24"/>
        </w:rPr>
        <w:t xml:space="preserve">Jaak Panksepp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7F5373">
            <w:rPr>
              <w:rFonts w:eastAsia="Times New Roman"/>
            </w:rPr>
            <w:t>(Grodal &amp; Kramer, 2014)</w:t>
          </w:r>
        </w:sdtContent>
      </w:sdt>
      <w:r w:rsidRPr="00316940">
        <w:rPr>
          <w:sz w:val="24"/>
          <w:szCs w:val="24"/>
        </w:rPr>
        <w:t xml:space="preserve">. </w:t>
      </w:r>
    </w:p>
    <w:p w14:paraId="244B033E" w14:textId="74795387"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7F5373">
            <w:rPr>
              <w:rFonts w:eastAsia="Times New Roman"/>
            </w:rPr>
            <w:t>(Grodal &amp; Kramer, 2014)</w:t>
          </w:r>
        </w:sdtContent>
      </w:sdt>
      <w:r w:rsidRPr="00316940">
        <w:rPr>
          <w:sz w:val="24"/>
          <w:szCs w:val="24"/>
        </w:rPr>
        <w:t>.</w:t>
      </w:r>
    </w:p>
    <w:p w14:paraId="6CC82E53" w14:textId="73B4CDC7"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7F5373">
            <w:rPr>
              <w:rFonts w:eastAsia="Times New Roman"/>
            </w:rPr>
            <w:t>(Grodal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1D848219" w:rsidR="00F415E3" w:rsidRPr="00316940" w:rsidRDefault="00F415E3"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7F5373" w:rsidRPr="007F5373">
            <w:rPr>
              <w:color w:val="000000"/>
            </w:rPr>
            <w:t>(Marshall, 1990)</w:t>
          </w:r>
        </w:sdtContent>
      </w:sdt>
      <w:r w:rsidRPr="00316940">
        <w:rPr>
          <w:sz w:val="24"/>
          <w:szCs w:val="24"/>
        </w:rPr>
        <w:t xml:space="preserve"> e </w:t>
      </w:r>
      <w:r w:rsidRPr="00316940">
        <w:rPr>
          <w:i/>
          <w:iCs/>
          <w:sz w:val="24"/>
          <w:szCs w:val="24"/>
        </w:rPr>
        <w:t>Titanic</w:t>
      </w:r>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7F5373" w:rsidRPr="007F5373">
            <w:rPr>
              <w:color w:val="000000"/>
            </w:rPr>
            <w:t>(Cameron, 1997)</w:t>
          </w:r>
        </w:sdtContent>
      </w:sdt>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2552DDA1" w:rsidR="00F415E3" w:rsidRPr="00316940" w:rsidRDefault="00F415E3" w:rsidP="00914331">
      <w:pPr>
        <w:ind w:firstLine="720"/>
        <w:jc w:val="both"/>
        <w:rPr>
          <w:sz w:val="24"/>
          <w:szCs w:val="24"/>
        </w:rPr>
      </w:pPr>
      <w:r w:rsidRPr="00316940">
        <w:rPr>
          <w:sz w:val="24"/>
          <w:szCs w:val="24"/>
        </w:rPr>
        <w:t xml:space="preserve">Os antropólogos </w:t>
      </w:r>
      <w:commentRangeStart w:id="100"/>
      <w:r w:rsidRPr="00316940">
        <w:rPr>
          <w:sz w:val="24"/>
          <w:szCs w:val="24"/>
        </w:rPr>
        <w:t xml:space="preserve">Boyd e Richerson (1998) </w:t>
      </w:r>
      <w:commentRangeEnd w:id="100"/>
      <w:r w:rsidRPr="00316940">
        <w:rPr>
          <w:rStyle w:val="CommentReference"/>
        </w:rPr>
        <w:commentReference w:id="100"/>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316940">
        <w:rPr>
          <w:sz w:val="24"/>
          <w:szCs w:val="24"/>
        </w:rPr>
        <w:t>Meltzoff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7F5373">
            <w:rPr>
              <w:rFonts w:eastAsia="Times New Roman"/>
            </w:rPr>
            <w:t>(Grodal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r w:rsidRPr="00316940">
        <w:rPr>
          <w:rFonts w:cstheme="minorHAnsi"/>
          <w:b/>
          <w:bCs/>
          <w:i/>
          <w:iCs/>
          <w:sz w:val="24"/>
          <w:szCs w:val="24"/>
        </w:rPr>
        <w:t>Mirror Neurons</w:t>
      </w:r>
      <w:commentRangeEnd w:id="102"/>
      <w:r w:rsidRPr="00316940">
        <w:rPr>
          <w:rStyle w:val="CommentReference"/>
        </w:rPr>
        <w:commentReference w:id="102"/>
      </w:r>
    </w:p>
    <w:p w14:paraId="0DCDA04F" w14:textId="78BB6059"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7F5373">
            <w:rPr>
              <w:rFonts w:eastAsia="Times New Roman"/>
            </w:rPr>
            <w:t>(Grodal &amp; Kramer, 2014)</w:t>
          </w:r>
        </w:sdtContent>
      </w:sdt>
      <w:r w:rsidRPr="00316940">
        <w:rPr>
          <w:sz w:val="24"/>
          <w:szCs w:val="24"/>
        </w:rPr>
        <w:t>.</w:t>
      </w:r>
      <w:commentRangeEnd w:id="104"/>
      <w:r w:rsidRPr="00316940">
        <w:rPr>
          <w:rStyle w:val="CommentReference"/>
        </w:rPr>
        <w:commentReference w:id="104"/>
      </w:r>
    </w:p>
    <w:p w14:paraId="248BB14C" w14:textId="2E02881F"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Rizzolatti.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7F5373" w:rsidRPr="007F5373">
            <w:rPr>
              <w:color w:val="000000"/>
              <w:sz w:val="24"/>
              <w:szCs w:val="24"/>
            </w:rPr>
            <w:t>(Iacoboni, 2008)</w:t>
          </w:r>
        </w:sdtContent>
      </w:sdt>
      <w:r w:rsidRPr="00316940">
        <w:rPr>
          <w:sz w:val="24"/>
          <w:szCs w:val="24"/>
        </w:rPr>
        <w:t>.</w:t>
      </w:r>
      <w:commentRangeEnd w:id="106"/>
      <w:r w:rsidRPr="00316940">
        <w:rPr>
          <w:rStyle w:val="CommentReference"/>
        </w:rPr>
        <w:commentReference w:id="106"/>
      </w:r>
    </w:p>
    <w:p w14:paraId="1E1D65BC" w14:textId="592523FC" w:rsidR="00F415E3" w:rsidRPr="00316940" w:rsidRDefault="00F415E3"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7F5373" w:rsidRPr="007F5373">
            <w:rPr>
              <w:color w:val="000000"/>
              <w:sz w:val="24"/>
              <w:szCs w:val="24"/>
            </w:rPr>
            <w:t>(Iacoboni,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0F268CA7"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7F5373">
            <w:rPr>
              <w:rFonts w:eastAsia="Times New Roman"/>
            </w:rPr>
            <w:t>(Grodal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135AB015"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r w:rsidRPr="00316940">
        <w:rPr>
          <w:i/>
          <w:iCs/>
          <w:sz w:val="24"/>
          <w:szCs w:val="24"/>
        </w:rPr>
        <w:t xml:space="preserve">Titanic”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7F5373">
            <w:rPr>
              <w:rFonts w:eastAsia="Times New Roman"/>
            </w:rPr>
            <w:t>(Grodal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Espetro da empatia segundo Daniel Batson</w:t>
      </w:r>
      <w:commentRangeEnd w:id="108"/>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4E4AF7E6"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7F5373">
            <w:rPr>
              <w:rFonts w:eastAsia="Times New Roman"/>
            </w:rPr>
            <w:t>(Decety &amp; Ickes,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r w:rsidRPr="00316940">
        <w:rPr>
          <w:b/>
          <w:bCs/>
          <w:i/>
          <w:iCs/>
          <w:sz w:val="24"/>
          <w:szCs w:val="24"/>
        </w:rPr>
        <w:t>Imitation</w:t>
      </w:r>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r w:rsidRPr="00316940">
        <w:rPr>
          <w:b/>
          <w:bCs/>
          <w:i/>
          <w:iCs/>
          <w:sz w:val="24"/>
          <w:szCs w:val="24"/>
        </w:rPr>
        <w:t>Psychological Empathy</w:t>
      </w:r>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316940">
        <w:rPr>
          <w:i/>
          <w:iCs/>
          <w:sz w:val="24"/>
          <w:szCs w:val="24"/>
        </w:rPr>
        <w:t>Aesthetic Empathy</w:t>
      </w:r>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r w:rsidRPr="00316940">
        <w:rPr>
          <w:b/>
          <w:bCs/>
          <w:i/>
          <w:iCs/>
          <w:sz w:val="24"/>
          <w:szCs w:val="24"/>
        </w:rPr>
        <w:t>Empathic Distress</w:t>
      </w:r>
      <w:commentRangeEnd w:id="113"/>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r w:rsidRPr="00316940">
        <w:rPr>
          <w:i/>
          <w:iCs/>
          <w:sz w:val="24"/>
          <w:szCs w:val="24"/>
        </w:rPr>
        <w:t>Affective Empathy</w:t>
      </w:r>
      <w:r w:rsidRPr="00316940">
        <w:rPr>
          <w:sz w:val="24"/>
          <w:szCs w:val="24"/>
        </w:rPr>
        <w:t xml:space="preserve">, que envolve sentir-se angustiado como o outro, ou </w:t>
      </w:r>
      <w:r w:rsidRPr="00316940">
        <w:rPr>
          <w:i/>
          <w:iCs/>
          <w:sz w:val="24"/>
          <w:szCs w:val="24"/>
        </w:rPr>
        <w:t>Pity</w:t>
      </w:r>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16FA4B81"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7F5373">
            <w:rPr>
              <w:rFonts w:eastAsia="Times New Roman"/>
            </w:rPr>
            <w:t>(Decety &amp; Ickes, 2011)</w:t>
          </w:r>
        </w:sdtContent>
      </w:sdt>
      <w:r w:rsidRPr="00316940">
        <w:rPr>
          <w:sz w:val="24"/>
          <w:szCs w:val="24"/>
        </w:rPr>
        <w:t xml:space="preserve">. </w:t>
      </w:r>
      <w:commentRangeEnd w:id="114"/>
      <w:r w:rsidRPr="00316940">
        <w:rPr>
          <w:rStyle w:val="CommentReference"/>
        </w:rPr>
        <w:commentReference w:id="114"/>
      </w:r>
    </w:p>
    <w:p w14:paraId="230493B9" w14:textId="1C2155D5"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r w:rsidRPr="00316940">
        <w:rPr>
          <w:i/>
          <w:iCs/>
          <w:sz w:val="24"/>
          <w:szCs w:val="24"/>
        </w:rPr>
        <w:t>Empathic Distress</w:t>
      </w:r>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7F5373">
            <w:rPr>
              <w:rFonts w:eastAsia="Times New Roman"/>
            </w:rPr>
            <w:t>(Decety &amp; Ickes, 2011)</w:t>
          </w:r>
        </w:sdtContent>
      </w:sdt>
      <w:r w:rsidRPr="00316940">
        <w:rPr>
          <w:sz w:val="24"/>
          <w:szCs w:val="24"/>
        </w:rPr>
        <w:t>.</w:t>
      </w:r>
    </w:p>
    <w:p w14:paraId="01A3D855" w14:textId="1B26E59D"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7F5373">
            <w:rPr>
              <w:rFonts w:eastAsia="Times New Roman"/>
            </w:rPr>
            <w:t>(Decety &amp; Ickes,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276D0CC4"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7F5373">
            <w:rPr>
              <w:rFonts w:eastAsia="Times New Roman"/>
            </w:rPr>
            <w:t>(Belman &amp; Flanagan, 2010; Blot, 2017a; Tam, 2013)</w:t>
          </w:r>
        </w:sdtContent>
      </w:sdt>
      <w:r w:rsidRPr="00316940">
        <w:rPr>
          <w:sz w:val="24"/>
          <w:szCs w:val="24"/>
        </w:rPr>
        <w:t>:</w:t>
      </w:r>
    </w:p>
    <w:p w14:paraId="334CC097" w14:textId="23117553" w:rsidR="00F415E3" w:rsidRPr="00316940" w:rsidRDefault="00F415E3"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designada por </w:t>
      </w:r>
      <w:r w:rsidRPr="00316940">
        <w:rPr>
          <w:b/>
          <w:bCs/>
          <w:i/>
          <w:iCs/>
          <w:sz w:val="24"/>
          <w:szCs w:val="24"/>
        </w:rPr>
        <w:t>trait empathy</w:t>
      </w:r>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316940">
        <w:rPr>
          <w:i/>
          <w:iCs/>
          <w:sz w:val="24"/>
          <w:szCs w:val="24"/>
        </w:rPr>
        <w:t xml:space="preserve">Big Five Personality Test” </w:t>
      </w:r>
      <w:r w:rsidRPr="00316940">
        <w:rPr>
          <w:sz w:val="24"/>
          <w:szCs w:val="24"/>
        </w:rPr>
        <w:t xml:space="preserve">(referência). A empatia de caráter pode ser medida recorrendo a questionários, </w:t>
      </w:r>
      <w:commentRangeStart w:id="116"/>
      <w:r w:rsidRPr="00316940">
        <w:rPr>
          <w:sz w:val="24"/>
          <w:szCs w:val="24"/>
        </w:rPr>
        <w:t>como por exemplo o “</w:t>
      </w:r>
      <w:r w:rsidRPr="00316940">
        <w:rPr>
          <w:i/>
          <w:iCs/>
          <w:sz w:val="24"/>
          <w:szCs w:val="24"/>
        </w:rPr>
        <w:t xml:space="preserve">Interpersonal Reactivity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7F5373" w:rsidRPr="007F5373">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Pr="00316940">
        <w:rPr>
          <w:b/>
          <w:bCs/>
          <w:i/>
          <w:iCs/>
          <w:sz w:val="24"/>
          <w:szCs w:val="24"/>
        </w:rPr>
        <w:t>induced empathy</w:t>
      </w:r>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274694AF"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r w:rsidRPr="00316940">
        <w:rPr>
          <w:i/>
          <w:iCs/>
          <w:sz w:val="24"/>
          <w:szCs w:val="24"/>
        </w:rPr>
        <w:t xml:space="preserve">Interpersonal Reactivity Index”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7F5373" w:rsidRPr="007F5373">
            <w:rPr>
              <w:color w:val="000000"/>
            </w:rPr>
            <w:t>(Davis, 1983; Wulansari et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4A435FA2"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7F5373" w:rsidRPr="007F5373">
            <w:rPr>
              <w:color w:val="000000"/>
              <w:sz w:val="24"/>
              <w:szCs w:val="24"/>
            </w:rPr>
            <w:t>(Holl et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7F5373" w:rsidRPr="007F5373">
            <w:rPr>
              <w:color w:val="000000"/>
              <w:sz w:val="24"/>
              <w:szCs w:val="24"/>
            </w:rPr>
            <w:t>(de Araujo Luz Junior et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434F9A6D"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7F5373">
            <w:rPr>
              <w:rFonts w:eastAsia="Times New Roman"/>
            </w:rPr>
            <w:t>(Grodal &amp; Kramer, 2014)</w:t>
          </w:r>
        </w:sdtContent>
      </w:sdt>
      <w:r w:rsidRPr="00316940">
        <w:rPr>
          <w:sz w:val="24"/>
          <w:szCs w:val="24"/>
        </w:rPr>
        <w:t>. Desta forma, é provável que o mesmo se verifique ao recorrer a um recurso multi</w:t>
      </w:r>
      <w:r w:rsidRPr="00316940">
        <w:rPr>
          <w:i/>
          <w:iCs/>
          <w:sz w:val="24"/>
          <w:szCs w:val="24"/>
        </w:rPr>
        <w:t>media</w:t>
      </w:r>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7F5373">
            <w:rPr>
              <w:rFonts w:eastAsia="Times New Roman"/>
            </w:rPr>
            <w:t>(Morrison &amp; Ziemke,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4BBBB031"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7F5373" w:rsidRPr="007F5373">
            <w:rPr>
              <w:color w:val="000000"/>
            </w:rPr>
            <w:t>(Sampa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Pr="00316940">
        <w:rPr>
          <w:rFonts w:ascii="Sketch Gothic School" w:hAnsi="Sketch Gothic School"/>
          <w:sz w:val="24"/>
          <w:szCs w:val="24"/>
        </w:rPr>
        <w:t xml:space="preserve">, </w:t>
      </w:r>
      <w:r w:rsidRPr="00316940">
        <w:rPr>
          <w:rFonts w:ascii="Sketch Gothic School" w:hAnsi="Sketch Gothic School"/>
          <w:i/>
          <w:iCs/>
          <w:sz w:val="24"/>
          <w:szCs w:val="24"/>
        </w:rPr>
        <w:t>flow</w:t>
      </w:r>
      <w:r w:rsidRPr="00316940">
        <w:rPr>
          <w:rFonts w:ascii="Sketch Gothic School" w:hAnsi="Sketch Gothic School"/>
          <w:sz w:val="24"/>
          <w:szCs w:val="24"/>
        </w:rPr>
        <w:t xml:space="preserve"> e Imersão</w:t>
      </w:r>
    </w:p>
    <w:p w14:paraId="2D252CDE" w14:textId="02870ACD"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7F5373" w:rsidRPr="007F5373">
            <w:rPr>
              <w:color w:val="000000"/>
            </w:rPr>
            <w:t>(Manney,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r w:rsidRPr="00316940">
        <w:rPr>
          <w:i/>
          <w:iCs/>
          <w:sz w:val="24"/>
          <w:szCs w:val="24"/>
        </w:rPr>
        <w:t>transportation</w:t>
      </w:r>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ykiLCJpc01hbnVhbGx5T3ZlcnJpZGRlbiI6ZmFsc2UsIm1hbnVhbE92ZXJyaWRlVGV4dCI6IiJ9fQ=="/>
          <w:id w:val="-1324813315"/>
          <w:placeholder>
            <w:docPart w:val="DefaultPlaceholder_-1854013440"/>
          </w:placeholder>
        </w:sdtPr>
        <w:sdtEndPr>
          <w:rPr>
            <w:sz w:val="22"/>
            <w:szCs w:val="22"/>
          </w:rPr>
        </w:sdtEndPr>
        <w:sdtContent>
          <w:r w:rsidR="007F5373">
            <w:rPr>
              <w:rFonts w:eastAsia="Times New Roman"/>
            </w:rPr>
            <w:t>(Farber &amp; Schrier, 2017)</w:t>
          </w:r>
        </w:sdtContent>
      </w:sdt>
      <w:r w:rsidRPr="00316940">
        <w:rPr>
          <w:sz w:val="24"/>
          <w:szCs w:val="24"/>
        </w:rPr>
        <w:t>.</w:t>
      </w:r>
    </w:p>
    <w:p w14:paraId="06370C2E" w14:textId="37CB945A"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r w:rsidRPr="00316940">
        <w:rPr>
          <w:i/>
          <w:iCs/>
          <w:sz w:val="24"/>
          <w:szCs w:val="24"/>
        </w:rPr>
        <w:t>flow</w:t>
      </w:r>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7F5373" w:rsidRPr="007F5373">
            <w:rPr>
              <w:color w:val="000000"/>
            </w:rPr>
            <w:t>(Csikszentmihalyi, 1990)</w:t>
          </w:r>
        </w:sdtContent>
      </w:sdt>
      <w:r w:rsidRPr="00316940">
        <w:rPr>
          <w:sz w:val="24"/>
          <w:szCs w:val="24"/>
        </w:rPr>
        <w:t>. Consequentemente, o flow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7F5373" w:rsidRPr="007F5373">
            <w:rPr>
              <w:color w:val="000000"/>
            </w:rPr>
            <w:t>(Murray, 1997)</w:t>
          </w:r>
        </w:sdtContent>
      </w:sdt>
      <w:r w:rsidRPr="00316940">
        <w:rPr>
          <w:sz w:val="24"/>
          <w:szCs w:val="24"/>
        </w:rPr>
        <w:t>.</w:t>
      </w:r>
    </w:p>
    <w:p w14:paraId="08DAF7C9" w14:textId="6FDA9AFC" w:rsidR="00F415E3" w:rsidRPr="00316940" w:rsidRDefault="00F415E3" w:rsidP="00EE1912">
      <w:pPr>
        <w:ind w:firstLine="720"/>
        <w:jc w:val="both"/>
        <w:rPr>
          <w:sz w:val="24"/>
          <w:szCs w:val="24"/>
        </w:rPr>
      </w:pPr>
      <w:r w:rsidRPr="00316940">
        <w:rPr>
          <w:sz w:val="24"/>
          <w:szCs w:val="24"/>
        </w:rPr>
        <w:t>A imersão pode ser explicada por recurso ao conceito de «círculo mágico», uma metáfora criada por Johan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7F5373" w:rsidRPr="007F5373">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7F5373" w:rsidRPr="007F5373">
            <w:rPr>
              <w:color w:val="000000"/>
            </w:rPr>
            <w:t>(Blo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33188A46" w14:textId="5A08E050"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r w:rsidRPr="00316940">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7F5373" w:rsidRPr="007F5373">
            <w:rPr>
              <w:color w:val="000000"/>
            </w:rPr>
            <w:t>(Isbister, 2017a)</w:t>
          </w:r>
        </w:sdtContent>
      </w:sdt>
      <w:r w:rsidRPr="00316940">
        <w:rPr>
          <w:sz w:val="24"/>
          <w:szCs w:val="24"/>
        </w:rPr>
        <w:t xml:space="preserve">. </w:t>
      </w:r>
    </w:p>
    <w:p w14:paraId="4F7D5B99" w14:textId="2249A3A6" w:rsidR="00F415E3" w:rsidRPr="00316940" w:rsidRDefault="00F415E3" w:rsidP="009C4525">
      <w:pPr>
        <w:pStyle w:val="FootnoteText"/>
        <w:jc w:val="both"/>
        <w:rPr>
          <w:sz w:val="24"/>
          <w:szCs w:val="24"/>
        </w:rPr>
      </w:pPr>
      <w:r w:rsidRPr="00316940">
        <w:rPr>
          <w:sz w:val="24"/>
          <w:szCs w:val="24"/>
        </w:rPr>
        <w:tab/>
        <w:t xml:space="preserve">A noção de </w:t>
      </w:r>
      <w:r w:rsidRPr="00316940">
        <w:rPr>
          <w:i/>
          <w:iCs/>
          <w:sz w:val="24"/>
          <w:szCs w:val="24"/>
        </w:rPr>
        <w:t xml:space="preserve">agency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7F5373" w:rsidRPr="007F5373">
            <w:rPr>
              <w:color w:val="000000"/>
            </w:rPr>
            <w:t>(Gibbs,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7F5373" w:rsidRPr="007F5373">
            <w:rPr>
              <w:color w:val="000000"/>
            </w:rPr>
            <w:t>(Isbister, 2017a)</w:t>
          </w:r>
        </w:sdtContent>
      </w:sdt>
      <w:r w:rsidRPr="00316940">
        <w:rPr>
          <w:sz w:val="24"/>
          <w:szCs w:val="24"/>
        </w:rPr>
        <w:t>.</w:t>
      </w:r>
    </w:p>
    <w:p w14:paraId="172FD0F4" w14:textId="7EDE20D4"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OyBJc2Jpc3RlciwgMjAxN2EpIiwiaXNNYW51YWxseU92ZXJyaWRkZW4iOmZhbHNlLCJtYW51YWxPdmVycmlkZVRleHQiOiIifX0="/>
          <w:id w:val="-1909683787"/>
          <w:placeholder>
            <w:docPart w:val="DefaultPlaceholder_-1854013440"/>
          </w:placeholder>
        </w:sdtPr>
        <w:sdtEndPr>
          <w:rPr>
            <w:sz w:val="20"/>
            <w:szCs w:val="20"/>
          </w:rPr>
        </w:sdtEndPr>
        <w:sdtContent>
          <w:r w:rsidR="007F5373">
            <w:rPr>
              <w:rFonts w:eastAsia="Times New Roman"/>
            </w:rPr>
            <w:t>(Farber &amp; Schrier, 2017; Isbister,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0BA4BCB6"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7F5373" w:rsidRPr="007F5373">
            <w:rPr>
              <w:color w:val="000000"/>
              <w:sz w:val="24"/>
              <w:szCs w:val="24"/>
            </w:rPr>
            <w:t>(Sampa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7F5373" w:rsidRPr="007F5373">
            <w:rPr>
              <w:color w:val="000000"/>
            </w:rPr>
            <w:t>(Sampa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7F5373" w:rsidRPr="007F5373">
            <w:rPr>
              <w:color w:val="000000"/>
            </w:rPr>
            <w:t>(Sampa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7F5373" w:rsidRPr="007F5373">
            <w:rPr>
              <w:color w:val="000000"/>
            </w:rPr>
            <w:t>(Sampat, 2017)</w:t>
          </w:r>
        </w:sdtContent>
      </w:sdt>
      <w:bookmarkEnd w:id="124"/>
      <w:r w:rsidRPr="00316940">
        <w:rPr>
          <w:sz w:val="24"/>
          <w:szCs w:val="24"/>
        </w:rPr>
        <w:t xml:space="preserve">. </w:t>
      </w:r>
      <w:commentRangeEnd w:id="123"/>
      <w:r w:rsidRPr="00316940">
        <w:rPr>
          <w:rStyle w:val="CommentReference"/>
        </w:rPr>
        <w:commentReference w:id="123"/>
      </w:r>
    </w:p>
    <w:p w14:paraId="0D4A66F0" w14:textId="38F56B98"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7F5373" w:rsidRPr="007F5373">
            <w:rPr>
              <w:color w:val="000000"/>
            </w:rPr>
            <w:t>(Sampat, 2017)</w:t>
          </w:r>
        </w:sdtContent>
      </w:sdt>
      <w:r w:rsidRPr="00316940">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7F5373" w:rsidRPr="007F5373">
            <w:rPr>
              <w:color w:val="000000"/>
            </w:rPr>
            <w:t>(Sampa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6F51E7F0"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7F5373">
            <w:rPr>
              <w:rFonts w:eastAsia="Times New Roman"/>
            </w:rPr>
            <w:t>(Heron &amp; Belford, 2014)</w:t>
          </w:r>
        </w:sdtContent>
      </w:sdt>
      <w:r w:rsidRPr="00316940">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7F5373" w:rsidRPr="007F5373">
            <w:rPr>
              <w:color w:val="000000"/>
            </w:rPr>
            <w:t>(Madigan,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4BD4E599"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7F5373" w:rsidRPr="007F5373">
            <w:rPr>
              <w:color w:val="000000"/>
            </w:rPr>
            <w:t>(Dicheneaut et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7F5373">
            <w:rPr>
              <w:rFonts w:eastAsia="Times New Roman"/>
            </w:rPr>
            <w:t>(Belman &amp; Flanagan, 2010)</w:t>
          </w:r>
        </w:sdtContent>
      </w:sdt>
      <w:r w:rsidRPr="00316940">
        <w:rPr>
          <w:sz w:val="24"/>
          <w:szCs w:val="24"/>
        </w:rPr>
        <w:t xml:space="preserve">. </w:t>
      </w:r>
      <w:r w:rsidRPr="00316940">
        <w:rPr>
          <w:sz w:val="24"/>
          <w:szCs w:val="24"/>
        </w:rPr>
        <w:tab/>
      </w:r>
    </w:p>
    <w:p w14:paraId="01EDCC06" w14:textId="621DD4E3"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7F5373" w:rsidRPr="007F5373">
            <w:rPr>
              <w:color w:val="000000"/>
            </w:rPr>
            <w:t>(Sampa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76BBFD2C"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7F5373" w:rsidRPr="007F5373">
            <w:rPr>
              <w:color w:val="000000"/>
            </w:rPr>
            <w:t>(Cikara et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54E9613F"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7F5373" w:rsidRPr="007F5373">
            <w:rPr>
              <w:color w:val="000000"/>
              <w:sz w:val="24"/>
              <w:szCs w:val="24"/>
            </w:rPr>
            <w:t>(de Araujo Luz Junior et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7F5373" w:rsidRPr="007F5373">
            <w:rPr>
              <w:color w:val="000000"/>
              <w:sz w:val="24"/>
              <w:szCs w:val="24"/>
            </w:rPr>
            <w:t>(Holl et al., 2022).</w:t>
          </w:r>
        </w:sdtContent>
      </w:sdt>
    </w:p>
    <w:p w14:paraId="072A8595" w14:textId="3C90ECD7"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7F5373" w:rsidRPr="007F5373">
            <w:rPr>
              <w:color w:val="000000"/>
              <w:sz w:val="24"/>
              <w:szCs w:val="24"/>
            </w:rPr>
            <w:t>(de Araujo Luz Junior et al., 2021)</w:t>
          </w:r>
        </w:sdtContent>
      </w:sdt>
      <w:r w:rsidRPr="00316940">
        <w:rPr>
          <w:sz w:val="24"/>
          <w:szCs w:val="24"/>
        </w:rPr>
        <w:t xml:space="preserve">. </w:t>
      </w:r>
      <w:r w:rsidRPr="00316940">
        <w:rPr>
          <w:color w:val="000000"/>
          <w:sz w:val="24"/>
          <w:szCs w:val="24"/>
        </w:rPr>
        <w:t xml:space="preserve">Holl et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7F5373" w:rsidRPr="007F5373">
            <w:rPr>
              <w:color w:val="000000"/>
              <w:sz w:val="24"/>
              <w:szCs w:val="24"/>
            </w:rPr>
            <w:t>(Holl et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58E6F86B"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7F5373" w:rsidRPr="007F5373">
            <w:rPr>
              <w:color w:val="000000"/>
              <w:sz w:val="24"/>
              <w:szCs w:val="24"/>
            </w:rPr>
            <w:t>(Isbister, 2017b)</w:t>
          </w:r>
        </w:sdtContent>
      </w:sdt>
      <w:r w:rsidRPr="00316940">
        <w:rPr>
          <w:sz w:val="24"/>
          <w:szCs w:val="24"/>
        </w:rPr>
        <w:t>. Por isso, parece crucial elaborar-se uma secção relativa a este tópico.</w:t>
      </w:r>
    </w:p>
    <w:p w14:paraId="6B860F74" w14:textId="3063A6AD"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7F5373" w:rsidRPr="007F5373">
            <w:rPr>
              <w:color w:val="000000"/>
            </w:rPr>
            <w:t>(Meadows, 2002)</w:t>
          </w:r>
        </w:sdtContent>
      </w:sdt>
      <w:r w:rsidRPr="00316940">
        <w:rPr>
          <w:rFonts w:cstheme="minorHAnsi"/>
          <w:kern w:val="2"/>
          <w:sz w:val="24"/>
          <w:szCs w:val="24"/>
          <w14:ligatures w14:val="standardContextual"/>
        </w:rPr>
        <w:t>.</w:t>
      </w:r>
    </w:p>
    <w:p w14:paraId="110BD5F2" w14:textId="027642A8"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7F5373" w:rsidRPr="007F5373">
            <w:rPr>
              <w:color w:val="000000"/>
            </w:rPr>
            <w:t>(Meadows, 2002)</w:t>
          </w:r>
        </w:sdtContent>
      </w:sdt>
      <w:r w:rsidRPr="00316940">
        <w:rPr>
          <w:rFonts w:cstheme="minorHAnsi"/>
          <w:kern w:val="2"/>
          <w:sz w:val="24"/>
          <w:szCs w:val="24"/>
          <w14:ligatures w14:val="standardContextual"/>
        </w:rPr>
        <w:t>.</w:t>
      </w:r>
    </w:p>
    <w:p w14:paraId="0E1B61AF" w14:textId="3DC4EFE0"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7F5373" w:rsidRPr="007F5373">
            <w:rPr>
              <w:color w:val="000000"/>
            </w:rPr>
            <w:t>(Meadows, 2002; R. Sloan,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0692094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7F5373" w:rsidRPr="007F5373">
            <w:rPr>
              <w:color w:val="000000"/>
            </w:rPr>
            <w:t>(R. Sloan,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789F0020"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7F5373" w:rsidRPr="007F5373">
            <w:rPr>
              <w:color w:val="000000"/>
            </w:rPr>
            <w:t>(R. Sloan,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1FB65FBC"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7F5373" w:rsidRPr="007F5373">
            <w:rPr>
              <w:color w:val="000000"/>
              <w:sz w:val="24"/>
              <w:szCs w:val="24"/>
            </w:rPr>
            <w:t>(Isbister, 2006a)</w:t>
          </w:r>
        </w:sdtContent>
      </w:sdt>
      <w:r w:rsidRPr="00316940">
        <w:rPr>
          <w:sz w:val="24"/>
          <w:szCs w:val="24"/>
        </w:rPr>
        <w:t xml:space="preserve">.  </w:t>
      </w:r>
    </w:p>
    <w:p w14:paraId="37E18768" w14:textId="1C7FF204"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7F5373" w:rsidRPr="007F5373">
            <w:rPr>
              <w:color w:val="000000"/>
              <w:sz w:val="24"/>
              <w:szCs w:val="24"/>
            </w:rPr>
            <w:t>(Isbister,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28299484"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7F5373" w:rsidRPr="007F5373">
            <w:rPr>
              <w:color w:val="000000"/>
            </w:rPr>
            <w:t>(Isbister,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Big Five,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11714EB3"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7F5373" w:rsidRPr="007F5373">
            <w:rPr>
              <w:color w:val="000000"/>
            </w:rPr>
            <w:t>(Orford,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2ECE6CE1"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7F5373" w:rsidRPr="007F5373">
            <w:rPr>
              <w:color w:val="000000"/>
            </w:rPr>
            <w:t>(Isbister,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r w:rsidRPr="00316940">
        <w:rPr>
          <w:rFonts w:ascii="Sketch Gothic School" w:hAnsi="Sketch Gothic School"/>
          <w:i/>
          <w:iCs/>
          <w:sz w:val="24"/>
          <w:szCs w:val="24"/>
        </w:rPr>
        <w:t>Five Factor Model</w:t>
      </w:r>
      <w:bookmarkEnd w:id="140"/>
    </w:p>
    <w:p w14:paraId="6B700E4A" w14:textId="241D9B07"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7F5373" w:rsidRPr="007F5373">
            <w:rPr>
              <w:color w:val="000000"/>
            </w:rPr>
            <w:t>(Isbister, 2006a)</w:t>
          </w:r>
        </w:sdtContent>
      </w:sdt>
      <w:r w:rsidRPr="00316940">
        <w:rPr>
          <w:color w:val="000000"/>
          <w:sz w:val="24"/>
          <w:szCs w:val="24"/>
        </w:rPr>
        <w:t>.</w:t>
      </w:r>
      <w:r w:rsidRPr="00316940">
        <w:rPr>
          <w:sz w:val="24"/>
          <w:szCs w:val="24"/>
        </w:rPr>
        <w:t xml:space="preserve"> </w:t>
      </w:r>
    </w:p>
    <w:p w14:paraId="44E12751" w14:textId="6332CB09"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r w:rsidRPr="00316940">
        <w:rPr>
          <w:i/>
          <w:iCs/>
          <w:sz w:val="24"/>
          <w:szCs w:val="24"/>
        </w:rPr>
        <w:t>The Big Five</w:t>
      </w:r>
      <w:r w:rsidRPr="00316940">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7F5373" w:rsidRPr="007F5373">
            <w:rPr>
              <w:color w:val="000000"/>
            </w:rPr>
            <w:t>(Isbister, 2006a)</w:t>
          </w:r>
        </w:sdtContent>
      </w:sdt>
      <w:r w:rsidRPr="00316940">
        <w:rPr>
          <w:color w:val="000000"/>
          <w:sz w:val="24"/>
          <w:szCs w:val="24"/>
        </w:rPr>
        <w:t xml:space="preserve"> – à qual também se dá o nome de “</w:t>
      </w:r>
      <w:r w:rsidRPr="00316940">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7F5373">
            <w:rPr>
              <w:rFonts w:eastAsia="Times New Roman"/>
            </w:rPr>
            <w:t>(McCra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sujeitosa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referenciar Isbister)</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20408BC0"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r w:rsidRPr="00316940">
        <w:rPr>
          <w:i/>
          <w:iCs/>
          <w:sz w:val="24"/>
          <w:szCs w:val="24"/>
        </w:rPr>
        <w:t xml:space="preserve">Revised NEO Personality Inventory”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7F5373">
            <w:rPr>
              <w:rFonts w:eastAsia="Times New Roman"/>
            </w:rPr>
            <w:t>(P. Costa &amp; McCrae,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518DA20A"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7F5373" w:rsidRPr="007F5373">
            <w:rPr>
              <w:color w:val="000000"/>
            </w:rPr>
            <w:t>(Nekljudova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r w:rsidRPr="00316940">
        <w:rPr>
          <w:rStyle w:val="Strong"/>
          <w:rFonts w:ascii="IBM Plex Sans" w:hAnsi="IBM Plex Sans"/>
          <w:color w:val="000000"/>
          <w:shd w:val="clear" w:color="auto" w:fill="FFFFFF"/>
        </w:rPr>
        <w:t>Conscienciosidade</w:t>
      </w:r>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105A7C4E" w:rsidR="00F415E3" w:rsidRPr="00316940" w:rsidRDefault="00F415E3" w:rsidP="00941909">
      <w:pPr>
        <w:ind w:firstLine="720"/>
        <w:contextualSpacing/>
        <w:jc w:val="both"/>
        <w:rPr>
          <w:sz w:val="24"/>
          <w:szCs w:val="24"/>
        </w:rPr>
      </w:pPr>
      <w:r w:rsidRPr="00316940">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7F5373" w:rsidRPr="007F5373">
            <w:rPr>
              <w:color w:val="000000"/>
              <w:sz w:val="24"/>
              <w:szCs w:val="24"/>
            </w:rPr>
            <w:t>(Isbister,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305E24BD"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7F5373" w:rsidRPr="007F5373">
            <w:rPr>
              <w:color w:val="000000"/>
            </w:rPr>
            <w:t>(Cowden et al., 2013; R. Sloan, 2015a)</w:t>
          </w:r>
        </w:sdtContent>
      </w:sdt>
      <w:r w:rsidRPr="00316940">
        <w:rPr>
          <w:sz w:val="24"/>
          <w:szCs w:val="24"/>
        </w:rPr>
        <w:t>.</w:t>
      </w:r>
    </w:p>
    <w:p w14:paraId="533019CC" w14:textId="4FD0E8E6"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7F5373" w:rsidRPr="007F5373">
            <w:rPr>
              <w:color w:val="000000"/>
            </w:rPr>
            <w:t>(Cowden et al., 2013; Myss, 2013)</w:t>
          </w:r>
        </w:sdtContent>
      </w:sdt>
      <w:r w:rsidRPr="00316940">
        <w:rPr>
          <w:sz w:val="24"/>
          <w:szCs w:val="24"/>
        </w:rPr>
        <w:t>.</w:t>
      </w:r>
    </w:p>
    <w:p w14:paraId="775A7D0D" w14:textId="00ECC697"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7F5373" w:rsidRPr="007F5373">
            <w:rPr>
              <w:color w:val="000000"/>
            </w:rPr>
            <w:t>(Cowden et al., 2013; Jung, 1981; Sloan, 2015; The Centre for Applied Jungian Studies, n.d.; Tillman,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lastRenderedPageBreak/>
        <w:t>Shadow</w:t>
      </w:r>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4EDDC4A1" w14:textId="5E3396DF"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7F5373" w:rsidRPr="007F5373">
            <w:rPr>
              <w:color w:val="000000"/>
            </w:rPr>
            <w:t>(Freeman,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Para isso, Freeman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r w:rsidRPr="00316940">
        <w:rPr>
          <w:i/>
          <w:iCs/>
          <w:sz w:val="24"/>
          <w:szCs w:val="24"/>
        </w:rPr>
        <w:t>character diamond</w:t>
      </w:r>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340927EA" w:rsidR="00F415E3" w:rsidRPr="00316940" w:rsidRDefault="00F415E3"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7F5373" w:rsidRPr="007F5373">
            <w:rPr>
              <w:color w:val="000000"/>
            </w:rPr>
            <w:t>(Freeman, 2004a)</w:t>
          </w:r>
        </w:sdtContent>
      </w:sdt>
      <w:r w:rsidRPr="00316940">
        <w:rPr>
          <w:sz w:val="24"/>
          <w:szCs w:val="24"/>
        </w:rPr>
        <w:t>.</w:t>
      </w:r>
    </w:p>
    <w:p w14:paraId="517E9524" w14:textId="233D2D22" w:rsidR="00F415E3" w:rsidRPr="00316940" w:rsidRDefault="00F415E3" w:rsidP="00514273">
      <w:pPr>
        <w:ind w:firstLine="720"/>
        <w:rPr>
          <w:sz w:val="24"/>
          <w:szCs w:val="24"/>
        </w:rPr>
      </w:pPr>
      <w:r w:rsidRPr="00316940">
        <w:rPr>
          <w:sz w:val="24"/>
          <w:szCs w:val="24"/>
        </w:rPr>
        <w:t xml:space="preserve">Freeman (2004) chama à atenção que, ao caracterizar-se uma personagem de acordo com um </w:t>
      </w:r>
      <w:r w:rsidRPr="00316940">
        <w:rPr>
          <w:i/>
          <w:iCs/>
          <w:sz w:val="24"/>
          <w:szCs w:val="24"/>
        </w:rPr>
        <w:t>character diamond</w:t>
      </w:r>
      <w:r w:rsidRPr="00316940">
        <w:rPr>
          <w:sz w:val="24"/>
          <w:szCs w:val="24"/>
        </w:rPr>
        <w:t xml:space="preserve">, não se devem confundir as noções previamente apresentadas de </w:t>
      </w:r>
      <w:r w:rsidRPr="00316940">
        <w:rPr>
          <w:i/>
          <w:iCs/>
          <w:sz w:val="24"/>
          <w:szCs w:val="24"/>
        </w:rPr>
        <w:t xml:space="preserve">trait </w:t>
      </w:r>
      <w:r w:rsidRPr="00316940">
        <w:rPr>
          <w:sz w:val="24"/>
          <w:szCs w:val="24"/>
        </w:rPr>
        <w:t xml:space="preserve">  e de </w:t>
      </w:r>
      <w:r w:rsidRPr="00316940">
        <w:rPr>
          <w:i/>
          <w:iCs/>
          <w:sz w:val="24"/>
          <w:szCs w:val="24"/>
        </w:rPr>
        <w:t>situational emotion</w:t>
      </w:r>
      <w:r w:rsidRPr="00316940">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7F5373" w:rsidRPr="007F5373">
            <w:rPr>
              <w:color w:val="000000"/>
            </w:rPr>
            <w:t>(Freeman,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Definição da personalidade segundo Robin Sloan</w:t>
      </w:r>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0987D906" w:rsidR="00F415E3" w:rsidRPr="00316940" w:rsidRDefault="00F415E3"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3"/>
      <w:r w:rsidRPr="00316940">
        <w:rPr>
          <w:color w:val="000000"/>
          <w:kern w:val="2"/>
          <w:sz w:val="24"/>
          <w:szCs w:val="24"/>
          <w14:ligatures w14:val="standardContextual"/>
        </w:rPr>
        <w:t>Freeman</w:t>
      </w:r>
      <w:commentRangeEnd w:id="153"/>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7F5373" w:rsidRPr="007F5373">
            <w:rPr>
              <w:color w:val="000000"/>
              <w:kern w:val="2"/>
              <w:sz w:val="24"/>
              <w:szCs w:val="24"/>
              <w14:ligatures w14:val="standardContextual"/>
            </w:rPr>
            <w:t>(Freeman,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r w:rsidRPr="00316940">
        <w:rPr>
          <w:i/>
          <w:iCs/>
          <w:color w:val="000000"/>
          <w:kern w:val="2"/>
          <w:sz w:val="24"/>
          <w:szCs w:val="24"/>
          <w14:ligatures w14:val="standardContextual"/>
        </w:rPr>
        <w:t xml:space="preserve">Big Fi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7F5373" w:rsidRPr="007F5373">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71776AB7" w14:textId="07CD4463" w:rsidR="00F415E3" w:rsidRPr="00316940" w:rsidRDefault="00F415E3" w:rsidP="00C62842">
      <w:pPr>
        <w:jc w:val="both"/>
        <w:rPr>
          <w:rFonts w:cstheme="minorHAnsi"/>
          <w:sz w:val="24"/>
          <w:szCs w:val="24"/>
        </w:rPr>
      </w:pPr>
      <w:r w:rsidRPr="00316940">
        <w:rPr>
          <w:rFonts w:cstheme="minorHAnsi"/>
          <w:sz w:val="24"/>
          <w:szCs w:val="24"/>
        </w:rPr>
        <w:tab/>
        <w:t>Segundo Sloan (2015), o processo de caracterização de uma personagem, inicia-se pela escolha das facetas definidas pelo “</w:t>
      </w:r>
      <w:r w:rsidRPr="00316940">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7F5373">
            <w:rPr>
              <w:rFonts w:eastAsia="Times New Roman"/>
            </w:rPr>
            <w:t>(McCra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663860F0"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7F5373" w:rsidRPr="007F5373">
            <w:rPr>
              <w:color w:val="000000"/>
            </w:rPr>
            <w:t>(Sloan,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119C0FFE"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7F5373" w:rsidRPr="007F5373">
            <w:rPr>
              <w:color w:val="000000"/>
            </w:rPr>
            <w:t>(R. Sloan,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 (2015) que, no seu conjunto, formam o “</w:t>
      </w:r>
      <w:r w:rsidRPr="00316940">
        <w:rPr>
          <w:rFonts w:cstheme="minorHAnsi"/>
          <w:i/>
          <w:iCs/>
          <w:sz w:val="24"/>
          <w:szCs w:val="24"/>
        </w:rPr>
        <w:t>Nolan Char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r w:rsidRPr="00316940">
              <w:rPr>
                <w:sz w:val="24"/>
                <w:szCs w:val="24"/>
              </w:rPr>
              <w:t>Libertarismo</w:t>
            </w:r>
            <w:commentRangeEnd w:id="154"/>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44E5F1C7"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7F5373">
            <w:rPr>
              <w:rFonts w:eastAsia="Times New Roman"/>
            </w:rPr>
            <w:t>(Biddle, 2017; D. L. Chen &amp; Lind, 2019; Kubin &amp; Brand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7B26ECC9" w:rsidR="00F415E3" w:rsidRPr="00316940" w:rsidRDefault="00F415E3" w:rsidP="00DB406B">
      <w:pPr>
        <w:jc w:val="both"/>
        <w:rPr>
          <w:rFonts w:cstheme="minorHAnsi"/>
          <w:sz w:val="24"/>
          <w:szCs w:val="24"/>
        </w:rPr>
      </w:pPr>
      <w:r w:rsidRPr="00316940">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7F5373" w:rsidRPr="007F5373">
            <w:rPr>
              <w:color w:val="000000"/>
            </w:rPr>
            <w:t>(Mariotti, 2017; Nolan,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64F71767"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major depressive disorder</w:t>
      </w:r>
      <w:r w:rsidRPr="00316940">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7F5373" w:rsidRPr="007F5373">
            <w:rPr>
              <w:color w:val="000000"/>
            </w:rPr>
            <w:t>(Mayo Clinic Staff, 2022; Vindel,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7F5373" w:rsidRPr="007F5373">
            <w:rPr>
              <w:color w:val="000000"/>
            </w:rPr>
            <w:t>(Vindel, 2022)</w:t>
          </w:r>
        </w:sdtContent>
      </w:sdt>
      <w:r w:rsidRPr="00316940">
        <w:rPr>
          <w:rFonts w:cstheme="minorHAnsi"/>
          <w:sz w:val="24"/>
          <w:szCs w:val="24"/>
        </w:rPr>
        <w:t xml:space="preserve">. </w:t>
      </w:r>
    </w:p>
    <w:p w14:paraId="38AC03B6" w14:textId="57965ED1"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7F5373" w:rsidRPr="007F5373">
            <w:rPr>
              <w:color w:val="000000"/>
            </w:rPr>
            <w:t>(Stein et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2AE8E05F"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7F5373">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7F5373" w:rsidRPr="007F5373">
            <w:rPr>
              <w:color w:val="000000"/>
              <w:sz w:val="24"/>
              <w:szCs w:val="24"/>
            </w:rPr>
            <w:t>(Centre for Suicide Prevention, 2015)</w:t>
          </w:r>
        </w:sdtContent>
      </w:sdt>
      <w:r w:rsidRPr="00316940">
        <w:rPr>
          <w:sz w:val="24"/>
          <w:szCs w:val="24"/>
        </w:rPr>
        <w:t>.</w:t>
      </w:r>
    </w:p>
    <w:p w14:paraId="125A5944" w14:textId="2D03FE69"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7F5373">
            <w:rPr>
              <w:rFonts w:eastAsia="Times New Roman"/>
            </w:rPr>
            <w:t>(Saraiva &amp; Cerejeira, 2014)</w:t>
          </w:r>
        </w:sdtContent>
      </w:sdt>
      <w:r w:rsidRPr="00316940">
        <w:rPr>
          <w:sz w:val="24"/>
          <w:szCs w:val="24"/>
        </w:rPr>
        <w:t xml:space="preserve">. </w:t>
      </w:r>
    </w:p>
    <w:p w14:paraId="2F1F507C" w14:textId="24C45A2C"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7F5373">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r w:rsidRPr="00316940">
        <w:rPr>
          <w:i/>
          <w:iCs/>
          <w:sz w:val="24"/>
          <w:szCs w:val="24"/>
        </w:rPr>
        <w:t xml:space="preserve">Diagnostic and Statistical Manual of Mental Disorders, Fifth Edition” </w:t>
      </w:r>
      <w:r w:rsidRPr="00316940">
        <w:rPr>
          <w:sz w:val="24"/>
          <w:szCs w:val="24"/>
        </w:rPr>
        <w:t>(DSM-5; APA, ano) e o “</w:t>
      </w:r>
      <w:r w:rsidRPr="00316940">
        <w:rPr>
          <w:i/>
          <w:iCs/>
          <w:sz w:val="24"/>
          <w:szCs w:val="24"/>
        </w:rPr>
        <w:t xml:space="preserve">Eleventh Revision of the International Classification of Diseases”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13448856" w:rsidR="00F415E3" w:rsidRPr="00F415E3" w:rsidRDefault="00F415E3" w:rsidP="00AD2134">
      <w:pPr>
        <w:jc w:val="both"/>
        <w:rPr>
          <w:sz w:val="24"/>
          <w:szCs w:val="24"/>
          <w:lang w:val="pt-BR"/>
        </w:rPr>
      </w:pPr>
      <w:commentRangeStart w:id="165"/>
      <w:r w:rsidRPr="00316940">
        <w:rPr>
          <w:sz w:val="24"/>
          <w:szCs w:val="24"/>
        </w:rPr>
        <w:t xml:space="preserve">Tab.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7F5373">
            <w:rPr>
              <w:rFonts w:eastAsia="Times New Roman"/>
            </w:rPr>
            <w:t>(Abreu, 2006; Dalgalarrondo, 2018; Nussbaum, 2013; Saraiva &amp; Cerejeira, 2014; Stein et al., 2020; World Health Organization,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74BA3ECD"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7F5373" w:rsidRPr="007F5373">
            <w:rPr>
              <w:color w:val="000000"/>
            </w:rPr>
            <w:t>(Stein et al., 2020)</w:t>
          </w:r>
        </w:sdtContent>
      </w:sdt>
      <w:r w:rsidRPr="00316940">
        <w:rPr>
          <w:sz w:val="24"/>
          <w:szCs w:val="24"/>
        </w:rPr>
        <w:t>.</w:t>
      </w:r>
    </w:p>
    <w:p w14:paraId="3CCAB374" w14:textId="0CF70A47"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7F5373" w:rsidRPr="007F5373">
            <w:rPr>
              <w:color w:val="000000"/>
            </w:rPr>
            <w:t>(Stein et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549D88AC"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7F5373" w:rsidRPr="007F5373">
            <w:rPr>
              <w:color w:val="000000"/>
            </w:rPr>
            <w:t>(Sinha,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7F5373" w:rsidRPr="007F5373">
            <w:rPr>
              <w:color w:val="000000"/>
            </w:rPr>
            <w:t>(Vindel, 2022)</w:t>
          </w:r>
        </w:sdtContent>
      </w:sdt>
      <w:r w:rsidRPr="00316940">
        <w:rPr>
          <w:sz w:val="24"/>
          <w:szCs w:val="24"/>
        </w:rPr>
        <w:t xml:space="preserve">. </w:t>
      </w:r>
    </w:p>
    <w:p w14:paraId="51F37CBC" w14:textId="091C0F10"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7F5373">
            <w:rPr>
              <w:rFonts w:eastAsia="Times New Roman"/>
            </w:rPr>
            <w:t>(Sinha &amp; Jastreboff,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7F5373" w:rsidRPr="007F5373">
            <w:rPr>
              <w:color w:val="000000"/>
            </w:rPr>
            <w:t>(Vindel, 2022)</w:t>
          </w:r>
        </w:sdtContent>
      </w:sdt>
      <w:r w:rsidRPr="00316940">
        <w:rPr>
          <w:sz w:val="24"/>
          <w:szCs w:val="24"/>
        </w:rPr>
        <w:t>.</w:t>
      </w:r>
    </w:p>
    <w:p w14:paraId="05050B52" w14:textId="2BA9A56C"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7F5373">
            <w:rPr>
              <w:rFonts w:eastAsia="Times New Roman"/>
            </w:rPr>
            <w:t>(Sinha &amp; Jastreboff, 2013)</w:t>
          </w:r>
        </w:sdtContent>
      </w:sdt>
      <w:r w:rsidRPr="00316940">
        <w:rPr>
          <w:sz w:val="24"/>
          <w:szCs w:val="24"/>
        </w:rPr>
        <w:t>.</w:t>
      </w:r>
    </w:p>
    <w:p w14:paraId="2D900628" w14:textId="4E98F469"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7F5373" w:rsidRPr="007F5373">
            <w:rPr>
              <w:color w:val="000000"/>
            </w:rPr>
            <w:t>(Sinha,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4E2856DC"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7F5373" w:rsidRPr="007F5373">
            <w:rPr>
              <w:color w:val="000000"/>
            </w:rPr>
            <w:t>(Vindel,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5A5D575A"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7F5373" w:rsidRPr="007F5373">
            <w:rPr>
              <w:color w:val="000000"/>
            </w:rPr>
            <w:t>(Marques et al., n.d.; Vindel,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02E73D12"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7F5373" w:rsidRPr="007F5373">
            <w:rPr>
              <w:color w:val="000000"/>
            </w:rPr>
            <w:t>(Vindel, 2022)</w:t>
          </w:r>
        </w:sdtContent>
      </w:sdt>
      <w:r w:rsidRPr="00316940">
        <w:rPr>
          <w:sz w:val="24"/>
          <w:szCs w:val="24"/>
        </w:rPr>
        <w:t>.</w:t>
      </w:r>
    </w:p>
    <w:p w14:paraId="15702CB2" w14:textId="44B42F79"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7F5373" w:rsidRPr="007F5373">
            <w:rPr>
              <w:color w:val="000000"/>
            </w:rPr>
            <w:t>(Vindel,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
          <w:id w:val="-2004726691"/>
          <w:placeholder>
            <w:docPart w:val="DefaultPlaceholder_-1854013440"/>
          </w:placeholder>
        </w:sdtPr>
        <w:sdtEndPr>
          <w:rPr>
            <w:sz w:val="22"/>
            <w:szCs w:val="22"/>
          </w:rPr>
        </w:sdtEndPr>
        <w:sdtContent>
          <w:r w:rsidR="007F5373" w:rsidRPr="007F5373">
            <w:rPr>
              <w:color w:val="000000"/>
            </w:rPr>
            <w:t>(Marques et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17FCF83B"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7F5373" w:rsidRPr="007F5373">
            <w:rPr>
              <w:color w:val="000000"/>
            </w:rPr>
            <w:t>(Rabasa et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355643FE"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7F5373" w:rsidRPr="007F5373">
            <w:rPr>
              <w:color w:val="000000"/>
            </w:rPr>
            <w:t>(Rabasa et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7F5373" w:rsidRPr="007F5373">
            <w:rPr>
              <w:color w:val="000000"/>
            </w:rPr>
            <w:t>(Jayasinghe et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7F5373" w:rsidRPr="007F5373">
            <w:rPr>
              <w:color w:val="000000"/>
            </w:rPr>
            <w:t>(Moica et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7F5373" w:rsidRPr="007F5373">
            <w:rPr>
              <w:color w:val="000000"/>
            </w:rPr>
            <w:t>(Vindel,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0FAD519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7F5373" w:rsidRPr="007F5373">
            <w:rPr>
              <w:color w:val="000000"/>
            </w:rPr>
            <w:t>(Pop-Jordanova, 2021)</w:t>
          </w:r>
        </w:sdtContent>
      </w:sdt>
      <w:r w:rsidRPr="00316940">
        <w:rPr>
          <w:kern w:val="2"/>
          <w:sz w:val="24"/>
          <w:szCs w:val="24"/>
          <w14:ligatures w14:val="standardContextual"/>
        </w:rPr>
        <w:t>.</w:t>
      </w:r>
    </w:p>
    <w:p w14:paraId="0F2B6CD2" w14:textId="0A3E0C20"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7F5373" w:rsidRPr="007F5373">
            <w:rPr>
              <w:color w:val="000000"/>
            </w:rPr>
            <w:t>(Pop-Jordanova, 2021)</w:t>
          </w:r>
        </w:sdtContent>
      </w:sdt>
      <w:r w:rsidRPr="00316940">
        <w:rPr>
          <w:kern w:val="2"/>
          <w:sz w:val="24"/>
          <w:szCs w:val="24"/>
          <w14:ligatures w14:val="standardContextual"/>
        </w:rPr>
        <w:t>.</w:t>
      </w:r>
    </w:p>
    <w:p w14:paraId="0FFA6EA9" w14:textId="72014E25"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7F5373">
            <w:rPr>
              <w:rFonts w:eastAsia="Times New Roman"/>
            </w:rPr>
            <w:t>(Zisook &amp; Shear,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530DDE98"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7F5373">
            <w:rPr>
              <w:rFonts w:eastAsia="Times New Roman"/>
            </w:rPr>
            <w:t>(Zisook &amp; Shear, 2009)</w:t>
          </w:r>
        </w:sdtContent>
      </w:sdt>
      <w:r w:rsidRPr="00316940">
        <w:rPr>
          <w:kern w:val="2"/>
          <w:sz w:val="24"/>
          <w:szCs w:val="24"/>
          <w14:ligatures w14:val="standardContextual"/>
        </w:rPr>
        <w:t xml:space="preserve">.   </w:t>
      </w:r>
    </w:p>
    <w:p w14:paraId="07D047AA" w14:textId="4857B03C"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7F5373">
            <w:rPr>
              <w:rFonts w:eastAsia="Times New Roman"/>
            </w:rPr>
            <w:t>(Holland, 2023; Kübler-Ross, 2009; Pop-Jordanova, 2021; Zisook &amp; Shear,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r w:rsidRPr="00316940">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0C0C2FC4"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7F5373" w:rsidRPr="007F5373">
            <w:rPr>
              <w:color w:val="000000"/>
            </w:rPr>
            <w:t>(Fishburne, 2009; Wiedermann,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658822E2"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7F5373" w:rsidRPr="007F5373">
            <w:rPr>
              <w:color w:val="000000"/>
            </w:rPr>
            <w:t>(Eisma et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7F5373" w:rsidRPr="007F5373">
            <w:rPr>
              <w:color w:val="000000"/>
            </w:rPr>
            <w:t>(Horowitz et al., 1980)</w:t>
          </w:r>
        </w:sdtContent>
      </w:sdt>
      <w:r w:rsidRPr="00316940">
        <w:rPr>
          <w:kern w:val="2"/>
          <w:sz w:val="24"/>
          <w:szCs w:val="24"/>
          <w14:ligatures w14:val="standardContextual"/>
        </w:rPr>
        <w:t>.</w:t>
      </w:r>
    </w:p>
    <w:p w14:paraId="298B986E" w14:textId="153BC205"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7F5373">
            <w:rPr>
              <w:rFonts w:eastAsia="Times New Roman"/>
            </w:rPr>
            <w:t>(Deutsch &amp; Jackson, 1937)</w:t>
          </w:r>
        </w:sdtContent>
      </w:sdt>
      <w:r w:rsidRPr="00316940">
        <w:rPr>
          <w:kern w:val="2"/>
          <w:sz w:val="24"/>
          <w:szCs w:val="24"/>
          <w14:ligatures w14:val="standardContextual"/>
        </w:rPr>
        <w:t xml:space="preserve"> que, no ICD-11, inclui o luto como critério de diagnóstico .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12B11D5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7F5373" w:rsidRPr="007F5373">
            <w:rPr>
              <w:color w:val="000000"/>
            </w:rPr>
            <w:t>(Sarfraz, 1997)</w:t>
          </w:r>
        </w:sdtContent>
      </w:sdt>
      <w:r w:rsidRPr="00316940">
        <w:rPr>
          <w:kern w:val="2"/>
          <w:sz w:val="24"/>
          <w:szCs w:val="24"/>
          <w14:ligatures w14:val="standardContextual"/>
        </w:rPr>
        <w:t xml:space="preserve">. </w:t>
      </w:r>
    </w:p>
    <w:p w14:paraId="470F3F2B" w14:textId="1EFBC706"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7F5373">
            <w:rPr>
              <w:rFonts w:eastAsia="Times New Roman"/>
            </w:rPr>
            <w:t>(Lystad, 1972; Navitha &amp; Sreedevi, 2019)</w:t>
          </w:r>
        </w:sdtContent>
      </w:sdt>
      <w:r w:rsidRPr="00316940">
        <w:rPr>
          <w:kern w:val="2"/>
          <w:sz w:val="24"/>
          <w:szCs w:val="24"/>
          <w14:ligatures w14:val="standardContextual"/>
        </w:rPr>
        <w:t>.</w:t>
      </w:r>
    </w:p>
    <w:p w14:paraId="2EF72F96" w14:textId="2258735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7F5373" w:rsidRPr="007F5373">
            <w:rPr>
              <w:color w:val="000000"/>
            </w:rPr>
            <w:t>(Bele,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5E2DDAB8"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7F5373" w:rsidRPr="007F5373">
            <w:rPr>
              <w:color w:val="000000"/>
            </w:rPr>
            <w:t>(Jung, 1946)</w:t>
          </w:r>
        </w:sdtContent>
      </w:sdt>
      <w:r w:rsidRPr="00316940">
        <w:rPr>
          <w:kern w:val="2"/>
          <w:sz w:val="24"/>
          <w:szCs w:val="24"/>
          <w14:ligatures w14:val="standardContextual"/>
        </w:rPr>
        <w:t xml:space="preserve">. </w:t>
      </w:r>
    </w:p>
    <w:p w14:paraId="20790362" w14:textId="427090EA"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7F5373" w:rsidRPr="007F5373">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201B426E"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7F5373" w:rsidRPr="007F5373">
            <w:rPr>
              <w:color w:val="000000"/>
            </w:rPr>
            <w:t>(Jung, 1946)</w:t>
          </w:r>
        </w:sdtContent>
      </w:sdt>
      <w:r w:rsidRPr="00316940">
        <w:rPr>
          <w:kern w:val="2"/>
          <w:sz w:val="24"/>
          <w:szCs w:val="24"/>
          <w14:ligatures w14:val="standardContextual"/>
        </w:rPr>
        <w:t xml:space="preserve">. </w:t>
      </w:r>
    </w:p>
    <w:p w14:paraId="1964D221" w14:textId="629717B5"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7F5373" w:rsidRPr="007F5373">
            <w:rPr>
              <w:color w:val="000000"/>
            </w:rPr>
            <w:t>(Jung, 1946)</w:t>
          </w:r>
        </w:sdtContent>
      </w:sdt>
      <w:r w:rsidRPr="00316940">
        <w:rPr>
          <w:kern w:val="2"/>
          <w:sz w:val="24"/>
          <w:szCs w:val="24"/>
          <w14:ligatures w14:val="standardContextual"/>
        </w:rPr>
        <w:t xml:space="preserve">. </w:t>
      </w:r>
    </w:p>
    <w:p w14:paraId="4BDDF05D" w14:textId="21FEC75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7F5373" w:rsidRPr="007F5373">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0BD39AB8"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7F5373" w:rsidRPr="007F5373">
            <w:rPr>
              <w:color w:val="000000"/>
            </w:rPr>
            <w:t>(Mind,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6865D030"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7F5373" w:rsidRPr="007F5373">
            <w:rPr>
              <w:color w:val="000000"/>
            </w:rPr>
            <w:t>(Everymind,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3F8A65F7"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7F5373">
            <w:rPr>
              <w:rFonts w:eastAsia="Times New Roman"/>
            </w:rPr>
            <w:t>(Everymind, 2020b, 2020a; Hawton &amp; Williams, 2002; Mind, n.d.; Samaritans, 2020; The Action Alliance,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Missed messages”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interatica disponibilizada na plataforma Steam,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r w:rsidRPr="00316940">
        <w:rPr>
          <w:i/>
          <w:iCs/>
          <w:sz w:val="24"/>
          <w:szCs w:val="24"/>
        </w:rPr>
        <w:t>missed messages”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r w:rsidRPr="00316940">
        <w:rPr>
          <w:i/>
          <w:iCs/>
          <w:sz w:val="24"/>
          <w:szCs w:val="24"/>
        </w:rPr>
        <w:t>missed messages”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The Wolf Among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r w:rsidRPr="00316940">
        <w:rPr>
          <w:i/>
          <w:iCs/>
          <w:sz w:val="24"/>
          <w:szCs w:val="24"/>
        </w:rPr>
        <w:t xml:space="preserve">The Wolf Among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r w:rsidRPr="00316940">
        <w:rPr>
          <w:i/>
          <w:iCs/>
          <w:sz w:val="24"/>
          <w:szCs w:val="24"/>
        </w:rPr>
        <w:t xml:space="preserve">The Wolf Among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Detroit: Become Human”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Detroit: Become Human”</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Detroit: Become Human”</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Depression Ques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pression Quest”</w:t>
      </w:r>
      <w:r w:rsidRPr="00316940">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 xml:space="preserve">Depression Quest”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 xml:space="preserve">“Depression: Th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em “</w:t>
      </w:r>
      <w:r w:rsidRPr="00316940">
        <w:rPr>
          <w:i/>
          <w:iCs/>
          <w:sz w:val="24"/>
          <w:szCs w:val="24"/>
        </w:rPr>
        <w:t>Depression: Th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missed messages”.</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r w:rsidRPr="00316940">
        <w:rPr>
          <w:i/>
          <w:iCs/>
          <w:sz w:val="24"/>
          <w:szCs w:val="24"/>
        </w:rPr>
        <w:t xml:space="preserve">missed messages”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 xml:space="preserve">“Counter Attack Therapy”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Pr="00316940">
        <w:rPr>
          <w:i/>
          <w:iCs/>
          <w:sz w:val="24"/>
          <w:szCs w:val="24"/>
        </w:rPr>
        <w:t xml:space="preserve">Mental Jam”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Counter Attack Therapy”</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based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78A324C2"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7F5373">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7F5373" w:rsidRPr="007F5373">
            <w:rPr>
              <w:color w:val="000000"/>
              <w:sz w:val="24"/>
              <w:szCs w:val="24"/>
            </w:rPr>
            <w:t>(Jørgensen,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316940">
        <w:rPr>
          <w:i/>
          <w:iCs/>
          <w:sz w:val="24"/>
          <w:szCs w:val="24"/>
        </w:rPr>
        <w:t>onegai</w:t>
      </w:r>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r w:rsidRPr="00316940">
        <w:rPr>
          <w:i/>
          <w:iCs/>
          <w:sz w:val="24"/>
          <w:szCs w:val="24"/>
        </w:rPr>
        <w:t xml:space="preserve">gameplay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Unidade curricular de Neuropsicopatologia</w:t>
      </w:r>
      <w:bookmarkEnd w:id="213"/>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06FA15BF"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7F5373" w:rsidRPr="007F5373">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DFB2DB1"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7F5373" w:rsidRPr="007F5373">
            <w:rPr>
              <w:color w:val="000000"/>
            </w:rPr>
            <w:t>(Nussbaum, 2013)</w:t>
          </w:r>
        </w:sdtContent>
      </w:sdt>
      <w:r w:rsidRPr="00316940">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7F5373" w:rsidRPr="007F5373">
            <w:rPr>
              <w:color w:val="000000"/>
            </w:rPr>
            <w:t>(Mind Charity, n.d.)</w:t>
          </w:r>
        </w:sdtContent>
      </w:sdt>
      <w:commentRangeStart w:id="215"/>
      <w:commentRangeEnd w:id="215"/>
      <w:r w:rsidRPr="00316940">
        <w:rPr>
          <w:rStyle w:val="CommentReference"/>
        </w:rPr>
        <w:commentReference w:id="215"/>
      </w:r>
      <w:r w:rsidRPr="00316940">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24392ED8"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7F5373" w:rsidRPr="007F5373">
            <w:rPr>
              <w:color w:val="000000"/>
            </w:rPr>
            <w:t>(Torres, 2021; Wrigh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r w:rsidRPr="00316940">
        <w:rPr>
          <w:rFonts w:cstheme="minorHAnsi"/>
          <w:i/>
          <w:iCs/>
          <w:sz w:val="24"/>
          <w:szCs w:val="24"/>
        </w:rPr>
        <w:t xml:space="preserve">Tatie Danielle” </w:t>
      </w:r>
      <w:r w:rsidRPr="00316940">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1C2298B5"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r w:rsidRPr="00D12CB9">
        <w:rPr>
          <w:rFonts w:cstheme="minorHAnsi"/>
          <w:i/>
          <w:iCs/>
          <w:sz w:val="24"/>
          <w:szCs w:val="24"/>
          <w:lang w:val="en-US"/>
        </w:rPr>
        <w:t>Tati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7F5373" w:rsidRPr="007F5373">
            <w:rPr>
              <w:color w:val="000000"/>
              <w:lang w:val="en-US"/>
            </w:rPr>
            <w:t>(Chatiliez, 1990)</w:t>
          </w:r>
        </w:sdtContent>
      </w:sdt>
      <w:r w:rsidRPr="00D12CB9">
        <w:rPr>
          <w:rFonts w:cstheme="minorHAnsi"/>
          <w:sz w:val="24"/>
          <w:szCs w:val="24"/>
          <w:lang w:val="en-US"/>
        </w:rPr>
        <w:t>.</w:t>
      </w:r>
    </w:p>
    <w:p w14:paraId="5554FDCC" w14:textId="73274177"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7F5373" w:rsidRPr="007F5373">
            <w:rPr>
              <w:color w:val="000000"/>
            </w:rPr>
            <w:t>(Barclay,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r w:rsidRPr="00316940">
        <w:rPr>
          <w:rFonts w:cstheme="minorHAnsi"/>
          <w:i/>
          <w:iCs/>
          <w:sz w:val="24"/>
          <w:szCs w:val="24"/>
        </w:rPr>
        <w:t>Inuyashiki: Last Hero”</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20ED2C14" w:rsidR="00F415E3" w:rsidRPr="00316940" w:rsidRDefault="00F415E3" w:rsidP="00A56AAF">
      <w:pPr>
        <w:jc w:val="both"/>
        <w:rPr>
          <w:rFonts w:cstheme="minorHAnsi"/>
          <w:sz w:val="24"/>
          <w:szCs w:val="24"/>
        </w:rPr>
      </w:pPr>
      <w:r w:rsidRPr="00316940">
        <w:rPr>
          <w:rFonts w:cstheme="minorHAnsi"/>
          <w:sz w:val="24"/>
          <w:szCs w:val="24"/>
        </w:rPr>
        <w:t>Fig. – Ichiro Inuyashiki, personagem de maior relevância em “</w:t>
      </w:r>
      <w:r w:rsidRPr="00316940">
        <w:rPr>
          <w:rFonts w:cstheme="minorHAnsi"/>
          <w:i/>
          <w:iCs/>
          <w:sz w:val="24"/>
          <w:szCs w:val="24"/>
        </w:rPr>
        <w:t>Imuyashiki: Last Hero”</w:t>
      </w:r>
      <w:r w:rsidRPr="00316940">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7F5373" w:rsidRPr="007F5373">
            <w:rPr>
              <w:color w:val="000000"/>
            </w:rPr>
            <w:t>(J. Costa, 2018; Sato et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r w:rsidRPr="00316940">
        <w:rPr>
          <w:rFonts w:cstheme="minorHAnsi"/>
          <w:i/>
          <w:iCs/>
          <w:sz w:val="24"/>
          <w:szCs w:val="24"/>
        </w:rPr>
        <w:t xml:space="preserve">Up”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Longer Human” </w:t>
      </w:r>
      <w:r w:rsidRPr="00316940">
        <w:rPr>
          <w:rFonts w:cstheme="minorHAnsi"/>
          <w:sz w:val="24"/>
          <w:szCs w:val="24"/>
        </w:rPr>
        <w:t>(ano), de Osamu Dazai, e “</w:t>
      </w:r>
      <w:r w:rsidRPr="00316940">
        <w:rPr>
          <w:rFonts w:cstheme="minorHAnsi"/>
          <w:i/>
          <w:iCs/>
          <w:sz w:val="24"/>
          <w:szCs w:val="24"/>
        </w:rPr>
        <w:t>The Picture of Dorian Gray”</w:t>
      </w:r>
      <w:r w:rsidRPr="00316940">
        <w:rPr>
          <w:rFonts w:cstheme="minorHAnsi"/>
          <w:sz w:val="24"/>
          <w:szCs w:val="24"/>
        </w:rPr>
        <w:t xml:space="preserve"> (ano), de Oscar Wilde.</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riches to rags”</w:t>
      </w:r>
      <w:r w:rsidRPr="00316940">
        <w:rPr>
          <w:rFonts w:cstheme="minorHAnsi"/>
          <w:sz w:val="24"/>
          <w:szCs w:val="24"/>
        </w:rPr>
        <w:t xml:space="preserve">, pesquisaram-se obras literárias que seguissem o arco </w:t>
      </w:r>
      <w:r w:rsidRPr="00316940">
        <w:rPr>
          <w:rFonts w:cstheme="minorHAnsi"/>
          <w:i/>
          <w:iCs/>
          <w:sz w:val="24"/>
          <w:szCs w:val="24"/>
        </w:rPr>
        <w:t>riches to rags</w:t>
      </w:r>
      <w:r w:rsidRPr="00316940">
        <w:rPr>
          <w:rFonts w:cstheme="minorHAnsi"/>
          <w:sz w:val="24"/>
          <w:szCs w:val="24"/>
        </w:rPr>
        <w:t>, tendo-se chegado a “</w:t>
      </w:r>
      <w:r w:rsidRPr="00316940">
        <w:rPr>
          <w:i/>
          <w:iCs/>
          <w:kern w:val="2"/>
          <w:sz w:val="24"/>
          <w:szCs w:val="24"/>
          <w14:ligatures w14:val="standardContextual"/>
        </w:rPr>
        <w:t>The Catcher In The Rye”</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por Oscar Wilde.</w:t>
      </w:r>
    </w:p>
    <w:p w14:paraId="28A29E4E" w14:textId="5EAD2AB8"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No Longer Human”</w:t>
      </w:r>
      <w:r w:rsidRPr="00316940">
        <w:rPr>
          <w:kern w:val="2"/>
          <w:sz w:val="24"/>
          <w:szCs w:val="24"/>
          <w14:ligatures w14:val="standardContextual"/>
        </w:rPr>
        <w:t xml:space="preserve"> (ano),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7F5373" w:rsidRPr="007F5373">
            <w:rPr>
              <w:color w:val="000000"/>
            </w:rPr>
            <w:t>(Dazai, 1948)</w:t>
          </w:r>
        </w:sdtContent>
      </w:sdt>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7F5373" w:rsidRPr="007F5373">
            <w:rPr>
              <w:color w:val="000000"/>
            </w:rPr>
            <w:t>(Wilde,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7F5373" w:rsidRPr="007F5373">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46889690"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No Longer Human</w:t>
      </w:r>
      <w:r w:rsidRPr="00316940">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7F5373">
            <w:rPr>
              <w:rFonts w:eastAsia="Times New Roman"/>
            </w:rPr>
            <w:t>(</w:t>
          </w:r>
          <w:r w:rsidR="007F5373">
            <w:rPr>
              <w:rFonts w:eastAsia="Times New Roman"/>
              <w:i/>
              <w:iCs/>
            </w:rPr>
            <w:t>Osamu Dazai</w:t>
          </w:r>
          <w:r w:rsidR="007F5373">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33D07242"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Fig.– Evolução do retrato de Dorian na adaptação para cinema da obra “</w:t>
      </w:r>
      <w:r w:rsidRPr="00316940">
        <w:rPr>
          <w:i/>
          <w:iCs/>
          <w:kern w:val="2"/>
          <w:sz w:val="24"/>
          <w:szCs w:val="24"/>
          <w14:ligatures w14:val="standardContextual"/>
        </w:rPr>
        <w:t xml:space="preserve">The Picture of Dorian Gray”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7F5373" w:rsidRPr="007F5373">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6A280B40"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7F5373">
            <w:rPr>
              <w:rFonts w:eastAsia="Times New Roman"/>
            </w:rPr>
            <w:t>(</w:t>
          </w:r>
          <w:r w:rsidR="007F5373">
            <w:rPr>
              <w:rFonts w:eastAsia="Times New Roman"/>
              <w:i/>
              <w:iCs/>
            </w:rPr>
            <w:t>Alienation: Symptoms, Types, Causes, and More</w:t>
          </w:r>
          <w:r w:rsidR="007F5373">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0A8E133D"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7F5373">
            <w:rPr>
              <w:rFonts w:eastAsia="Times New Roman"/>
            </w:rPr>
            <w:t>(&lt;i&gt;Learn Japanese: (Douzo) Yoroshiku Onegaishimasu. - I’m Pleased to Meet You. Please treat me well&lt;/i&gt;, n.d.)</w:t>
          </w:r>
        </w:sdtContent>
      </w:sdt>
      <w:r w:rsidRPr="00316940">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engin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Pr="00316940">
        <w:rPr>
          <w:rFonts w:cstheme="minorHAnsi"/>
          <w:i/>
          <w:iCs/>
          <w:kern w:val="2"/>
          <w:sz w:val="24"/>
          <w:szCs w:val="24"/>
          <w14:ligatures w14:val="standardContextual"/>
        </w:rPr>
        <w:t>shaders</w:t>
      </w:r>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r w:rsidRPr="00316940">
        <w:rPr>
          <w:rFonts w:cstheme="minorHAnsi"/>
          <w:i/>
          <w:iCs/>
          <w:kern w:val="2"/>
          <w:sz w:val="24"/>
          <w:szCs w:val="24"/>
          <w14:ligatures w14:val="standardContextual"/>
        </w:rPr>
        <w:t>cartoonish</w:t>
      </w:r>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316940">
        <w:rPr>
          <w:rFonts w:cstheme="minorHAnsi"/>
          <w:i/>
          <w:iCs/>
          <w:kern w:val="2"/>
          <w:sz w:val="24"/>
          <w:szCs w:val="24"/>
          <w14:ligatures w14:val="standardContextual"/>
        </w:rPr>
        <w:t>in-game</w:t>
      </w:r>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096A3236"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7F5373" w:rsidRPr="007F5373">
            <w:rPr>
              <w:color w:val="000000"/>
            </w:rPr>
            <w:t>(Kishi,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r w:rsidRPr="00316940">
        <w:rPr>
          <w:rFonts w:cstheme="minorHAnsi"/>
          <w:i/>
          <w:iCs/>
          <w:kern w:val="2"/>
          <w:sz w:val="24"/>
          <w:szCs w:val="24"/>
          <w14:ligatures w14:val="standardContextual"/>
        </w:rPr>
        <w:t xml:space="preserve">FastFit.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047F8850"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7F5373" w:rsidRPr="007F5373">
            <w:rPr>
              <w:color w:val="000000"/>
            </w:rPr>
            <w:t>(J. Anderson, 2022; Hancock,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0F6B6A83"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7F5373" w:rsidRPr="007F5373">
            <w:rPr>
              <w:color w:val="000000"/>
            </w:rPr>
            <w:t>(Pos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DE1A6A8" w14:textId="70B627D6"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para a escolha de </w:t>
      </w:r>
      <w:r w:rsidRPr="00316940">
        <w:rPr>
          <w:rFonts w:cstheme="minorHAnsi"/>
          <w:i/>
          <w:iCs/>
          <w:kern w:val="2"/>
          <w:sz w:val="24"/>
          <w:szCs w:val="24"/>
          <w14:ligatures w14:val="standardContextual"/>
        </w:rPr>
        <w:t xml:space="preserve">Unreal Engine </w:t>
      </w:r>
      <w:r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316940">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7F5373" w:rsidRPr="007F5373">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 conversão para </w:t>
      </w:r>
      <w:r w:rsidRPr="00316940">
        <w:rPr>
          <w:rFonts w:cstheme="minorHAnsi"/>
          <w:i/>
          <w:iCs/>
          <w:kern w:val="2"/>
          <w:sz w:val="24"/>
          <w:szCs w:val="24"/>
          <w14:ligatures w14:val="standardContextual"/>
        </w:rPr>
        <w:t>static mesh</w:t>
      </w:r>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r w:rsidRPr="00316940">
        <w:rPr>
          <w:rFonts w:cstheme="minorHAnsi"/>
          <w:i/>
          <w:iCs/>
          <w:kern w:val="2"/>
          <w:sz w:val="24"/>
          <w:szCs w:val="24"/>
          <w14:ligatures w14:val="standardContextual"/>
        </w:rPr>
        <w:t>shading)</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5210740"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7F5373">
            <w:rPr>
              <w:rFonts w:eastAsia="Times New Roman"/>
            </w:rPr>
            <w:t>(</w:t>
          </w:r>
          <w:r w:rsidR="007F5373">
            <w:rPr>
              <w:rFonts w:eastAsia="Times New Roman"/>
              <w:i/>
              <w:iCs/>
            </w:rPr>
            <w:t>Cel Shading - A Comprehensive Expert Guide | Adobe</w:t>
          </w:r>
          <w:r w:rsidR="007F5373">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Pr="00316940">
        <w:rPr>
          <w:rFonts w:cstheme="minorHAnsi"/>
          <w:kern w:val="2"/>
          <w:sz w:val="24"/>
          <w:szCs w:val="24"/>
          <w14:ligatures w14:val="standardContextual"/>
        </w:rPr>
        <w:t xml:space="preserve">, através da adição de um objeto do tipo </w:t>
      </w:r>
      <w:r w:rsidRPr="00316940">
        <w:rPr>
          <w:rFonts w:cstheme="minorHAnsi"/>
          <w:i/>
          <w:iCs/>
          <w:kern w:val="2"/>
          <w:sz w:val="24"/>
          <w:szCs w:val="24"/>
          <w14:ligatures w14:val="standardContextual"/>
        </w:rPr>
        <w:t>Stroke</w:t>
      </w:r>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316940">
        <w:rPr>
          <w:rFonts w:cstheme="minorHAnsi"/>
          <w:i/>
          <w:iCs/>
          <w:kern w:val="2"/>
          <w:sz w:val="24"/>
          <w:szCs w:val="24"/>
          <w14:ligatures w14:val="standardContextual"/>
        </w:rPr>
        <w:t xml:space="preserve">asset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316940">
        <w:rPr>
          <w:rFonts w:ascii="Romance Fatal Serif Std" w:eastAsiaTheme="majorEastAsia" w:hAnsi="Romance Fatal Serif Std" w:cstheme="majorBidi"/>
          <w:i/>
          <w:iCs/>
          <w:sz w:val="24"/>
          <w:szCs w:val="24"/>
        </w:rPr>
        <w:t>Sound design</w:t>
      </w:r>
      <w:bookmarkEnd w:id="223"/>
      <w:r w:rsidRPr="00316940">
        <w:rPr>
          <w:rFonts w:ascii="Romance Fatal Serif Std" w:eastAsiaTheme="majorEastAsia" w:hAnsi="Romance Fatal Serif Std" w:cstheme="majorBidi"/>
          <w:i/>
          <w:iCs/>
          <w:sz w:val="24"/>
          <w:szCs w:val="24"/>
        </w:rPr>
        <w:t xml:space="preserve"> e Music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havia a intenção de colocar como prioridade o desenvolvimento de sons, ao interagir-se com objetos ou em determinadas situações do protagonista, e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It’s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33B837EF" w14:textId="77777777" w:rsidR="007F5373" w:rsidRDefault="007F5373">
          <w:pPr>
            <w:autoSpaceDE w:val="0"/>
            <w:autoSpaceDN w:val="0"/>
            <w:ind w:hanging="480"/>
            <w:divId w:val="1582715033"/>
            <w:rPr>
              <w:rFonts w:eastAsia="Times New Roman"/>
              <w:sz w:val="24"/>
              <w:szCs w:val="24"/>
            </w:rPr>
          </w:pPr>
          <w:r>
            <w:rPr>
              <w:rFonts w:eastAsia="Times New Roman"/>
              <w:i/>
              <w:iCs/>
            </w:rPr>
            <w:t>(6) Anna Turns Into Solid Ice | Frozen - YouTube</w:t>
          </w:r>
          <w:r>
            <w:rPr>
              <w:rFonts w:eastAsia="Times New Roman"/>
            </w:rPr>
            <w:t>. (n.d.). Retrieved April 15, 2023, from https://www.youtube.com/watch?v=y132kgTIm2A</w:t>
          </w:r>
        </w:p>
        <w:p w14:paraId="3D46AB5C" w14:textId="77777777" w:rsidR="007F5373" w:rsidRDefault="007F5373">
          <w:pPr>
            <w:autoSpaceDE w:val="0"/>
            <w:autoSpaceDN w:val="0"/>
            <w:ind w:hanging="480"/>
            <w:divId w:val="437483163"/>
            <w:rPr>
              <w:rFonts w:eastAsia="Times New Roman"/>
            </w:rPr>
          </w:pPr>
          <w:r>
            <w:rPr>
              <w:rFonts w:eastAsia="Times New Roman"/>
              <w:i/>
              <w:iCs/>
            </w:rPr>
            <w:t>(6) Dungeons &amp; Dragons: Honor Among Thieves - All Clips From The Movie (2023) - YouTube</w:t>
          </w:r>
          <w:r>
            <w:rPr>
              <w:rFonts w:eastAsia="Times New Roman"/>
            </w:rPr>
            <w:t>. (n.d.). Retrieved April 15, 2023, from https://www.youtube.com/watch?v=NoBX2nH5WLo</w:t>
          </w:r>
        </w:p>
        <w:p w14:paraId="5B28B299" w14:textId="77777777" w:rsidR="007F5373" w:rsidRDefault="007F5373">
          <w:pPr>
            <w:autoSpaceDE w:val="0"/>
            <w:autoSpaceDN w:val="0"/>
            <w:ind w:hanging="480"/>
            <w:divId w:val="1004092531"/>
            <w:rPr>
              <w:rFonts w:eastAsia="Times New Roman"/>
            </w:rPr>
          </w:pPr>
          <w:r>
            <w:rPr>
              <w:rFonts w:eastAsia="Times New Roman"/>
              <w:i/>
              <w:iCs/>
            </w:rPr>
            <w:t>10 Childlike Traits Adults Should Keep - This is Adult Life</w:t>
          </w:r>
          <w:r>
            <w:rPr>
              <w:rFonts w:eastAsia="Times New Roman"/>
            </w:rPr>
            <w:t>. (n.d.). Retrieved September 15, 2023, from https://thisisadultlife.com/10-childlike-traits-adults-should-keep/</w:t>
          </w:r>
        </w:p>
        <w:p w14:paraId="4358910A" w14:textId="77777777" w:rsidR="007F5373" w:rsidRDefault="007F5373">
          <w:pPr>
            <w:autoSpaceDE w:val="0"/>
            <w:autoSpaceDN w:val="0"/>
            <w:ind w:hanging="480"/>
            <w:divId w:val="568418280"/>
            <w:rPr>
              <w:rFonts w:eastAsia="Times New Roman"/>
            </w:rPr>
          </w:pPr>
          <w:r>
            <w:rPr>
              <w:rFonts w:eastAsia="Times New Roman"/>
              <w:i/>
              <w:iCs/>
            </w:rPr>
            <w:t>10 Movie Reveals You Can Spot Early (If You Really Look) – Page 3</w:t>
          </w:r>
          <w:r>
            <w:rPr>
              <w:rFonts w:eastAsia="Times New Roman"/>
            </w:rPr>
            <w:t>. (n.d.). Retrieved September 29, 2023, from https://whatculture.com/film/10-movie-reveals-you-can-spot-early-if-you-really-look?page=3</w:t>
          </w:r>
        </w:p>
        <w:p w14:paraId="37C11755" w14:textId="77777777" w:rsidR="007F5373" w:rsidRDefault="007F5373">
          <w:pPr>
            <w:autoSpaceDE w:val="0"/>
            <w:autoSpaceDN w:val="0"/>
            <w:ind w:hanging="480"/>
            <w:divId w:val="1926112193"/>
            <w:rPr>
              <w:rFonts w:eastAsia="Times New Roman"/>
            </w:rPr>
          </w:pPr>
          <w:r>
            <w:rPr>
              <w:rFonts w:eastAsia="Times New Roman"/>
              <w:i/>
              <w:iCs/>
            </w:rPr>
            <w:t>11 Facts About “Fatal Attraction” | Mental Floss</w:t>
          </w:r>
          <w:r>
            <w:rPr>
              <w:rFonts w:eastAsia="Times New Roman"/>
            </w:rPr>
            <w:t>. (n.d.). Retrieved September 14, 2023, from https://www.mentalfloss.com/article/73920/11-surprising-facts-about-fatal-attraction</w:t>
          </w:r>
        </w:p>
        <w:p w14:paraId="05A8E489" w14:textId="77777777" w:rsidR="007F5373" w:rsidRDefault="007F5373">
          <w:pPr>
            <w:autoSpaceDE w:val="0"/>
            <w:autoSpaceDN w:val="0"/>
            <w:ind w:hanging="480"/>
            <w:divId w:val="1102191514"/>
            <w:rPr>
              <w:rFonts w:eastAsia="Times New Roman"/>
            </w:rPr>
          </w:pPr>
          <w:r>
            <w:rPr>
              <w:rFonts w:eastAsia="Times New Roman"/>
              <w:i/>
              <w:iCs/>
            </w:rPr>
            <w:t>(52) Sleeping Dogs- Ming’s Death (Cutscene) - YouTube</w:t>
          </w:r>
          <w:r>
            <w:rPr>
              <w:rFonts w:eastAsia="Times New Roman"/>
            </w:rPr>
            <w:t>. (n.d.). Retrieved September 15, 2023, from https://www.youtube.com/watch?v=kxaZ9Ydt7cI</w:t>
          </w:r>
        </w:p>
        <w:p w14:paraId="3B540847" w14:textId="77777777" w:rsidR="007F5373" w:rsidRDefault="007F5373">
          <w:pPr>
            <w:autoSpaceDE w:val="0"/>
            <w:autoSpaceDN w:val="0"/>
            <w:ind w:hanging="480"/>
            <w:divId w:val="1691486787"/>
            <w:rPr>
              <w:rFonts w:eastAsia="Times New Roman"/>
            </w:rPr>
          </w:pPr>
          <w:r>
            <w:rPr>
              <w:rFonts w:eastAsia="Times New Roman"/>
              <w:i/>
              <w:iCs/>
            </w:rPr>
            <w:t>A Origem do Gaston A Bela e a Fera/A Origem dos Vilões T2 E4 | Disney Amino PT Amino</w:t>
          </w:r>
          <w:r>
            <w:rPr>
              <w:rFonts w:eastAsia="Times New Roman"/>
            </w:rPr>
            <w:t>. (n.d.). Retrieved September 29, 2023, from https://aminoapps.com/c/disneypt/page/blog/a-origem-do-gaston-a-bela-e-a-fera-a-origem-dos-viloes-t2-e4/3WP6_Wl1IBuGN81GEWKLeZlGp66mYrM71pw</w:t>
          </w:r>
        </w:p>
        <w:p w14:paraId="21CE6197" w14:textId="77777777" w:rsidR="007F5373" w:rsidRDefault="007F5373">
          <w:pPr>
            <w:autoSpaceDE w:val="0"/>
            <w:autoSpaceDN w:val="0"/>
            <w:ind w:hanging="480"/>
            <w:divId w:val="767509283"/>
            <w:rPr>
              <w:rFonts w:eastAsia="Times New Roman"/>
            </w:rPr>
          </w:pPr>
          <w:r>
            <w:rPr>
              <w:rFonts w:eastAsia="Times New Roman"/>
              <w:i/>
              <w:iCs/>
            </w:rPr>
            <w:t>A Pior Companhia | Site oficial da Netflix</w:t>
          </w:r>
          <w:r>
            <w:rPr>
              <w:rFonts w:eastAsia="Times New Roman"/>
            </w:rPr>
            <w:t>. (n.d.). Retrieved September 14, 2023, from https://www.netflix.com/pt/title/81031682</w:t>
          </w:r>
        </w:p>
        <w:p w14:paraId="05829083" w14:textId="77777777" w:rsidR="007F5373" w:rsidRDefault="007F5373">
          <w:pPr>
            <w:autoSpaceDE w:val="0"/>
            <w:autoSpaceDN w:val="0"/>
            <w:ind w:hanging="480"/>
            <w:divId w:val="577519929"/>
            <w:rPr>
              <w:rFonts w:eastAsia="Times New Roman"/>
            </w:rPr>
          </w:pPr>
          <w:r>
            <w:rPr>
              <w:rFonts w:eastAsia="Times New Roman"/>
            </w:rPr>
            <w:t xml:space="preserve">A Short Answer to the Objection of Suffering in the World - The Disciple-Making Parent. (n.d.). </w:t>
          </w:r>
          <w:r>
            <w:rPr>
              <w:rFonts w:eastAsia="Times New Roman"/>
              <w:i/>
              <w:iCs/>
            </w:rPr>
            <w:t>Https://Www.Thedisciplemakingparent.Com/</w:t>
          </w:r>
          <w:r>
            <w:rPr>
              <w:rFonts w:eastAsia="Times New Roman"/>
            </w:rPr>
            <w:t>.</w:t>
          </w:r>
        </w:p>
        <w:p w14:paraId="7CEE9CF8" w14:textId="77777777" w:rsidR="007F5373" w:rsidRDefault="007F5373">
          <w:pPr>
            <w:autoSpaceDE w:val="0"/>
            <w:autoSpaceDN w:val="0"/>
            <w:ind w:hanging="480"/>
            <w:divId w:val="1065760655"/>
            <w:rPr>
              <w:rFonts w:eastAsia="Times New Roman"/>
            </w:rPr>
          </w:pPr>
          <w:r>
            <w:rPr>
              <w:rFonts w:eastAsia="Times New Roman"/>
            </w:rPr>
            <w:t xml:space="preserve">Abramowitz, J. S., &amp; Blakey, S. M. (2014). Depression in the obsessive-compulsive spectrum. </w:t>
          </w:r>
          <w:r>
            <w:rPr>
              <w:rFonts w:eastAsia="Times New Roman"/>
              <w:i/>
              <w:iCs/>
            </w:rPr>
            <w:t>Obsessive-Compulsive Disorder and Its Spectrum: A Life-Span Approach.</w:t>
          </w:r>
          <w:r>
            <w:rPr>
              <w:rFonts w:eastAsia="Times New Roman"/>
            </w:rPr>
            <w:t>, 225–239. https://doi.org/10.1037/14323-012</w:t>
          </w:r>
        </w:p>
        <w:p w14:paraId="6908DCD0" w14:textId="77777777" w:rsidR="007F5373" w:rsidRDefault="007F5373">
          <w:pPr>
            <w:autoSpaceDE w:val="0"/>
            <w:autoSpaceDN w:val="0"/>
            <w:ind w:hanging="480"/>
            <w:divId w:val="1944267457"/>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140C082F" w14:textId="77777777" w:rsidR="007F5373" w:rsidRDefault="007F5373">
          <w:pPr>
            <w:autoSpaceDE w:val="0"/>
            <w:autoSpaceDN w:val="0"/>
            <w:ind w:hanging="480"/>
            <w:divId w:val="920795547"/>
            <w:rPr>
              <w:rFonts w:eastAsia="Times New Roman"/>
            </w:rPr>
          </w:pPr>
          <w:r>
            <w:rPr>
              <w:rFonts w:eastAsia="Times New Roman"/>
            </w:rPr>
            <w:t xml:space="preserve">Abt, C. (1970). </w:t>
          </w:r>
          <w:r>
            <w:rPr>
              <w:rFonts w:eastAsia="Times New Roman"/>
              <w:i/>
              <w:iCs/>
            </w:rPr>
            <w:t>Serious Games</w:t>
          </w:r>
          <w:r>
            <w:rPr>
              <w:rFonts w:eastAsia="Times New Roman"/>
            </w:rPr>
            <w:t>.</w:t>
          </w:r>
        </w:p>
        <w:p w14:paraId="2CA2A6C7" w14:textId="77777777" w:rsidR="007F5373" w:rsidRDefault="007F5373">
          <w:pPr>
            <w:autoSpaceDE w:val="0"/>
            <w:autoSpaceDN w:val="0"/>
            <w:ind w:hanging="480"/>
            <w:divId w:val="2141607329"/>
            <w:rPr>
              <w:rFonts w:eastAsia="Times New Roman"/>
            </w:rPr>
          </w:pPr>
          <w:r>
            <w:rPr>
              <w:rFonts w:eastAsia="Times New Roman"/>
            </w:rPr>
            <w:t xml:space="preserve">Ackerman, A., &amp; Puglisi, B. (2012). </w:t>
          </w:r>
          <w:r>
            <w:rPr>
              <w:rFonts w:eastAsia="Times New Roman"/>
              <w:i/>
              <w:iCs/>
            </w:rPr>
            <w:t>The Emotion Thesaurus: A Writer’s Guide to Character Expression</w:t>
          </w:r>
          <w:r>
            <w:rPr>
              <w:rFonts w:eastAsia="Times New Roman"/>
            </w:rPr>
            <w:t>.</w:t>
          </w:r>
        </w:p>
        <w:p w14:paraId="76E4E081" w14:textId="77777777" w:rsidR="007F5373" w:rsidRDefault="007F5373">
          <w:pPr>
            <w:autoSpaceDE w:val="0"/>
            <w:autoSpaceDN w:val="0"/>
            <w:ind w:hanging="480"/>
            <w:divId w:val="836043088"/>
            <w:rPr>
              <w:rFonts w:eastAsia="Times New Roman"/>
            </w:rPr>
          </w:pPr>
          <w:r>
            <w:rPr>
              <w:rFonts w:eastAsia="Times New Roman"/>
            </w:rPr>
            <w:t xml:space="preserve">Ackerman, A., &amp; Puglisi, B. (2013a). </w:t>
          </w:r>
          <w:r>
            <w:rPr>
              <w:rFonts w:eastAsia="Times New Roman"/>
              <w:i/>
              <w:iCs/>
            </w:rPr>
            <w:t>The Negative Trait Thesaurus: A Writer’s Guide to Character Flaws</w:t>
          </w:r>
          <w:r>
            <w:rPr>
              <w:rFonts w:eastAsia="Times New Roman"/>
            </w:rPr>
            <w:t>.</w:t>
          </w:r>
        </w:p>
        <w:p w14:paraId="4585A841" w14:textId="77777777" w:rsidR="007F5373" w:rsidRDefault="007F5373">
          <w:pPr>
            <w:autoSpaceDE w:val="0"/>
            <w:autoSpaceDN w:val="0"/>
            <w:ind w:hanging="480"/>
            <w:divId w:val="1738288112"/>
            <w:rPr>
              <w:rFonts w:eastAsia="Times New Roman"/>
            </w:rPr>
          </w:pPr>
          <w:r>
            <w:rPr>
              <w:rFonts w:eastAsia="Times New Roman"/>
            </w:rPr>
            <w:lastRenderedPageBreak/>
            <w:t xml:space="preserve">Ackerman, A., &amp; Puglisi, B. (2013b). </w:t>
          </w:r>
          <w:r>
            <w:rPr>
              <w:rFonts w:eastAsia="Times New Roman"/>
              <w:i/>
              <w:iCs/>
            </w:rPr>
            <w:t>The Negative Trait Thesaurus: A Writer’s Guide to Character Flaws</w:t>
          </w:r>
          <w:r>
            <w:rPr>
              <w:rFonts w:eastAsia="Times New Roman"/>
            </w:rPr>
            <w:t>.</w:t>
          </w:r>
        </w:p>
        <w:p w14:paraId="339494F7" w14:textId="77777777" w:rsidR="007F5373" w:rsidRDefault="007F5373">
          <w:pPr>
            <w:autoSpaceDE w:val="0"/>
            <w:autoSpaceDN w:val="0"/>
            <w:ind w:hanging="480"/>
            <w:divId w:val="513762925"/>
            <w:rPr>
              <w:rFonts w:eastAsia="Times New Roman"/>
            </w:rPr>
          </w:pPr>
          <w:r>
            <w:rPr>
              <w:rFonts w:eastAsia="Times New Roman"/>
            </w:rPr>
            <w:t xml:space="preserve">Ackerman, A., &amp; Puglisi, B. (2013c). </w:t>
          </w:r>
          <w:r>
            <w:rPr>
              <w:rFonts w:eastAsia="Times New Roman"/>
              <w:i/>
              <w:iCs/>
            </w:rPr>
            <w:t>The Positive Trait Thesaurus: A Writer’s Guide to Character Attributes</w:t>
          </w:r>
          <w:r>
            <w:rPr>
              <w:rFonts w:eastAsia="Times New Roman"/>
            </w:rPr>
            <w:t>.</w:t>
          </w:r>
        </w:p>
        <w:p w14:paraId="662388EB" w14:textId="77777777" w:rsidR="007F5373" w:rsidRDefault="007F5373">
          <w:pPr>
            <w:autoSpaceDE w:val="0"/>
            <w:autoSpaceDN w:val="0"/>
            <w:ind w:hanging="480"/>
            <w:divId w:val="485127265"/>
            <w:rPr>
              <w:rFonts w:eastAsia="Times New Roman"/>
            </w:rPr>
          </w:pPr>
          <w:r>
            <w:rPr>
              <w:rFonts w:eastAsia="Times New Roman"/>
            </w:rPr>
            <w:t xml:space="preserve">Ackerman, A., &amp; Puglisi, B. (2013d). </w:t>
          </w:r>
          <w:r>
            <w:rPr>
              <w:rFonts w:eastAsia="Times New Roman"/>
              <w:i/>
              <w:iCs/>
            </w:rPr>
            <w:t>The Positive Trait Thesaurus: A Writer’s Guide to Character Attributes</w:t>
          </w:r>
          <w:r>
            <w:rPr>
              <w:rFonts w:eastAsia="Times New Roman"/>
            </w:rPr>
            <w:t>.</w:t>
          </w:r>
        </w:p>
        <w:p w14:paraId="7C487A41" w14:textId="77777777" w:rsidR="007F5373" w:rsidRDefault="007F5373">
          <w:pPr>
            <w:autoSpaceDE w:val="0"/>
            <w:autoSpaceDN w:val="0"/>
            <w:ind w:hanging="480"/>
            <w:divId w:val="1181893644"/>
            <w:rPr>
              <w:rFonts w:eastAsia="Times New Roman"/>
            </w:rPr>
          </w:pPr>
          <w:r>
            <w:rPr>
              <w:rFonts w:eastAsia="Times New Roman"/>
              <w:i/>
              <w:iCs/>
            </w:rPr>
            <w:t>Act (drama) Definition and Examples - Poem Analysis</w:t>
          </w:r>
          <w:r>
            <w:rPr>
              <w:rFonts w:eastAsia="Times New Roman"/>
            </w:rPr>
            <w:t>. (n.d.). Retrieved September 6, 2023, from https://poemanalysis.com/definition/act/</w:t>
          </w:r>
        </w:p>
        <w:p w14:paraId="03871C7C" w14:textId="77777777" w:rsidR="007F5373" w:rsidRDefault="007F5373">
          <w:pPr>
            <w:autoSpaceDE w:val="0"/>
            <w:autoSpaceDN w:val="0"/>
            <w:ind w:hanging="480"/>
            <w:divId w:val="438524398"/>
            <w:rPr>
              <w:rFonts w:eastAsia="Times New Roman"/>
            </w:rPr>
          </w:pPr>
          <w:r>
            <w:rPr>
              <w:rFonts w:eastAsia="Times New Roman"/>
              <w:i/>
              <w:iCs/>
            </w:rPr>
            <w:t>Açucena: origem, cultivo e curiosidades sobre a flor | WESTWING</w:t>
          </w:r>
          <w:r>
            <w:rPr>
              <w:rFonts w:eastAsia="Times New Roman"/>
            </w:rPr>
            <w:t>. (n.d.). Retrieved September 19, 2023, from https://www.westwing.com.br/guiar/acucena/</w:t>
          </w:r>
        </w:p>
        <w:p w14:paraId="715C60BD" w14:textId="77777777" w:rsidR="007F5373" w:rsidRDefault="007F5373">
          <w:pPr>
            <w:autoSpaceDE w:val="0"/>
            <w:autoSpaceDN w:val="0"/>
            <w:ind w:hanging="480"/>
            <w:divId w:val="300041353"/>
            <w:rPr>
              <w:rFonts w:eastAsia="Times New Roman"/>
            </w:rPr>
          </w:pPr>
          <w:r>
            <w:rPr>
              <w:rFonts w:eastAsia="Times New Roman"/>
            </w:rPr>
            <w:t xml:space="preserve">Adams, E. (Ernest W. ), &amp; Rollings, A. (2010a). </w:t>
          </w:r>
          <w:r>
            <w:rPr>
              <w:rFonts w:eastAsia="Times New Roman"/>
              <w:i/>
              <w:iCs/>
            </w:rPr>
            <w:t>Fundamentals of Game Design</w:t>
          </w:r>
          <w:r>
            <w:rPr>
              <w:rFonts w:eastAsia="Times New Roman"/>
            </w:rPr>
            <w:t>. New Riders.</w:t>
          </w:r>
        </w:p>
        <w:p w14:paraId="7FF82C7D" w14:textId="77777777" w:rsidR="007F5373" w:rsidRDefault="007F5373">
          <w:pPr>
            <w:autoSpaceDE w:val="0"/>
            <w:autoSpaceDN w:val="0"/>
            <w:ind w:hanging="480"/>
            <w:divId w:val="1356539496"/>
            <w:rPr>
              <w:rFonts w:eastAsia="Times New Roman"/>
            </w:rPr>
          </w:pPr>
          <w:r>
            <w:rPr>
              <w:rFonts w:eastAsia="Times New Roman"/>
            </w:rPr>
            <w:t xml:space="preserve">Adams, E. (Ernest W. ), &amp; Rollings, A. (2010b). </w:t>
          </w:r>
          <w:r>
            <w:rPr>
              <w:rFonts w:eastAsia="Times New Roman"/>
              <w:i/>
              <w:iCs/>
            </w:rPr>
            <w:t>Fundamentals of Game Design</w:t>
          </w:r>
          <w:r>
            <w:rPr>
              <w:rFonts w:eastAsia="Times New Roman"/>
            </w:rPr>
            <w:t>. New Riders.</w:t>
          </w:r>
        </w:p>
        <w:p w14:paraId="6ECFC519" w14:textId="77777777" w:rsidR="007F5373" w:rsidRDefault="007F5373">
          <w:pPr>
            <w:autoSpaceDE w:val="0"/>
            <w:autoSpaceDN w:val="0"/>
            <w:ind w:hanging="480"/>
            <w:divId w:val="2097090402"/>
            <w:rPr>
              <w:rFonts w:eastAsia="Times New Roman"/>
            </w:rPr>
          </w:pPr>
          <w:r>
            <w:rPr>
              <w:rFonts w:eastAsia="Times New Roman"/>
            </w:rPr>
            <w:t xml:space="preserve">Adams, E. (Ernest W. ), &amp; Rollings, A. (2010c). </w:t>
          </w:r>
          <w:r>
            <w:rPr>
              <w:rFonts w:eastAsia="Times New Roman"/>
              <w:i/>
              <w:iCs/>
            </w:rPr>
            <w:t>Fundamentals of Game Design</w:t>
          </w:r>
          <w:r>
            <w:rPr>
              <w:rFonts w:eastAsia="Times New Roman"/>
            </w:rPr>
            <w:t>. New Riders.</w:t>
          </w:r>
        </w:p>
        <w:p w14:paraId="33C93C81" w14:textId="77777777" w:rsidR="007F5373" w:rsidRDefault="007F5373">
          <w:pPr>
            <w:autoSpaceDE w:val="0"/>
            <w:autoSpaceDN w:val="0"/>
            <w:ind w:hanging="480"/>
            <w:divId w:val="1014919478"/>
            <w:rPr>
              <w:rFonts w:eastAsia="Times New Roman"/>
            </w:rPr>
          </w:pPr>
          <w:r>
            <w:rPr>
              <w:rFonts w:eastAsia="Times New Roman"/>
            </w:rPr>
            <w:t xml:space="preserve">Adams, E. (Ernest W. ), &amp; Rollings, A. (2010d). </w:t>
          </w:r>
          <w:r>
            <w:rPr>
              <w:rFonts w:eastAsia="Times New Roman"/>
              <w:i/>
              <w:iCs/>
            </w:rPr>
            <w:t>Fundamentals of Game Design</w:t>
          </w:r>
          <w:r>
            <w:rPr>
              <w:rFonts w:eastAsia="Times New Roman"/>
            </w:rPr>
            <w:t>. New Riders.</w:t>
          </w:r>
        </w:p>
        <w:p w14:paraId="4A22F468" w14:textId="77777777" w:rsidR="007F5373" w:rsidRDefault="007F5373">
          <w:pPr>
            <w:autoSpaceDE w:val="0"/>
            <w:autoSpaceDN w:val="0"/>
            <w:ind w:hanging="480"/>
            <w:divId w:val="1336111880"/>
            <w:rPr>
              <w:rFonts w:eastAsia="Times New Roman"/>
            </w:rPr>
          </w:pPr>
          <w:r>
            <w:rPr>
              <w:rFonts w:eastAsia="Times New Roman"/>
            </w:rPr>
            <w:t xml:space="preserve">Adams, E. (Ernest W. ), &amp; Rollings, A. (2010e). </w:t>
          </w:r>
          <w:r>
            <w:rPr>
              <w:rFonts w:eastAsia="Times New Roman"/>
              <w:i/>
              <w:iCs/>
            </w:rPr>
            <w:t>Fundamentals of Game Design</w:t>
          </w:r>
          <w:r>
            <w:rPr>
              <w:rFonts w:eastAsia="Times New Roman"/>
            </w:rPr>
            <w:t>. New Riders.</w:t>
          </w:r>
        </w:p>
        <w:p w14:paraId="3A0727ED" w14:textId="77777777" w:rsidR="007F5373" w:rsidRDefault="007F5373">
          <w:pPr>
            <w:autoSpaceDE w:val="0"/>
            <w:autoSpaceDN w:val="0"/>
            <w:ind w:hanging="480"/>
            <w:divId w:val="342169588"/>
            <w:rPr>
              <w:rFonts w:eastAsia="Times New Roman"/>
            </w:rPr>
          </w:pPr>
          <w:r>
            <w:rPr>
              <w:rFonts w:eastAsia="Times New Roman"/>
            </w:rPr>
            <w:t xml:space="preserve">Adams, E. (Ernest W. ), &amp; Rollings, A. (2010f). </w:t>
          </w:r>
          <w:r>
            <w:rPr>
              <w:rFonts w:eastAsia="Times New Roman"/>
              <w:i/>
              <w:iCs/>
            </w:rPr>
            <w:t>Fundamentals of Game Design</w:t>
          </w:r>
          <w:r>
            <w:rPr>
              <w:rFonts w:eastAsia="Times New Roman"/>
            </w:rPr>
            <w:t>. New Riders.</w:t>
          </w:r>
        </w:p>
        <w:p w14:paraId="3F938963" w14:textId="77777777" w:rsidR="007F5373" w:rsidRDefault="007F5373">
          <w:pPr>
            <w:autoSpaceDE w:val="0"/>
            <w:autoSpaceDN w:val="0"/>
            <w:ind w:hanging="480"/>
            <w:divId w:val="132795417"/>
            <w:rPr>
              <w:rFonts w:eastAsia="Times New Roman"/>
            </w:rPr>
          </w:pPr>
          <w:r>
            <w:rPr>
              <w:rFonts w:eastAsia="Times New Roman"/>
            </w:rPr>
            <w:t xml:space="preserve">Adams, E. (Ernest W. ), &amp; Rollings, A. (2010g). </w:t>
          </w:r>
          <w:r>
            <w:rPr>
              <w:rFonts w:eastAsia="Times New Roman"/>
              <w:i/>
              <w:iCs/>
            </w:rPr>
            <w:t>Fundamentals of Game Design</w:t>
          </w:r>
          <w:r>
            <w:rPr>
              <w:rFonts w:eastAsia="Times New Roman"/>
            </w:rPr>
            <w:t>. New Riders.</w:t>
          </w:r>
        </w:p>
        <w:p w14:paraId="1A0A7016" w14:textId="77777777" w:rsidR="007F5373" w:rsidRDefault="007F5373">
          <w:pPr>
            <w:autoSpaceDE w:val="0"/>
            <w:autoSpaceDN w:val="0"/>
            <w:ind w:hanging="480"/>
            <w:divId w:val="2017145614"/>
            <w:rPr>
              <w:rFonts w:eastAsia="Times New Roman"/>
            </w:rPr>
          </w:pPr>
          <w:r>
            <w:rPr>
              <w:rFonts w:eastAsia="Times New Roman"/>
            </w:rPr>
            <w:t xml:space="preserve">Adams, E. (Ernest W. ), &amp; Rollings, A. (2010h). </w:t>
          </w:r>
          <w:r>
            <w:rPr>
              <w:rFonts w:eastAsia="Times New Roman"/>
              <w:i/>
              <w:iCs/>
            </w:rPr>
            <w:t>Fundamentals of Game Design</w:t>
          </w:r>
          <w:r>
            <w:rPr>
              <w:rFonts w:eastAsia="Times New Roman"/>
            </w:rPr>
            <w:t>. New Riders.</w:t>
          </w:r>
        </w:p>
        <w:p w14:paraId="1D7ABCA8" w14:textId="77777777" w:rsidR="007F5373" w:rsidRDefault="007F5373">
          <w:pPr>
            <w:autoSpaceDE w:val="0"/>
            <w:autoSpaceDN w:val="0"/>
            <w:ind w:hanging="480"/>
            <w:divId w:val="1187139927"/>
            <w:rPr>
              <w:rFonts w:eastAsia="Times New Roman"/>
            </w:rPr>
          </w:pPr>
          <w:r>
            <w:rPr>
              <w:rFonts w:eastAsia="Times New Roman"/>
            </w:rPr>
            <w:t xml:space="preserve">Adams, E. (Ernest W. ), &amp; Rollings, A. (2010i). </w:t>
          </w:r>
          <w:r>
            <w:rPr>
              <w:rFonts w:eastAsia="Times New Roman"/>
              <w:i/>
              <w:iCs/>
            </w:rPr>
            <w:t>Fundamentals of Game Design</w:t>
          </w:r>
          <w:r>
            <w:rPr>
              <w:rFonts w:eastAsia="Times New Roman"/>
            </w:rPr>
            <w:t>. New Riders.</w:t>
          </w:r>
        </w:p>
        <w:p w14:paraId="08A44982" w14:textId="77777777" w:rsidR="007F5373" w:rsidRDefault="007F5373">
          <w:pPr>
            <w:autoSpaceDE w:val="0"/>
            <w:autoSpaceDN w:val="0"/>
            <w:ind w:hanging="480"/>
            <w:divId w:val="525169667"/>
            <w:rPr>
              <w:rFonts w:eastAsia="Times New Roman"/>
            </w:rPr>
          </w:pPr>
          <w:r>
            <w:rPr>
              <w:rFonts w:eastAsia="Times New Roman"/>
              <w:i/>
              <w:iCs/>
            </w:rPr>
            <w:t>Alcina Dimitrescu | Resident Evil Wiki | Fandom</w:t>
          </w:r>
          <w:r>
            <w:rPr>
              <w:rFonts w:eastAsia="Times New Roman"/>
            </w:rPr>
            <w:t>. (n.d.). Retrieved September 14, 2023, from https://residentevil.fandom.com/wiki/Alcina_Dimitrescu</w:t>
          </w:r>
        </w:p>
        <w:p w14:paraId="21A4B6DA" w14:textId="77777777" w:rsidR="007F5373" w:rsidRDefault="007F5373">
          <w:pPr>
            <w:autoSpaceDE w:val="0"/>
            <w:autoSpaceDN w:val="0"/>
            <w:ind w:hanging="480"/>
            <w:divId w:val="790903589"/>
            <w:rPr>
              <w:rFonts w:eastAsia="Times New Roman"/>
            </w:rPr>
          </w:pPr>
          <w:r>
            <w:rPr>
              <w:rFonts w:eastAsia="Times New Roman"/>
              <w:i/>
              <w:iCs/>
            </w:rPr>
            <w:t>Alex Forrest - News - IMDb</w:t>
          </w:r>
          <w:r>
            <w:rPr>
              <w:rFonts w:eastAsia="Times New Roman"/>
            </w:rPr>
            <w:t>. (n.d.). Retrieved September 14, 2023, from https://www.imdb.com/name/nm12363113/news/</w:t>
          </w:r>
        </w:p>
        <w:p w14:paraId="47078CA1" w14:textId="77777777" w:rsidR="007F5373" w:rsidRDefault="007F5373">
          <w:pPr>
            <w:autoSpaceDE w:val="0"/>
            <w:autoSpaceDN w:val="0"/>
            <w:ind w:hanging="480"/>
            <w:divId w:val="281575337"/>
            <w:rPr>
              <w:rFonts w:eastAsia="Times New Roman"/>
            </w:rPr>
          </w:pPr>
          <w:r>
            <w:rPr>
              <w:rFonts w:eastAsia="Times New Roman"/>
              <w:i/>
              <w:iCs/>
            </w:rPr>
            <w:t>Alienation: Symptoms, Types, Causes, and More</w:t>
          </w:r>
          <w:r>
            <w:rPr>
              <w:rFonts w:eastAsia="Times New Roman"/>
            </w:rPr>
            <w:t>. (n.d.). Retrieved September 7, 2023, from https://www.healthline.com/health/alienation#symptoms</w:t>
          </w:r>
        </w:p>
        <w:p w14:paraId="07AAE89D" w14:textId="77777777" w:rsidR="007F5373" w:rsidRDefault="007F5373">
          <w:pPr>
            <w:autoSpaceDE w:val="0"/>
            <w:autoSpaceDN w:val="0"/>
            <w:ind w:hanging="480"/>
            <w:divId w:val="634070728"/>
            <w:rPr>
              <w:rFonts w:eastAsia="Times New Roman"/>
            </w:rPr>
          </w:pPr>
          <w:r>
            <w:rPr>
              <w:rFonts w:eastAsia="Times New Roman"/>
              <w:i/>
              <w:iCs/>
            </w:rPr>
            <w:t>All Work and No Play Makes Sigmund a Dull Boy: Freud’s “The Uncanny” and Stanley Kubrick’s The Shining – Marty28blogs</w:t>
          </w:r>
          <w:r>
            <w:rPr>
              <w:rFonts w:eastAsia="Times New Roman"/>
            </w:rPr>
            <w:t>. (n.d.). Retrieved September 13, 2023, from https://marty28blogs.wordpress.com/2016/04/03/all-work-and-no-play-makes-sigmund-a-dull-boy-freuds-the-uncanny-and-kubricks-the-shining/</w:t>
          </w:r>
        </w:p>
        <w:p w14:paraId="42AA86A2" w14:textId="77777777" w:rsidR="007F5373" w:rsidRDefault="007F5373">
          <w:pPr>
            <w:autoSpaceDE w:val="0"/>
            <w:autoSpaceDN w:val="0"/>
            <w:ind w:hanging="480"/>
            <w:divId w:val="1744989063"/>
            <w:rPr>
              <w:rFonts w:eastAsia="Times New Roman"/>
            </w:rPr>
          </w:pPr>
          <w:r>
            <w:rPr>
              <w:rFonts w:eastAsia="Times New Roman"/>
              <w:i/>
              <w:iCs/>
            </w:rPr>
            <w:t>Alva Guide to the Big Five: Extraversion Explained</w:t>
          </w:r>
          <w:r>
            <w:rPr>
              <w:rFonts w:eastAsia="Times New Roman"/>
            </w:rPr>
            <w:t>. (n.d.). Retrieved September 19, 2023, from https://www.alvalabs.io/blog/alva-guide-to-the-big-five-extraversion-explained</w:t>
          </w:r>
        </w:p>
        <w:p w14:paraId="22FBC627" w14:textId="77777777" w:rsidR="007F5373" w:rsidRDefault="007F5373">
          <w:pPr>
            <w:autoSpaceDE w:val="0"/>
            <w:autoSpaceDN w:val="0"/>
            <w:ind w:hanging="480"/>
            <w:divId w:val="903104418"/>
            <w:rPr>
              <w:rFonts w:eastAsia="Times New Roman"/>
            </w:rPr>
          </w:pPr>
          <w:r>
            <w:rPr>
              <w:rFonts w:eastAsia="Times New Roman"/>
            </w:rPr>
            <w:t xml:space="preserve">American Psychiatric Association. (2013). </w:t>
          </w:r>
          <w:r>
            <w:rPr>
              <w:rFonts w:eastAsia="Times New Roman"/>
              <w:i/>
              <w:iCs/>
            </w:rPr>
            <w:t>Major Depressive Disorder and the “Bereavement Exclusion.”</w:t>
          </w:r>
        </w:p>
        <w:p w14:paraId="2FED7CB8" w14:textId="77777777" w:rsidR="007F5373" w:rsidRDefault="007F5373">
          <w:pPr>
            <w:autoSpaceDE w:val="0"/>
            <w:autoSpaceDN w:val="0"/>
            <w:ind w:hanging="480"/>
            <w:divId w:val="924194779"/>
            <w:rPr>
              <w:rFonts w:eastAsia="Times New Roman"/>
            </w:rPr>
          </w:pPr>
          <w:r>
            <w:rPr>
              <w:rFonts w:eastAsia="Times New Roman"/>
            </w:rPr>
            <w:t xml:space="preserve">Andersen, F., Danny, King, C., &amp; Gunawan, A. (2020). </w:t>
          </w:r>
          <w:r>
            <w:rPr>
              <w:rFonts w:eastAsia="Times New Roman"/>
              <w:i/>
              <w:iCs/>
            </w:rPr>
            <w:t>Audio Influence on Game Atmosphere during Various Game Events</w:t>
          </w:r>
          <w:r>
            <w:rPr>
              <w:rFonts w:eastAsia="Times New Roman"/>
            </w:rPr>
            <w:t>. https://doi.org/10.1016/j.procs.2021.01.001</w:t>
          </w:r>
        </w:p>
        <w:p w14:paraId="44D65B50" w14:textId="77777777" w:rsidR="007F5373" w:rsidRDefault="007F5373">
          <w:pPr>
            <w:autoSpaceDE w:val="0"/>
            <w:autoSpaceDN w:val="0"/>
            <w:ind w:hanging="480"/>
            <w:divId w:val="1295983498"/>
            <w:rPr>
              <w:rFonts w:eastAsia="Times New Roman"/>
            </w:rPr>
          </w:pPr>
          <w:r>
            <w:rPr>
              <w:rFonts w:eastAsia="Times New Roman"/>
            </w:rPr>
            <w:lastRenderedPageBreak/>
            <w:t xml:space="preserve">Anderson, J. (2022). </w:t>
          </w:r>
          <w:r>
            <w:rPr>
              <w:rFonts w:eastAsia="Times New Roman"/>
              <w:i/>
              <w:iCs/>
            </w:rPr>
            <w:t>‘Mr. Harrigan’s Phone’ Review: Dialing Into Dread - WSJ</w:t>
          </w:r>
          <w:r>
            <w:rPr>
              <w:rFonts w:eastAsia="Times New Roman"/>
            </w:rPr>
            <w:t>. https://www.wsj.com/articles/mr-harrigans-phone-review-stephen-king-john-lee-hancock-jaeden-martell-donald-sutherland-cyrus-arnold-11664920335</w:t>
          </w:r>
        </w:p>
        <w:p w14:paraId="6E79D5F0" w14:textId="77777777" w:rsidR="007F5373" w:rsidRDefault="007F5373">
          <w:pPr>
            <w:autoSpaceDE w:val="0"/>
            <w:autoSpaceDN w:val="0"/>
            <w:ind w:hanging="480"/>
            <w:divId w:val="2978545"/>
            <w:rPr>
              <w:rFonts w:eastAsia="Times New Roman"/>
            </w:rPr>
          </w:pPr>
          <w:r>
            <w:rPr>
              <w:rFonts w:eastAsia="Times New Roman"/>
            </w:rPr>
            <w:t xml:space="preserve">Anderson, T., &amp; Shattuck, J. (2012). Design-based research: A decade of progress in education research? </w:t>
          </w:r>
          <w:r>
            <w:rPr>
              <w:rFonts w:eastAsia="Times New Roman"/>
              <w:i/>
              <w:iCs/>
            </w:rPr>
            <w:t>Educational Researcher</w:t>
          </w:r>
          <w:r>
            <w:rPr>
              <w:rFonts w:eastAsia="Times New Roman"/>
            </w:rPr>
            <w:t xml:space="preserve">, </w:t>
          </w:r>
          <w:r>
            <w:rPr>
              <w:rFonts w:eastAsia="Times New Roman"/>
              <w:i/>
              <w:iCs/>
            </w:rPr>
            <w:t>41</w:t>
          </w:r>
          <w:r>
            <w:rPr>
              <w:rFonts w:eastAsia="Times New Roman"/>
            </w:rPr>
            <w:t>(1), 16–25. https://doi.org/10.3102/0013189X11428813</w:t>
          </w:r>
        </w:p>
        <w:p w14:paraId="53115C23" w14:textId="77777777" w:rsidR="007F5373" w:rsidRDefault="007F5373">
          <w:pPr>
            <w:autoSpaceDE w:val="0"/>
            <w:autoSpaceDN w:val="0"/>
            <w:ind w:hanging="480"/>
            <w:divId w:val="606693244"/>
            <w:rPr>
              <w:rFonts w:eastAsia="Times New Roman"/>
            </w:rPr>
          </w:pPr>
          <w:r>
            <w:rPr>
              <w:rFonts w:eastAsia="Times New Roman"/>
              <w:i/>
              <w:iCs/>
            </w:rPr>
            <w:t>Annihilation’s VFX prove the Beauty of Glitches – REAL VIRTUALITY</w:t>
          </w:r>
          <w:r>
            <w:rPr>
              <w:rFonts w:eastAsia="Times New Roman"/>
            </w:rPr>
            <w:t>. (n.d.). Retrieved April 15, 2023, from https://realvirtuality.info/2019/01/annihilations-vfx-prove-the-beauty-of-glitches/</w:t>
          </w:r>
        </w:p>
        <w:p w14:paraId="5C087F9B" w14:textId="77777777" w:rsidR="007F5373" w:rsidRDefault="007F5373">
          <w:pPr>
            <w:autoSpaceDE w:val="0"/>
            <w:autoSpaceDN w:val="0"/>
            <w:ind w:hanging="480"/>
            <w:divId w:val="449983295"/>
            <w:rPr>
              <w:rFonts w:eastAsia="Times New Roman"/>
            </w:rPr>
          </w:pPr>
          <w:r>
            <w:rPr>
              <w:rFonts w:eastAsia="Times New Roman"/>
              <w:i/>
              <w:iCs/>
            </w:rPr>
            <w:t>Annunciation | Description, Meaning, &amp; Feast Day | Britannica</w:t>
          </w:r>
          <w:r>
            <w:rPr>
              <w:rFonts w:eastAsia="Times New Roman"/>
            </w:rPr>
            <w:t>. (n.d.). Retrieved September 19, 2023, from https://www.britannica.com/topic/Annunciation-Christianity</w:t>
          </w:r>
        </w:p>
        <w:p w14:paraId="4D1455CB" w14:textId="77777777" w:rsidR="007F5373" w:rsidRDefault="007F5373">
          <w:pPr>
            <w:autoSpaceDE w:val="0"/>
            <w:autoSpaceDN w:val="0"/>
            <w:ind w:hanging="480"/>
            <w:divId w:val="136344372"/>
            <w:rPr>
              <w:rFonts w:eastAsia="Times New Roman"/>
            </w:rPr>
          </w:pPr>
          <w:r>
            <w:rPr>
              <w:rFonts w:eastAsia="Times New Roman"/>
              <w:i/>
              <w:iCs/>
            </w:rPr>
            <w:t>ANUNCIAÇÃO - Definição e sinônimos de anunciação no dicionário português</w:t>
          </w:r>
          <w:r>
            <w:rPr>
              <w:rFonts w:eastAsia="Times New Roman"/>
            </w:rPr>
            <w:t>. (n.d.). Retrieved September 19, 2023, from https://educalingo.com/pt/dic-pt/anunciacao</w:t>
          </w:r>
        </w:p>
        <w:p w14:paraId="202C2996" w14:textId="77777777" w:rsidR="007F5373" w:rsidRDefault="007F5373">
          <w:pPr>
            <w:autoSpaceDE w:val="0"/>
            <w:autoSpaceDN w:val="0"/>
            <w:ind w:hanging="480"/>
            <w:divId w:val="1332828918"/>
            <w:rPr>
              <w:rFonts w:eastAsia="Times New Roman"/>
            </w:rPr>
          </w:pPr>
          <w:r>
            <w:rPr>
              <w:rFonts w:eastAsia="Times New Roman"/>
              <w:i/>
              <w:iCs/>
            </w:rPr>
            <w:t>apologetic adjective - Definition, pictures, pronunciation and usage notes | Oxford Advanced Learner’s Dictionary at OxfordLearnersDictionaries.com</w:t>
          </w:r>
          <w:r>
            <w:rPr>
              <w:rFonts w:eastAsia="Times New Roman"/>
            </w:rPr>
            <w:t>. (n.d.). Retrieved September 19, 2023, from https://www.oxfordlearnersdictionaries.com/definition/english/apologetic</w:t>
          </w:r>
        </w:p>
        <w:p w14:paraId="594414FD" w14:textId="77777777" w:rsidR="007F5373" w:rsidRDefault="007F5373">
          <w:pPr>
            <w:autoSpaceDE w:val="0"/>
            <w:autoSpaceDN w:val="0"/>
            <w:ind w:hanging="480"/>
            <w:divId w:val="971835934"/>
            <w:rPr>
              <w:rFonts w:eastAsia="Times New Roman"/>
            </w:rPr>
          </w:pPr>
          <w:r>
            <w:rPr>
              <w:rFonts w:eastAsia="Times New Roman"/>
              <w:i/>
              <w:iCs/>
            </w:rPr>
            <w:t>Archetype: Definition and 65+ Examples</w:t>
          </w:r>
          <w:r>
            <w:rPr>
              <w:rFonts w:eastAsia="Times New Roman"/>
            </w:rPr>
            <w:t>. (n.d.). Retrieved September 10, 2023, from https://enlightio.com/archetype-definition-examples</w:t>
          </w:r>
        </w:p>
        <w:p w14:paraId="23E62247" w14:textId="77777777" w:rsidR="007F5373" w:rsidRDefault="007F5373">
          <w:pPr>
            <w:autoSpaceDE w:val="0"/>
            <w:autoSpaceDN w:val="0"/>
            <w:ind w:hanging="480"/>
            <w:divId w:val="753743237"/>
            <w:rPr>
              <w:rFonts w:eastAsia="Times New Roman"/>
            </w:rPr>
          </w:pPr>
          <w:r>
            <w:rPr>
              <w:rFonts w:eastAsia="Times New Roman"/>
            </w:rPr>
            <w:t xml:space="preserve">Ars Goetia. (2019). </w:t>
          </w:r>
          <w:r>
            <w:rPr>
              <w:rFonts w:eastAsia="Times New Roman"/>
              <w:i/>
              <w:iCs/>
            </w:rPr>
            <w:t>The Blind Prophet</w:t>
          </w:r>
          <w:r>
            <w:rPr>
              <w:rFonts w:eastAsia="Times New Roman"/>
            </w:rPr>
            <w:t>.</w:t>
          </w:r>
        </w:p>
        <w:p w14:paraId="4EBDB4A4" w14:textId="77777777" w:rsidR="007F5373" w:rsidRDefault="007F5373">
          <w:pPr>
            <w:autoSpaceDE w:val="0"/>
            <w:autoSpaceDN w:val="0"/>
            <w:ind w:hanging="480"/>
            <w:divId w:val="1234390029"/>
            <w:rPr>
              <w:rFonts w:eastAsia="Times New Roman"/>
            </w:rPr>
          </w:pPr>
          <w:r>
            <w:rPr>
              <w:rFonts w:eastAsia="Times New Roman"/>
            </w:rPr>
            <w:t xml:space="preserve">Arsalan. (2020). </w:t>
          </w:r>
          <w:r>
            <w:rPr>
              <w:rFonts w:eastAsia="Times New Roman"/>
              <w:i/>
              <w:iCs/>
            </w:rPr>
            <w:t>What are Gaming Assets? - ITS</w:t>
          </w:r>
          <w:r>
            <w:rPr>
              <w:rFonts w:eastAsia="Times New Roman"/>
            </w:rPr>
            <w:t>. https://it-s.com/what-are-gaming-assets/</w:t>
          </w:r>
        </w:p>
        <w:p w14:paraId="5EC7CFEB" w14:textId="77777777" w:rsidR="007F5373" w:rsidRDefault="007F5373">
          <w:pPr>
            <w:autoSpaceDE w:val="0"/>
            <w:autoSpaceDN w:val="0"/>
            <w:ind w:hanging="480"/>
            <w:divId w:val="1002202254"/>
            <w:rPr>
              <w:rFonts w:eastAsia="Times New Roman"/>
            </w:rPr>
          </w:pPr>
          <w:r>
            <w:rPr>
              <w:rFonts w:eastAsia="Times New Roman"/>
            </w:rPr>
            <w:t xml:space="preserve">Avedon, E., &amp; Sutton-Smith, B. (1971). </w:t>
          </w:r>
          <w:r>
            <w:rPr>
              <w:rFonts w:eastAsia="Times New Roman"/>
              <w:i/>
              <w:iCs/>
            </w:rPr>
            <w:t>The Study of Games</w:t>
          </w:r>
          <w:r>
            <w:rPr>
              <w:rFonts w:eastAsia="Times New Roman"/>
            </w:rPr>
            <w:t>.</w:t>
          </w:r>
        </w:p>
        <w:p w14:paraId="32804A21" w14:textId="77777777" w:rsidR="007F5373" w:rsidRDefault="007F5373">
          <w:pPr>
            <w:autoSpaceDE w:val="0"/>
            <w:autoSpaceDN w:val="0"/>
            <w:ind w:hanging="480"/>
            <w:divId w:val="1098409610"/>
            <w:rPr>
              <w:rFonts w:eastAsia="Times New Roman"/>
            </w:rPr>
          </w:pPr>
          <w:r>
            <w:rPr>
              <w:rFonts w:eastAsia="Times New Roman"/>
            </w:rPr>
            <w:t xml:space="preserve">Bair, M. J., Robinson, R. L., Katon, W., &amp; Kroenke, K. (2003). Depression and Pain Comorbidity: A Literature Review. </w:t>
          </w:r>
          <w:r>
            <w:rPr>
              <w:rFonts w:eastAsia="Times New Roman"/>
              <w:i/>
              <w:iCs/>
            </w:rPr>
            <w:t>Archives of Internal Medicine</w:t>
          </w:r>
          <w:r>
            <w:rPr>
              <w:rFonts w:eastAsia="Times New Roman"/>
            </w:rPr>
            <w:t xml:space="preserve">, </w:t>
          </w:r>
          <w:r>
            <w:rPr>
              <w:rFonts w:eastAsia="Times New Roman"/>
              <w:i/>
              <w:iCs/>
            </w:rPr>
            <w:t>163</w:t>
          </w:r>
          <w:r>
            <w:rPr>
              <w:rFonts w:eastAsia="Times New Roman"/>
            </w:rPr>
            <w:t>(20), 2433–2445. https://doi.org/10.1001/ARCHINTE.163.20.2433</w:t>
          </w:r>
        </w:p>
        <w:p w14:paraId="7EA8B312" w14:textId="77777777" w:rsidR="007F5373" w:rsidRDefault="007F5373">
          <w:pPr>
            <w:autoSpaceDE w:val="0"/>
            <w:autoSpaceDN w:val="0"/>
            <w:ind w:hanging="480"/>
            <w:divId w:val="1953702714"/>
            <w:rPr>
              <w:rFonts w:eastAsia="Times New Roman"/>
            </w:rPr>
          </w:pPr>
          <w:r>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Pr>
              <w:rFonts w:eastAsia="Times New Roman"/>
              <w:i/>
              <w:iCs/>
            </w:rPr>
            <w:t>International Journal of Environmental Research and Public Health</w:t>
          </w:r>
          <w:r>
            <w:rPr>
              <w:rFonts w:eastAsia="Times New Roman"/>
            </w:rPr>
            <w:t xml:space="preserve">, </w:t>
          </w:r>
          <w:r>
            <w:rPr>
              <w:rFonts w:eastAsia="Times New Roman"/>
              <w:i/>
              <w:iCs/>
            </w:rPr>
            <w:t>19</w:t>
          </w:r>
          <w:r>
            <w:rPr>
              <w:rFonts w:eastAsia="Times New Roman"/>
            </w:rPr>
            <w:t>(19). https://doi.org/10.3390/ijerph191911929</w:t>
          </w:r>
        </w:p>
        <w:p w14:paraId="28EAA6A3" w14:textId="77777777" w:rsidR="007F5373" w:rsidRDefault="007F5373">
          <w:pPr>
            <w:autoSpaceDE w:val="0"/>
            <w:autoSpaceDN w:val="0"/>
            <w:ind w:hanging="480"/>
            <w:divId w:val="60954976"/>
            <w:rPr>
              <w:rFonts w:eastAsia="Times New Roman"/>
            </w:rPr>
          </w:pPr>
          <w:r>
            <w:rPr>
              <w:rFonts w:eastAsia="Times New Roman"/>
            </w:rPr>
            <w:t xml:space="preserve">Barclay, R. (2018). </w:t>
          </w:r>
          <w:r>
            <w:rPr>
              <w:rFonts w:eastAsia="Times New Roman"/>
              <w:i/>
              <w:iCs/>
            </w:rPr>
            <w:t>Alienation: Symptoms, Types, Causes, and More</w:t>
          </w:r>
          <w:r>
            <w:rPr>
              <w:rFonts w:eastAsia="Times New Roman"/>
            </w:rPr>
            <w:t>. https://www.healthline.com/health/alienation</w:t>
          </w:r>
        </w:p>
        <w:p w14:paraId="4D0780AC" w14:textId="77777777" w:rsidR="007F5373" w:rsidRDefault="007F5373">
          <w:pPr>
            <w:autoSpaceDE w:val="0"/>
            <w:autoSpaceDN w:val="0"/>
            <w:ind w:hanging="480"/>
            <w:divId w:val="347415444"/>
            <w:rPr>
              <w:rFonts w:eastAsia="Times New Roman"/>
            </w:rPr>
          </w:pPr>
          <w:r>
            <w:rPr>
              <w:rFonts w:eastAsia="Times New Roman"/>
            </w:rPr>
            <w:t xml:space="preserve">Bashova, K., &amp; Pachovski, V. (2013). </w:t>
          </w:r>
          <w:r>
            <w:rPr>
              <w:rFonts w:eastAsia="Times New Roman"/>
              <w:i/>
              <w:iCs/>
            </w:rPr>
            <w:t>Visual novel</w:t>
          </w:r>
          <w:r>
            <w:rPr>
              <w:rFonts w:eastAsia="Times New Roman"/>
            </w:rPr>
            <w:t>. https://www.researchgate.net/publication/306083425_Visual_novel</w:t>
          </w:r>
        </w:p>
        <w:p w14:paraId="33E02EEF" w14:textId="77777777" w:rsidR="007F5373" w:rsidRDefault="007F5373">
          <w:pPr>
            <w:autoSpaceDE w:val="0"/>
            <w:autoSpaceDN w:val="0"/>
            <w:ind w:hanging="480"/>
            <w:divId w:val="1922056752"/>
            <w:rPr>
              <w:rFonts w:eastAsia="Times New Roman"/>
            </w:rPr>
          </w:pPr>
          <w:r>
            <w:rPr>
              <w:rFonts w:eastAsia="Times New Roman"/>
              <w:i/>
              <w:iCs/>
            </w:rPr>
            <w:t>Bathilda Bagshot | Harry Potter Wiki | Fandom</w:t>
          </w:r>
          <w:r>
            <w:rPr>
              <w:rFonts w:eastAsia="Times New Roman"/>
            </w:rPr>
            <w:t>. (n.d.). Retrieved September 13, 2023, from https://harrypotter.fandom.com/wiki/Bathilda_Bagshot#Physical_description</w:t>
          </w:r>
        </w:p>
        <w:p w14:paraId="3A75689B" w14:textId="77777777" w:rsidR="007F5373" w:rsidRDefault="007F5373">
          <w:pPr>
            <w:autoSpaceDE w:val="0"/>
            <w:autoSpaceDN w:val="0"/>
            <w:ind w:hanging="480"/>
            <w:divId w:val="911161737"/>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453ADDB9" w14:textId="77777777" w:rsidR="007F5373" w:rsidRDefault="007F5373">
          <w:pPr>
            <w:autoSpaceDE w:val="0"/>
            <w:autoSpaceDN w:val="0"/>
            <w:ind w:hanging="480"/>
            <w:divId w:val="1348144013"/>
            <w:rPr>
              <w:rFonts w:eastAsia="Times New Roman"/>
            </w:rPr>
          </w:pPr>
          <w:r>
            <w:rPr>
              <w:rFonts w:eastAsia="Times New Roman"/>
            </w:rPr>
            <w:t xml:space="preserve">Bele, T. (n.d.). </w:t>
          </w:r>
          <w:r>
            <w:rPr>
              <w:rFonts w:eastAsia="Times New Roman"/>
              <w:i/>
              <w:iCs/>
            </w:rPr>
            <w:t>The Lost Individual: Carl Jung on the Spiritual Problem in Modern Society | The Philosophy Hub | Medium</w:t>
          </w:r>
          <w:r>
            <w:rPr>
              <w:rFonts w:eastAsia="Times New Roman"/>
            </w:rPr>
            <w:t>. Retrieved October 7, 2023, from https://medium.com/the-philosophy-hub/the-lost-individual-carl-jung-on-the-spiritual-problem-in-modern-society-bca0dd0222f9</w:t>
          </w:r>
        </w:p>
        <w:p w14:paraId="7E58CCC2" w14:textId="77777777" w:rsidR="007F5373" w:rsidRDefault="007F5373">
          <w:pPr>
            <w:autoSpaceDE w:val="0"/>
            <w:autoSpaceDN w:val="0"/>
            <w:ind w:hanging="480"/>
            <w:divId w:val="978727139"/>
            <w:rPr>
              <w:rFonts w:eastAsia="Times New Roman"/>
            </w:rPr>
          </w:pPr>
          <w:r>
            <w:rPr>
              <w:rFonts w:eastAsia="Times New Roman"/>
            </w:rPr>
            <w:lastRenderedPageBreak/>
            <w:t xml:space="preserve">Belman, J., &amp; Flanagan, M. (2010). </w:t>
          </w:r>
          <w:r>
            <w:rPr>
              <w:rFonts w:eastAsia="Times New Roman"/>
              <w:i/>
              <w:iCs/>
            </w:rPr>
            <w:t>Designing Games to Foster Empathy</w:t>
          </w:r>
          <w:r>
            <w:rPr>
              <w:rFonts w:eastAsia="Times New Roman"/>
            </w:rPr>
            <w:t>.</w:t>
          </w:r>
        </w:p>
        <w:p w14:paraId="2FB4246A" w14:textId="77777777" w:rsidR="007F5373" w:rsidRDefault="007F5373">
          <w:pPr>
            <w:autoSpaceDE w:val="0"/>
            <w:autoSpaceDN w:val="0"/>
            <w:ind w:hanging="480"/>
            <w:divId w:val="186524110"/>
            <w:rPr>
              <w:rFonts w:eastAsia="Times New Roman"/>
            </w:rPr>
          </w:pPr>
          <w:r>
            <w:rPr>
              <w:rFonts w:eastAsia="Times New Roman"/>
            </w:rPr>
            <w:t xml:space="preserve">Biddle, C. (2017). </w:t>
          </w:r>
          <w:r>
            <w:rPr>
              <w:rFonts w:eastAsia="Times New Roman"/>
              <w:i/>
              <w:iCs/>
            </w:rPr>
            <w:t>The Muddy Waters of the Nolan Chart - The Objective Standard</w:t>
          </w:r>
          <w:r>
            <w:rPr>
              <w:rFonts w:eastAsia="Times New Roman"/>
            </w:rPr>
            <w:t>. https://theobjectivestandard.com/2017/04/the-muddy-waters-of-the-nolan-chart/</w:t>
          </w:r>
        </w:p>
        <w:p w14:paraId="2CE5CCC0" w14:textId="77777777" w:rsidR="007F5373" w:rsidRDefault="007F5373">
          <w:pPr>
            <w:autoSpaceDE w:val="0"/>
            <w:autoSpaceDN w:val="0"/>
            <w:ind w:hanging="480"/>
            <w:divId w:val="1952785813"/>
            <w:rPr>
              <w:rFonts w:eastAsia="Times New Roman"/>
            </w:rPr>
          </w:pPr>
          <w:r>
            <w:rPr>
              <w:rFonts w:eastAsia="Times New Roman"/>
              <w:i/>
              <w:iCs/>
            </w:rPr>
            <w:t>Blessed Virgin with Calla Lily - Free Stock Photo by Kathryn Morse on Stockvault.net</w:t>
          </w:r>
          <w:r>
            <w:rPr>
              <w:rFonts w:eastAsia="Times New Roman"/>
            </w:rPr>
            <w:t>. (n.d.). Retrieved September 19, 2023, from https://www.stockvault.net/photo/137363/blessed-virgin-with-calla-lily</w:t>
          </w:r>
        </w:p>
        <w:p w14:paraId="06ECBE37" w14:textId="77777777" w:rsidR="007F5373" w:rsidRDefault="007F5373">
          <w:pPr>
            <w:autoSpaceDE w:val="0"/>
            <w:autoSpaceDN w:val="0"/>
            <w:ind w:hanging="480"/>
            <w:divId w:val="1449933515"/>
            <w:rPr>
              <w:rFonts w:eastAsia="Times New Roman"/>
            </w:rPr>
          </w:pPr>
          <w:r>
            <w:rPr>
              <w:rFonts w:eastAsia="Times New Roman"/>
            </w:rPr>
            <w:t xml:space="preserve">Blot, A. (2017a). </w:t>
          </w:r>
          <w:r>
            <w:rPr>
              <w:rFonts w:eastAsia="Times New Roman"/>
              <w:i/>
              <w:iCs/>
            </w:rPr>
            <w:t>Exploring games to foster empathy</w:t>
          </w:r>
          <w:r>
            <w:rPr>
              <w:rFonts w:eastAsia="Times New Roman"/>
            </w:rPr>
            <w:t>.</w:t>
          </w:r>
        </w:p>
        <w:p w14:paraId="4349FD00" w14:textId="77777777" w:rsidR="007F5373" w:rsidRDefault="007F5373">
          <w:pPr>
            <w:autoSpaceDE w:val="0"/>
            <w:autoSpaceDN w:val="0"/>
            <w:ind w:hanging="480"/>
            <w:divId w:val="658463765"/>
            <w:rPr>
              <w:rFonts w:eastAsia="Times New Roman"/>
            </w:rPr>
          </w:pPr>
          <w:r>
            <w:rPr>
              <w:rFonts w:eastAsia="Times New Roman"/>
            </w:rPr>
            <w:t xml:space="preserve">Blot, A. (2017b). </w:t>
          </w:r>
          <w:r>
            <w:rPr>
              <w:rFonts w:eastAsia="Times New Roman"/>
              <w:i/>
              <w:iCs/>
            </w:rPr>
            <w:t>Exploring games to foster empathy</w:t>
          </w:r>
          <w:r>
            <w:rPr>
              <w:rFonts w:eastAsia="Times New Roman"/>
            </w:rPr>
            <w:t>.</w:t>
          </w:r>
        </w:p>
        <w:p w14:paraId="087BCB9C" w14:textId="77777777" w:rsidR="007F5373" w:rsidRDefault="007F5373">
          <w:pPr>
            <w:autoSpaceDE w:val="0"/>
            <w:autoSpaceDN w:val="0"/>
            <w:ind w:hanging="480"/>
            <w:divId w:val="579096188"/>
            <w:rPr>
              <w:rFonts w:eastAsia="Times New Roman"/>
            </w:rPr>
          </w:pPr>
          <w:r>
            <w:rPr>
              <w:rFonts w:eastAsia="Times New Roman"/>
            </w:rPr>
            <w:t xml:space="preserve">Briggs, I., &amp; Myer, P. B. (1980). </w:t>
          </w:r>
          <w:r>
            <w:rPr>
              <w:rFonts w:eastAsia="Times New Roman"/>
              <w:i/>
              <w:iCs/>
            </w:rPr>
            <w:t>Gifts Differeing:Understanding Personalsity Type</w:t>
          </w:r>
          <w:r>
            <w:rPr>
              <w:rFonts w:eastAsia="Times New Roman"/>
            </w:rPr>
            <w:t>.</w:t>
          </w:r>
        </w:p>
        <w:p w14:paraId="103ED4A6" w14:textId="77777777" w:rsidR="007F5373" w:rsidRDefault="007F5373">
          <w:pPr>
            <w:autoSpaceDE w:val="0"/>
            <w:autoSpaceDN w:val="0"/>
            <w:ind w:hanging="480"/>
            <w:divId w:val="16201554"/>
            <w:rPr>
              <w:rFonts w:eastAsia="Times New Roman"/>
            </w:rPr>
          </w:pPr>
          <w:r>
            <w:rPr>
              <w:rFonts w:eastAsia="Times New Roman"/>
            </w:rPr>
            <w:t xml:space="preserve">Bunting, J. (n.d.). </w:t>
          </w:r>
          <w:r>
            <w:rPr>
              <w:rFonts w:eastAsia="Times New Roman"/>
              <w:i/>
              <w:iCs/>
            </w:rPr>
            <w:t>How to Shape a Story: The 6 Types of Story Arcs for Powerful Narratives</w:t>
          </w:r>
          <w:r>
            <w:rPr>
              <w:rFonts w:eastAsia="Times New Roman"/>
            </w:rPr>
            <w:t>. Retrieved October 6, 2023, from https://thewritepractice.com/story-arcs/</w:t>
          </w:r>
        </w:p>
        <w:p w14:paraId="5570A7E4" w14:textId="77777777" w:rsidR="007F5373" w:rsidRDefault="007F5373">
          <w:pPr>
            <w:autoSpaceDE w:val="0"/>
            <w:autoSpaceDN w:val="0"/>
            <w:ind w:hanging="480"/>
            <w:divId w:val="1747335121"/>
            <w:rPr>
              <w:rFonts w:eastAsia="Times New Roman"/>
            </w:rPr>
          </w:pPr>
          <w:r>
            <w:rPr>
              <w:rFonts w:eastAsia="Times New Roman"/>
            </w:rPr>
            <w:t xml:space="preserve">Bury, J. P. T. (1976). Cobb’s France. </w:t>
          </w:r>
          <w:r>
            <w:rPr>
              <w:rFonts w:eastAsia="Times New Roman"/>
              <w:i/>
              <w:iCs/>
            </w:rPr>
            <w:t>The Historical Journal</w:t>
          </w:r>
          <w:r>
            <w:rPr>
              <w:rFonts w:eastAsia="Times New Roman"/>
            </w:rPr>
            <w:t xml:space="preserve">, </w:t>
          </w:r>
          <w:r>
            <w:rPr>
              <w:rFonts w:eastAsia="Times New Roman"/>
              <w:i/>
              <w:iCs/>
            </w:rPr>
            <w:t>19</w:t>
          </w:r>
          <w:r>
            <w:rPr>
              <w:rFonts w:eastAsia="Times New Roman"/>
            </w:rPr>
            <w:t>(3), 793–797. https://doi.org/10.1017/S0018246X00010487</w:t>
          </w:r>
        </w:p>
        <w:p w14:paraId="5DE5A986" w14:textId="77777777" w:rsidR="007F5373" w:rsidRDefault="007F5373">
          <w:pPr>
            <w:autoSpaceDE w:val="0"/>
            <w:autoSpaceDN w:val="0"/>
            <w:ind w:hanging="480"/>
            <w:divId w:val="1997103184"/>
            <w:rPr>
              <w:rFonts w:eastAsia="Times New Roman"/>
            </w:rPr>
          </w:pPr>
          <w:r>
            <w:rPr>
              <w:rFonts w:eastAsia="Times New Roman"/>
              <w:i/>
              <w:iCs/>
            </w:rPr>
            <w:t>cadete - Dicionário Online Priberam de Português</w:t>
          </w:r>
          <w:r>
            <w:rPr>
              <w:rFonts w:eastAsia="Times New Roman"/>
            </w:rPr>
            <w:t>. (n.d.). Retrieved September 10, 2023, from https://dicionario.priberam.org/cadete</w:t>
          </w:r>
        </w:p>
        <w:p w14:paraId="4EA54F66" w14:textId="77777777" w:rsidR="007F5373" w:rsidRDefault="007F5373">
          <w:pPr>
            <w:autoSpaceDE w:val="0"/>
            <w:autoSpaceDN w:val="0"/>
            <w:ind w:hanging="480"/>
            <w:divId w:val="74743696"/>
            <w:rPr>
              <w:rFonts w:eastAsia="Times New Roman"/>
            </w:rPr>
          </w:pPr>
          <w:r>
            <w:rPr>
              <w:rFonts w:eastAsia="Times New Roman"/>
            </w:rPr>
            <w:t xml:space="preserve">Caillois, R. (1958a). </w:t>
          </w:r>
          <w:r>
            <w:rPr>
              <w:rFonts w:eastAsia="Times New Roman"/>
              <w:i/>
              <w:iCs/>
            </w:rPr>
            <w:t>Man, Play and Games</w:t>
          </w:r>
          <w:r>
            <w:rPr>
              <w:rFonts w:eastAsia="Times New Roman"/>
            </w:rPr>
            <w:t>.</w:t>
          </w:r>
        </w:p>
        <w:p w14:paraId="36E3CE1A" w14:textId="77777777" w:rsidR="007F5373" w:rsidRDefault="007F5373">
          <w:pPr>
            <w:autoSpaceDE w:val="0"/>
            <w:autoSpaceDN w:val="0"/>
            <w:ind w:hanging="480"/>
            <w:divId w:val="1894729977"/>
            <w:rPr>
              <w:rFonts w:eastAsia="Times New Roman"/>
            </w:rPr>
          </w:pPr>
          <w:r>
            <w:rPr>
              <w:rFonts w:eastAsia="Times New Roman"/>
            </w:rPr>
            <w:t xml:space="preserve">Caillois, R. (1958b). </w:t>
          </w:r>
          <w:r>
            <w:rPr>
              <w:rFonts w:eastAsia="Times New Roman"/>
              <w:i/>
              <w:iCs/>
            </w:rPr>
            <w:t>Man, Play and Games</w:t>
          </w:r>
          <w:r>
            <w:rPr>
              <w:rFonts w:eastAsia="Times New Roman"/>
            </w:rPr>
            <w:t>.</w:t>
          </w:r>
        </w:p>
        <w:p w14:paraId="5C669150" w14:textId="77777777" w:rsidR="007F5373" w:rsidRDefault="007F5373">
          <w:pPr>
            <w:autoSpaceDE w:val="0"/>
            <w:autoSpaceDN w:val="0"/>
            <w:ind w:hanging="480"/>
            <w:divId w:val="291789595"/>
            <w:rPr>
              <w:rFonts w:eastAsia="Times New Roman"/>
            </w:rPr>
          </w:pPr>
          <w:r>
            <w:rPr>
              <w:rFonts w:eastAsia="Times New Roman"/>
              <w:i/>
              <w:iCs/>
            </w:rPr>
            <w:t>Camellia - Vampyr Walkthrough - Neoseeker</w:t>
          </w:r>
          <w:r>
            <w:rPr>
              <w:rFonts w:eastAsia="Times New Roman"/>
            </w:rPr>
            <w:t>. (n.d.). Retrieved September 15, 2023, from https://www.neoseeker.com/vampyr/characters/Camellia</w:t>
          </w:r>
        </w:p>
        <w:p w14:paraId="65E18A0B" w14:textId="77777777" w:rsidR="007F5373" w:rsidRDefault="007F5373">
          <w:pPr>
            <w:autoSpaceDE w:val="0"/>
            <w:autoSpaceDN w:val="0"/>
            <w:ind w:hanging="480"/>
            <w:divId w:val="954948284"/>
            <w:rPr>
              <w:rFonts w:eastAsia="Times New Roman"/>
            </w:rPr>
          </w:pPr>
          <w:r>
            <w:rPr>
              <w:rFonts w:eastAsia="Times New Roman"/>
            </w:rPr>
            <w:t xml:space="preserve">Cameron, J. (1997). </w:t>
          </w:r>
          <w:r>
            <w:rPr>
              <w:rFonts w:eastAsia="Times New Roman"/>
              <w:i/>
              <w:iCs/>
            </w:rPr>
            <w:t>Titanic</w:t>
          </w:r>
          <w:r>
            <w:rPr>
              <w:rFonts w:eastAsia="Times New Roman"/>
            </w:rPr>
            <w:t>.</w:t>
          </w:r>
        </w:p>
        <w:p w14:paraId="1879BBFD" w14:textId="77777777" w:rsidR="007F5373" w:rsidRDefault="007F5373">
          <w:pPr>
            <w:autoSpaceDE w:val="0"/>
            <w:autoSpaceDN w:val="0"/>
            <w:ind w:hanging="480"/>
            <w:divId w:val="1865244575"/>
            <w:rPr>
              <w:rFonts w:eastAsia="Times New Roman"/>
            </w:rPr>
          </w:pPr>
          <w:r>
            <w:rPr>
              <w:rFonts w:eastAsia="Times New Roman"/>
            </w:rPr>
            <w:t xml:space="preserve">Camingue, J., Carstensdottir, E., &amp; Melcer, E. (2021). </w:t>
          </w:r>
          <w:r>
            <w:rPr>
              <w:rFonts w:eastAsia="Times New Roman"/>
              <w:i/>
              <w:iCs/>
            </w:rPr>
            <w:t>What is a Visual Novel?</w:t>
          </w:r>
        </w:p>
        <w:p w14:paraId="112D9348" w14:textId="77777777" w:rsidR="007F5373" w:rsidRDefault="007F5373">
          <w:pPr>
            <w:autoSpaceDE w:val="0"/>
            <w:autoSpaceDN w:val="0"/>
            <w:ind w:hanging="480"/>
            <w:divId w:val="2102558095"/>
            <w:rPr>
              <w:rFonts w:eastAsia="Times New Roman"/>
            </w:rPr>
          </w:pPr>
          <w:r>
            <w:rPr>
              <w:rFonts w:eastAsia="Times New Roman"/>
            </w:rPr>
            <w:t xml:space="preserve">Carvalho, S. (n.d.). </w:t>
          </w:r>
          <w:r>
            <w:rPr>
              <w:rFonts w:eastAsia="Times New Roman"/>
              <w:i/>
              <w:iCs/>
            </w:rPr>
            <w:t>Neuropsicopatologia</w:t>
          </w:r>
          <w:r>
            <w:rPr>
              <w:rFonts w:eastAsia="Times New Roman"/>
            </w:rPr>
            <w:t>. Retrieved October 4, 2023, from https://www.ua.pt/pt/uc/11261</w:t>
          </w:r>
        </w:p>
        <w:p w14:paraId="1C77F7BE" w14:textId="77777777" w:rsidR="007F5373" w:rsidRDefault="007F5373">
          <w:pPr>
            <w:autoSpaceDE w:val="0"/>
            <w:autoSpaceDN w:val="0"/>
            <w:ind w:hanging="480"/>
            <w:divId w:val="205140894"/>
            <w:rPr>
              <w:rFonts w:eastAsia="Times New Roman"/>
            </w:rPr>
          </w:pPr>
          <w:r>
            <w:rPr>
              <w:rFonts w:eastAsia="Times New Roman"/>
              <w:i/>
              <w:iCs/>
            </w:rPr>
            <w:t>Case Study 2: Fatal Attraction (1987) – The Femme Fatale and the Distortion of Female Criminality</w:t>
          </w:r>
          <w:r>
            <w:rPr>
              <w:rFonts w:eastAsia="Times New Roman"/>
            </w:rPr>
            <w:t>. (n.d.). Retrieved September 14, 2023, from https://sites.lafayette.edu/deaconm/the-femme-fatale-in-hollywood/the-data/fatal-attraction-1987/</w:t>
          </w:r>
        </w:p>
        <w:p w14:paraId="4167EB8C" w14:textId="77777777" w:rsidR="007F5373" w:rsidRDefault="007F5373">
          <w:pPr>
            <w:autoSpaceDE w:val="0"/>
            <w:autoSpaceDN w:val="0"/>
            <w:ind w:hanging="480"/>
            <w:divId w:val="1502357128"/>
            <w:rPr>
              <w:rFonts w:eastAsia="Times New Roman"/>
            </w:rPr>
          </w:pPr>
          <w:r>
            <w:rPr>
              <w:rFonts w:eastAsia="Times New Roman"/>
            </w:rPr>
            <w:t xml:space="preserve">Cassavetes, N. (2004). </w:t>
          </w:r>
          <w:r>
            <w:rPr>
              <w:rFonts w:eastAsia="Times New Roman"/>
              <w:i/>
              <w:iCs/>
            </w:rPr>
            <w:t>The Notebook</w:t>
          </w:r>
          <w:r>
            <w:rPr>
              <w:rFonts w:eastAsia="Times New Roman"/>
            </w:rPr>
            <w:t>.</w:t>
          </w:r>
        </w:p>
        <w:p w14:paraId="4AC42430" w14:textId="77777777" w:rsidR="007F5373" w:rsidRDefault="007F5373">
          <w:pPr>
            <w:autoSpaceDE w:val="0"/>
            <w:autoSpaceDN w:val="0"/>
            <w:ind w:hanging="480"/>
            <w:divId w:val="1157528523"/>
            <w:rPr>
              <w:rFonts w:eastAsia="Times New Roman"/>
            </w:rPr>
          </w:pPr>
          <w:r>
            <w:rPr>
              <w:rFonts w:eastAsia="Times New Roman"/>
              <w:i/>
              <w:iCs/>
            </w:rPr>
            <w:t>Cel Shading - A Comprehensive Expert Guide | Adobe</w:t>
          </w:r>
          <w:r>
            <w:rPr>
              <w:rFonts w:eastAsia="Times New Roman"/>
            </w:rPr>
            <w:t>. (n.d.). Retrieved October 7, 2023, from https://www.adobe.com/uk/creativecloud/animation/discover/cel-shading.html</w:t>
          </w:r>
        </w:p>
        <w:p w14:paraId="61AD2678" w14:textId="77777777" w:rsidR="007F5373" w:rsidRDefault="007F5373">
          <w:pPr>
            <w:autoSpaceDE w:val="0"/>
            <w:autoSpaceDN w:val="0"/>
            <w:ind w:hanging="480"/>
            <w:divId w:val="1143473096"/>
            <w:rPr>
              <w:rFonts w:eastAsia="Times New Roman"/>
            </w:rPr>
          </w:pPr>
          <w:r>
            <w:rPr>
              <w:rFonts w:eastAsia="Times New Roman"/>
            </w:rPr>
            <w:t xml:space="preserve">Centre for Suicide Prevention. (2015). </w:t>
          </w:r>
          <w:r>
            <w:rPr>
              <w:rFonts w:eastAsia="Times New Roman"/>
              <w:i/>
              <w:iCs/>
            </w:rPr>
            <w:t>Depression and Suicide Prevention - Centre for Suicide Prevention</w:t>
          </w:r>
          <w:r>
            <w:rPr>
              <w:rFonts w:eastAsia="Times New Roman"/>
            </w:rPr>
            <w:t>. https://www.suicideinfo.ca/local_resource/depression-suicide-prevention/</w:t>
          </w:r>
        </w:p>
        <w:p w14:paraId="4AA9AC0D" w14:textId="77777777" w:rsidR="007F5373" w:rsidRDefault="007F5373">
          <w:pPr>
            <w:autoSpaceDE w:val="0"/>
            <w:autoSpaceDN w:val="0"/>
            <w:ind w:hanging="480"/>
            <w:divId w:val="421292709"/>
            <w:rPr>
              <w:rFonts w:eastAsia="Times New Roman"/>
            </w:rPr>
          </w:pPr>
          <w:r>
            <w:rPr>
              <w:rFonts w:eastAsia="Times New Roman"/>
            </w:rPr>
            <w:t xml:space="preserve">Chand, S. P., &amp; Arif, H. (2023). Depression. </w:t>
          </w:r>
          <w:r>
            <w:rPr>
              <w:rFonts w:eastAsia="Times New Roman"/>
              <w:i/>
              <w:iCs/>
            </w:rPr>
            <w:t>StatPearls</w:t>
          </w:r>
          <w:r>
            <w:rPr>
              <w:rFonts w:eastAsia="Times New Roman"/>
            </w:rPr>
            <w:t>. https://www.ncbi.nlm.nih.gov/books/NBK430847/</w:t>
          </w:r>
        </w:p>
        <w:p w14:paraId="6A3A3C1F" w14:textId="77777777" w:rsidR="007F5373" w:rsidRDefault="007F5373">
          <w:pPr>
            <w:autoSpaceDE w:val="0"/>
            <w:autoSpaceDN w:val="0"/>
            <w:ind w:hanging="480"/>
            <w:divId w:val="1760519709"/>
            <w:rPr>
              <w:rFonts w:eastAsia="Times New Roman"/>
            </w:rPr>
          </w:pPr>
          <w:r>
            <w:rPr>
              <w:rFonts w:eastAsia="Times New Roman"/>
            </w:rPr>
            <w:t xml:space="preserve">Chandler, H., &amp; Chandler, R. (2011). </w:t>
          </w:r>
          <w:r>
            <w:rPr>
              <w:rFonts w:eastAsia="Times New Roman"/>
              <w:i/>
              <w:iCs/>
            </w:rPr>
            <w:t>Fundamentals of Game Development</w:t>
          </w:r>
          <w:r>
            <w:rPr>
              <w:rFonts w:eastAsia="Times New Roman"/>
            </w:rPr>
            <w:t>.</w:t>
          </w:r>
        </w:p>
        <w:p w14:paraId="57216374" w14:textId="77777777" w:rsidR="007F5373" w:rsidRDefault="007F5373">
          <w:pPr>
            <w:autoSpaceDE w:val="0"/>
            <w:autoSpaceDN w:val="0"/>
            <w:ind w:hanging="480"/>
            <w:divId w:val="175313724"/>
            <w:rPr>
              <w:rFonts w:eastAsia="Times New Roman"/>
            </w:rPr>
          </w:pPr>
          <w:r>
            <w:rPr>
              <w:rFonts w:eastAsia="Times New Roman"/>
            </w:rPr>
            <w:t xml:space="preserve">Chatiliez, É. (1990). </w:t>
          </w:r>
          <w:r>
            <w:rPr>
              <w:rFonts w:eastAsia="Times New Roman"/>
              <w:i/>
              <w:iCs/>
            </w:rPr>
            <w:t>Tatie Danielle</w:t>
          </w:r>
          <w:r>
            <w:rPr>
              <w:rFonts w:eastAsia="Times New Roman"/>
            </w:rPr>
            <w:t>.</w:t>
          </w:r>
        </w:p>
        <w:p w14:paraId="36F12C16" w14:textId="77777777" w:rsidR="007F5373" w:rsidRDefault="007F5373">
          <w:pPr>
            <w:autoSpaceDE w:val="0"/>
            <w:autoSpaceDN w:val="0"/>
            <w:ind w:hanging="480"/>
            <w:divId w:val="1672832903"/>
            <w:rPr>
              <w:rFonts w:eastAsia="Times New Roman"/>
            </w:rPr>
          </w:pPr>
          <w:r>
            <w:rPr>
              <w:rFonts w:eastAsia="Times New Roman"/>
            </w:rPr>
            <w:lastRenderedPageBreak/>
            <w:t xml:space="preserve">Chen, D. L., &amp; Lind, J. T. (2019). The Political Economy of Beliefs: Why Fiscal and Social Conservatives/Liberals Come Hand-in-hand. </w:t>
          </w:r>
          <w:r>
            <w:rPr>
              <w:rFonts w:eastAsia="Times New Roman"/>
              <w:i/>
              <w:iCs/>
            </w:rPr>
            <w:t>SSRN Electronic Journal</w:t>
          </w:r>
          <w:r>
            <w:rPr>
              <w:rFonts w:eastAsia="Times New Roman"/>
            </w:rPr>
            <w:t>. https://doi.org/10.2139/SSRN.2928766</w:t>
          </w:r>
        </w:p>
        <w:p w14:paraId="5D3524C1" w14:textId="77777777" w:rsidR="007F5373" w:rsidRDefault="007F5373">
          <w:pPr>
            <w:autoSpaceDE w:val="0"/>
            <w:autoSpaceDN w:val="0"/>
            <w:ind w:hanging="480"/>
            <w:divId w:val="1182890728"/>
            <w:rPr>
              <w:rFonts w:eastAsia="Times New Roman"/>
            </w:rPr>
          </w:pPr>
          <w:r>
            <w:rPr>
              <w:rFonts w:eastAsia="Times New Roman"/>
            </w:rPr>
            <w:t xml:space="preserve">Chen, H. W., Duckworth, J., &amp; Kokanovic, R. (2022). Mental Jam: A Pilot Study of Video Game Co-creation for Individuals with Lived Experiences of Depression and Anxiety. </w:t>
          </w:r>
          <w:r>
            <w:rPr>
              <w:rFonts w:eastAsia="Times New Roman"/>
              <w:i/>
              <w:iCs/>
            </w:rPr>
            <w:t>Lecture Notes of the Institute for Computer Sciences, Social-Informatics and Telecommunications Engineering, LNICST</w:t>
          </w:r>
          <w:r>
            <w:rPr>
              <w:rFonts w:eastAsia="Times New Roman"/>
            </w:rPr>
            <w:t xml:space="preserve">, </w:t>
          </w:r>
          <w:r>
            <w:rPr>
              <w:rFonts w:eastAsia="Times New Roman"/>
              <w:i/>
              <w:iCs/>
            </w:rPr>
            <w:t>422 LNICST</w:t>
          </w:r>
          <w:r>
            <w:rPr>
              <w:rFonts w:eastAsia="Times New Roman"/>
            </w:rPr>
            <w:t>, 120–137. https://doi.org/10.1007/978-3-030-95531-1_9</w:t>
          </w:r>
        </w:p>
        <w:p w14:paraId="5ACFD501" w14:textId="77777777" w:rsidR="007F5373" w:rsidRDefault="007F5373">
          <w:pPr>
            <w:autoSpaceDE w:val="0"/>
            <w:autoSpaceDN w:val="0"/>
            <w:ind w:hanging="480"/>
            <w:divId w:val="1104306581"/>
            <w:rPr>
              <w:rFonts w:eastAsia="Times New Roman"/>
            </w:rPr>
          </w:pPr>
          <w:r>
            <w:rPr>
              <w:rFonts w:eastAsia="Times New Roman"/>
            </w:rPr>
            <w:t xml:space="preserve">Cikara, M., Bruneau, E. G., &amp; Saxe, R. R. (2017). Us and Them: Intergroup Failures of Empathy. </w:t>
          </w:r>
          <w:r>
            <w:rPr>
              <w:rFonts w:eastAsia="Times New Roman"/>
              <w:i/>
              <w:iCs/>
            </w:rPr>
            <w:t>Https://Doi.Org/10.1177/0963721411408713</w:t>
          </w:r>
          <w:r>
            <w:rPr>
              <w:rFonts w:eastAsia="Times New Roman"/>
            </w:rPr>
            <w:t xml:space="preserve">, </w:t>
          </w:r>
          <w:r>
            <w:rPr>
              <w:rFonts w:eastAsia="Times New Roman"/>
              <w:i/>
              <w:iCs/>
            </w:rPr>
            <w:t>20</w:t>
          </w:r>
          <w:r>
            <w:rPr>
              <w:rFonts w:eastAsia="Times New Roman"/>
            </w:rPr>
            <w:t>(3), 149–153. https://doi.org/10.1177/0963721411408713</w:t>
          </w:r>
        </w:p>
        <w:p w14:paraId="722B7FD8" w14:textId="77777777" w:rsidR="007F5373" w:rsidRDefault="007F5373">
          <w:pPr>
            <w:autoSpaceDE w:val="0"/>
            <w:autoSpaceDN w:val="0"/>
            <w:ind w:hanging="480"/>
            <w:divId w:val="963997768"/>
            <w:rPr>
              <w:rFonts w:eastAsia="Times New Roman"/>
            </w:rPr>
          </w:pPr>
          <w:r>
            <w:rPr>
              <w:rFonts w:eastAsia="Times New Roman"/>
              <w:i/>
              <w:iCs/>
            </w:rPr>
            <w:t>Citizen | Remember Me Wiki | Fandom</w:t>
          </w:r>
          <w:r>
            <w:rPr>
              <w:rFonts w:eastAsia="Times New Roman"/>
            </w:rPr>
            <w:t>. (n.d.). Retrieved September 15, 2023, from https://rememberme.fandom.com/wiki/Citizen</w:t>
          </w:r>
        </w:p>
        <w:p w14:paraId="09D484AC" w14:textId="77777777" w:rsidR="007F5373" w:rsidRDefault="007F5373">
          <w:pPr>
            <w:autoSpaceDE w:val="0"/>
            <w:autoSpaceDN w:val="0"/>
            <w:ind w:hanging="480"/>
            <w:divId w:val="363680989"/>
            <w:rPr>
              <w:rFonts w:eastAsia="Times New Roman"/>
            </w:rPr>
          </w:pPr>
          <w:r>
            <w:rPr>
              <w:rFonts w:eastAsia="Times New Roman"/>
              <w:i/>
              <w:iCs/>
            </w:rPr>
            <w:t>Classical Archetypes – The Thief | Emergence Campaign Weblog</w:t>
          </w:r>
          <w:r>
            <w:rPr>
              <w:rFonts w:eastAsia="Times New Roman"/>
            </w:rPr>
            <w:t>. (n.d.). Retrieved September 17, 2023, from https://ruscumag.wordpress.com/2011/05/06/classical-archetypes-the-thief/</w:t>
          </w:r>
        </w:p>
        <w:p w14:paraId="38F2700F" w14:textId="77777777" w:rsidR="007F5373" w:rsidRDefault="007F5373">
          <w:pPr>
            <w:autoSpaceDE w:val="0"/>
            <w:autoSpaceDN w:val="0"/>
            <w:ind w:hanging="480"/>
            <w:divId w:val="1280257744"/>
            <w:rPr>
              <w:rFonts w:eastAsia="Times New Roman"/>
            </w:rPr>
          </w:pPr>
          <w:r>
            <w:rPr>
              <w:rFonts w:eastAsia="Times New Roman"/>
              <w:i/>
              <w:iCs/>
            </w:rPr>
            <w:t>Clinical Depression (Major Depressive Disorder): Symptoms</w:t>
          </w:r>
          <w:r>
            <w:rPr>
              <w:rFonts w:eastAsia="Times New Roman"/>
            </w:rPr>
            <w:t>. (n.d.). Retrieved September 26, 2023, from https://my.clevelandclinic.org/health/diseases/24481-clinical-depression-major-depressive-disorder</w:t>
          </w:r>
        </w:p>
        <w:p w14:paraId="47C1C46B" w14:textId="77777777" w:rsidR="007F5373" w:rsidRDefault="007F5373">
          <w:pPr>
            <w:autoSpaceDE w:val="0"/>
            <w:autoSpaceDN w:val="0"/>
            <w:ind w:hanging="480"/>
            <w:divId w:val="2097243328"/>
            <w:rPr>
              <w:rFonts w:eastAsia="Times New Roman"/>
            </w:rPr>
          </w:pPr>
          <w:r>
            <w:rPr>
              <w:rFonts w:eastAsia="Times New Roman"/>
              <w:i/>
              <w:iCs/>
            </w:rPr>
            <w:t>Conceptual horror experiment “The Shining: Forwards and Backwards” screens in Orlando on Friday | Things to Do | Orlando | Orlando Weekly</w:t>
          </w:r>
          <w:r>
            <w:rPr>
              <w:rFonts w:eastAsia="Times New Roman"/>
            </w:rPr>
            <w:t>. (n.d.). Retrieved September 13, 2023, from https://www.orlandoweekly.com/arts/conceptual-horror-experiment-the-shining-forwards-and-backwards-screens-in-orlando-on-friday-33063698</w:t>
          </w:r>
        </w:p>
        <w:p w14:paraId="6F9915F5" w14:textId="77777777" w:rsidR="007F5373" w:rsidRDefault="007F5373">
          <w:pPr>
            <w:autoSpaceDE w:val="0"/>
            <w:autoSpaceDN w:val="0"/>
            <w:ind w:hanging="480"/>
            <w:divId w:val="1377311676"/>
            <w:rPr>
              <w:rFonts w:eastAsia="Times New Roman"/>
            </w:rPr>
          </w:pPr>
          <w:r>
            <w:rPr>
              <w:rFonts w:eastAsia="Times New Roman"/>
              <w:i/>
              <w:iCs/>
            </w:rPr>
            <w:t>Consider the Lily Flower - Flower Magazine | Home &amp; Lifestyle</w:t>
          </w:r>
          <w:r>
            <w:rPr>
              <w:rFonts w:eastAsia="Times New Roman"/>
            </w:rPr>
            <w:t>. (n.d.). Retrieved September 19, 2023, from https://flowermag.com/consider-lily-flower/</w:t>
          </w:r>
        </w:p>
        <w:p w14:paraId="5EEC5715" w14:textId="77777777" w:rsidR="007F5373" w:rsidRDefault="007F5373">
          <w:pPr>
            <w:autoSpaceDE w:val="0"/>
            <w:autoSpaceDN w:val="0"/>
            <w:ind w:hanging="480"/>
            <w:divId w:val="391512793"/>
            <w:rPr>
              <w:rFonts w:eastAsia="Times New Roman"/>
            </w:rPr>
          </w:pPr>
          <w:r>
            <w:rPr>
              <w:rFonts w:eastAsia="Times New Roman"/>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2BD59CDE" w14:textId="77777777" w:rsidR="007F5373" w:rsidRDefault="007F5373">
          <w:pPr>
            <w:autoSpaceDE w:val="0"/>
            <w:autoSpaceDN w:val="0"/>
            <w:ind w:hanging="480"/>
            <w:divId w:val="1389840871"/>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3CEFBB21" w14:textId="77777777" w:rsidR="007F5373" w:rsidRDefault="007F5373">
          <w:pPr>
            <w:autoSpaceDE w:val="0"/>
            <w:autoSpaceDN w:val="0"/>
            <w:ind w:hanging="480"/>
            <w:divId w:val="1084188094"/>
            <w:rPr>
              <w:rFonts w:eastAsia="Times New Roman"/>
            </w:rPr>
          </w:pPr>
          <w:r>
            <w:rPr>
              <w:rFonts w:eastAsia="Times New Roman"/>
            </w:rPr>
            <w:t xml:space="preserve">Costa, P., &amp; McCrae, R. (1985). </w:t>
          </w:r>
          <w:r>
            <w:rPr>
              <w:rFonts w:eastAsia="Times New Roman"/>
              <w:i/>
              <w:iCs/>
            </w:rPr>
            <w:t>The NEO personality inventory</w:t>
          </w:r>
          <w:r>
            <w:rPr>
              <w:rFonts w:eastAsia="Times New Roman"/>
            </w:rPr>
            <w:t>.</w:t>
          </w:r>
        </w:p>
        <w:p w14:paraId="53EAA998" w14:textId="77777777" w:rsidR="007F5373" w:rsidRDefault="007F5373">
          <w:pPr>
            <w:autoSpaceDE w:val="0"/>
            <w:autoSpaceDN w:val="0"/>
            <w:ind w:hanging="480"/>
            <w:divId w:val="1201095295"/>
            <w:rPr>
              <w:rFonts w:eastAsia="Times New Roman"/>
            </w:rPr>
          </w:pPr>
          <w:r>
            <w:rPr>
              <w:rFonts w:eastAsia="Times New Roman"/>
            </w:rPr>
            <w:t xml:space="preserve">Costikyan, G. (2002). </w:t>
          </w:r>
          <w:r>
            <w:rPr>
              <w:rFonts w:eastAsia="Times New Roman"/>
              <w:i/>
              <w:iCs/>
            </w:rPr>
            <w:t>I Have No Words &amp; I Must Design: Toward a Critical Vocabulary for Games</w:t>
          </w:r>
          <w:r>
            <w:rPr>
              <w:rFonts w:eastAsia="Times New Roman"/>
            </w:rPr>
            <w:t>.</w:t>
          </w:r>
        </w:p>
        <w:p w14:paraId="6C79066E" w14:textId="77777777" w:rsidR="007F5373" w:rsidRDefault="007F5373">
          <w:pPr>
            <w:autoSpaceDE w:val="0"/>
            <w:autoSpaceDN w:val="0"/>
            <w:ind w:hanging="480"/>
            <w:divId w:val="499925192"/>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79F89E79" w14:textId="77777777" w:rsidR="007F5373" w:rsidRDefault="007F5373">
          <w:pPr>
            <w:autoSpaceDE w:val="0"/>
            <w:autoSpaceDN w:val="0"/>
            <w:ind w:hanging="480"/>
            <w:divId w:val="1568229099"/>
            <w:rPr>
              <w:rFonts w:eastAsia="Times New Roman"/>
            </w:rPr>
          </w:pPr>
          <w:r>
            <w:rPr>
              <w:rFonts w:eastAsia="Times New Roman"/>
            </w:rPr>
            <w:t xml:space="preserve">Cowden, T., LaFever, C., &amp; Viders, S. (2013). </w:t>
          </w:r>
          <w:r>
            <w:rPr>
              <w:rFonts w:eastAsia="Times New Roman"/>
              <w:i/>
              <w:iCs/>
            </w:rPr>
            <w:t>The Complete Writer’s Guide to Heroes and Heroines: Sixteen Master Archetypes</w:t>
          </w:r>
          <w:r>
            <w:rPr>
              <w:rFonts w:eastAsia="Times New Roman"/>
            </w:rPr>
            <w:t>.</w:t>
          </w:r>
        </w:p>
        <w:p w14:paraId="51E4732E" w14:textId="77777777" w:rsidR="007F5373" w:rsidRDefault="007F5373">
          <w:pPr>
            <w:autoSpaceDE w:val="0"/>
            <w:autoSpaceDN w:val="0"/>
            <w:ind w:hanging="480"/>
            <w:divId w:val="970868305"/>
            <w:rPr>
              <w:rFonts w:eastAsia="Times New Roman"/>
            </w:rPr>
          </w:pPr>
          <w:r>
            <w:rPr>
              <w:rFonts w:eastAsia="Times New Roman"/>
            </w:rPr>
            <w:t xml:space="preserve">Crawford, C. (1982). </w:t>
          </w:r>
          <w:r>
            <w:rPr>
              <w:rFonts w:eastAsia="Times New Roman"/>
              <w:i/>
              <w:iCs/>
            </w:rPr>
            <w:t>The Art of Computer Game Design</w:t>
          </w:r>
          <w:r>
            <w:rPr>
              <w:rFonts w:eastAsia="Times New Roman"/>
            </w:rPr>
            <w:t>.</w:t>
          </w:r>
        </w:p>
        <w:p w14:paraId="442382DA" w14:textId="77777777" w:rsidR="007F5373" w:rsidRDefault="007F5373">
          <w:pPr>
            <w:autoSpaceDE w:val="0"/>
            <w:autoSpaceDN w:val="0"/>
            <w:ind w:hanging="480"/>
            <w:divId w:val="1052271081"/>
            <w:rPr>
              <w:rFonts w:eastAsia="Times New Roman"/>
            </w:rPr>
          </w:pPr>
          <w:r>
            <w:rPr>
              <w:rFonts w:eastAsia="Times New Roman"/>
            </w:rPr>
            <w:t xml:space="preserve">Csikszentmihalyi, M. (1990). </w:t>
          </w:r>
          <w:r>
            <w:rPr>
              <w:rFonts w:eastAsia="Times New Roman"/>
              <w:i/>
              <w:iCs/>
            </w:rPr>
            <w:t>Flow: The Psychology of Optimal Experience</w:t>
          </w:r>
          <w:r>
            <w:rPr>
              <w:rFonts w:eastAsia="Times New Roman"/>
            </w:rPr>
            <w:t>.</w:t>
          </w:r>
        </w:p>
        <w:p w14:paraId="215FC88D" w14:textId="77777777" w:rsidR="007F5373" w:rsidRDefault="007F5373">
          <w:pPr>
            <w:autoSpaceDE w:val="0"/>
            <w:autoSpaceDN w:val="0"/>
            <w:ind w:hanging="480"/>
            <w:divId w:val="970592206"/>
            <w:rPr>
              <w:rFonts w:eastAsia="Times New Roman"/>
            </w:rPr>
          </w:pPr>
          <w:r>
            <w:rPr>
              <w:rFonts w:eastAsia="Times New Roman"/>
            </w:rPr>
            <w:t xml:space="preserve">Culpepper, L., Muskin, P. R., &amp; Stahl, S. M. (2015). </w:t>
          </w:r>
          <w:r>
            <w:rPr>
              <w:rFonts w:eastAsia="Times New Roman"/>
              <w:i/>
              <w:iCs/>
            </w:rPr>
            <w:t>Major Depressive Disorder: Understanding the Significance of Residual Symptoms and Balancing Efficacy with Tolerability</w:t>
          </w:r>
          <w:r>
            <w:rPr>
              <w:rFonts w:eastAsia="Times New Roman"/>
            </w:rPr>
            <w:t>. https://doi.org/10.1016/j.amjmed.2015.07.001</w:t>
          </w:r>
        </w:p>
        <w:p w14:paraId="729D9D84" w14:textId="77777777" w:rsidR="007F5373" w:rsidRDefault="007F5373">
          <w:pPr>
            <w:autoSpaceDE w:val="0"/>
            <w:autoSpaceDN w:val="0"/>
            <w:ind w:hanging="480"/>
            <w:divId w:val="1644197337"/>
            <w:rPr>
              <w:rFonts w:eastAsia="Times New Roman"/>
            </w:rPr>
          </w:pPr>
          <w:r>
            <w:rPr>
              <w:rFonts w:eastAsia="Times New Roman"/>
            </w:rPr>
            <w:lastRenderedPageBreak/>
            <w:t xml:space="preserve">Cyan Productions. (1993). </w:t>
          </w:r>
          <w:r>
            <w:rPr>
              <w:rFonts w:eastAsia="Times New Roman"/>
              <w:i/>
              <w:iCs/>
            </w:rPr>
            <w:t>Myst</w:t>
          </w:r>
          <w:r>
            <w:rPr>
              <w:rFonts w:eastAsia="Times New Roman"/>
            </w:rPr>
            <w:t>.</w:t>
          </w:r>
        </w:p>
        <w:p w14:paraId="23B0B80E" w14:textId="77777777" w:rsidR="007F5373" w:rsidRDefault="007F5373">
          <w:pPr>
            <w:autoSpaceDE w:val="0"/>
            <w:autoSpaceDN w:val="0"/>
            <w:ind w:hanging="480"/>
            <w:divId w:val="662049265"/>
            <w:rPr>
              <w:rFonts w:eastAsia="Times New Roman"/>
            </w:rPr>
          </w:pPr>
          <w:r>
            <w:rPr>
              <w:rFonts w:eastAsia="Times New Roman"/>
            </w:rPr>
            <w:t xml:space="preserve">Daedalic Entertainment. (2019). </w:t>
          </w:r>
          <w:r>
            <w:rPr>
              <w:rFonts w:eastAsia="Times New Roman"/>
              <w:i/>
              <w:iCs/>
            </w:rPr>
            <w:t>Deponia</w:t>
          </w:r>
          <w:r>
            <w:rPr>
              <w:rFonts w:eastAsia="Times New Roman"/>
            </w:rPr>
            <w:t>.</w:t>
          </w:r>
        </w:p>
        <w:p w14:paraId="4D91C887" w14:textId="77777777" w:rsidR="007F5373" w:rsidRDefault="007F5373">
          <w:pPr>
            <w:autoSpaceDE w:val="0"/>
            <w:autoSpaceDN w:val="0"/>
            <w:ind w:hanging="480"/>
            <w:divId w:val="1450973728"/>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6CC6BBE8" w14:textId="77777777" w:rsidR="007F5373" w:rsidRDefault="007F5373">
          <w:pPr>
            <w:autoSpaceDE w:val="0"/>
            <w:autoSpaceDN w:val="0"/>
            <w:ind w:hanging="480"/>
            <w:divId w:val="1396928363"/>
            <w:rPr>
              <w:rFonts w:eastAsia="Times New Roman"/>
            </w:rPr>
          </w:pPr>
          <w:r>
            <w:rPr>
              <w:rFonts w:eastAsia="Times New Roman"/>
              <w:i/>
              <w:iCs/>
            </w:rPr>
            <w:t>Danganronpa V3 Bonus Mode Gonta Gokuhara Sprite (R by iyvyi on DeviantArt</w:t>
          </w:r>
          <w:r>
            <w:rPr>
              <w:rFonts w:eastAsia="Times New Roman"/>
            </w:rPr>
            <w:t>. (n.d.). Retrieved September 29, 2023, from https://www.deviantart.com/iyvyi/art/Danganronpa-V3-Bonus-Mode-Gonta-Gokuhara-Sprite-R-753608370</w:t>
          </w:r>
        </w:p>
        <w:p w14:paraId="1F239D75" w14:textId="77777777" w:rsidR="007F5373" w:rsidRDefault="007F5373">
          <w:pPr>
            <w:autoSpaceDE w:val="0"/>
            <w:autoSpaceDN w:val="0"/>
            <w:ind w:hanging="480"/>
            <w:divId w:val="260458834"/>
            <w:rPr>
              <w:rFonts w:eastAsia="Times New Roman"/>
            </w:rPr>
          </w:pPr>
          <w:r>
            <w:rPr>
              <w:rFonts w:eastAsia="Times New Roman"/>
            </w:rPr>
            <w:t xml:space="preserve">Darvasi, P. (2016). Empathy, perspective and complicity: how digital games can support peace education and conflict resolution. </w:t>
          </w:r>
          <w:r>
            <w:rPr>
              <w:rFonts w:eastAsia="Times New Roman"/>
              <w:i/>
              <w:iCs/>
            </w:rPr>
            <w:t>Mahatma Gandhi Institute of Education for Peace and Sustainable Development. UNESCO.</w:t>
          </w:r>
          <w:r>
            <w:rPr>
              <w:rFonts w:eastAsia="Times New Roman"/>
            </w:rPr>
            <w:t xml:space="preserve">, </w:t>
          </w:r>
          <w:r>
            <w:rPr>
              <w:rFonts w:eastAsia="Times New Roman"/>
              <w:i/>
              <w:iCs/>
            </w:rPr>
            <w:t>3</w:t>
          </w:r>
          <w:r>
            <w:rPr>
              <w:rFonts w:eastAsia="Times New Roman"/>
            </w:rPr>
            <w:t>, 2–23. https://unesdoc.unesco.org/ark:/48223/pf0000259928</w:t>
          </w:r>
        </w:p>
        <w:p w14:paraId="345C53D1" w14:textId="77777777" w:rsidR="007F5373" w:rsidRDefault="007F5373">
          <w:pPr>
            <w:autoSpaceDE w:val="0"/>
            <w:autoSpaceDN w:val="0"/>
            <w:ind w:hanging="480"/>
            <w:divId w:val="1572154399"/>
            <w:rPr>
              <w:rFonts w:eastAsia="Times New Roman"/>
            </w:rPr>
          </w:pPr>
          <w:r>
            <w:rPr>
              <w:rFonts w:eastAsia="Times New Roman"/>
            </w:rPr>
            <w:t xml:space="preserve">Davis, M. (1980). </w:t>
          </w:r>
          <w:r>
            <w:rPr>
              <w:rFonts w:eastAsia="Times New Roman"/>
              <w:i/>
              <w:iCs/>
            </w:rPr>
            <w:t>A multidimensional approach to individual differences in empathy</w:t>
          </w:r>
          <w:r>
            <w:rPr>
              <w:rFonts w:eastAsia="Times New Roman"/>
            </w:rPr>
            <w:t>.</w:t>
          </w:r>
        </w:p>
        <w:p w14:paraId="5508493F" w14:textId="77777777" w:rsidR="007F5373" w:rsidRDefault="007F5373">
          <w:pPr>
            <w:autoSpaceDE w:val="0"/>
            <w:autoSpaceDN w:val="0"/>
            <w:ind w:hanging="480"/>
            <w:divId w:val="603534378"/>
            <w:rPr>
              <w:rFonts w:eastAsia="Times New Roman"/>
            </w:rPr>
          </w:pPr>
          <w:r>
            <w:rPr>
              <w:rFonts w:eastAsia="Times New Roman"/>
            </w:rPr>
            <w:t xml:space="preserve">Davis, M. (1983). </w:t>
          </w:r>
          <w:r>
            <w:rPr>
              <w:rFonts w:eastAsia="Times New Roman"/>
              <w:i/>
              <w:iCs/>
            </w:rPr>
            <w:t>Measuring individual differences in empathy: Evidence for a multidimensional approach</w:t>
          </w:r>
          <w:r>
            <w:rPr>
              <w:rFonts w:eastAsia="Times New Roman"/>
            </w:rPr>
            <w:t>.</w:t>
          </w:r>
        </w:p>
        <w:p w14:paraId="39EEEB4D" w14:textId="77777777" w:rsidR="007F5373" w:rsidRDefault="007F5373">
          <w:pPr>
            <w:autoSpaceDE w:val="0"/>
            <w:autoSpaceDN w:val="0"/>
            <w:ind w:hanging="480"/>
            <w:divId w:val="1163200787"/>
            <w:rPr>
              <w:rFonts w:eastAsia="Times New Roman"/>
            </w:rPr>
          </w:pPr>
          <w:r>
            <w:rPr>
              <w:rFonts w:eastAsia="Times New Roman"/>
            </w:rPr>
            <w:t xml:space="preserve">Dazai, O. (1948). </w:t>
          </w:r>
          <w:r>
            <w:rPr>
              <w:rFonts w:eastAsia="Times New Roman"/>
              <w:i/>
              <w:iCs/>
            </w:rPr>
            <w:t>No Longer Human</w:t>
          </w:r>
          <w:r>
            <w:rPr>
              <w:rFonts w:eastAsia="Times New Roman"/>
            </w:rPr>
            <w:t>.</w:t>
          </w:r>
        </w:p>
        <w:p w14:paraId="1DC5B4A7" w14:textId="77777777" w:rsidR="007F5373" w:rsidRDefault="007F5373">
          <w:pPr>
            <w:autoSpaceDE w:val="0"/>
            <w:autoSpaceDN w:val="0"/>
            <w:ind w:hanging="480"/>
            <w:divId w:val="446898447"/>
            <w:rPr>
              <w:rFonts w:eastAsia="Times New Roman"/>
            </w:rPr>
          </w:pPr>
          <w:r>
            <w:rPr>
              <w:rFonts w:eastAsia="Times New Roman"/>
            </w:rPr>
            <w:t xml:space="preserve">de Araujo Luz Junior, J., Rodrigues, M. A. F., &amp; Hammer, J. (2021, August 4). A Storytelling Game to Foster Empathy and Connect Emotionally with Breast Cancer Journeys. </w:t>
          </w:r>
          <w:r>
            <w:rPr>
              <w:rFonts w:eastAsia="Times New Roman"/>
              <w:i/>
              <w:iCs/>
            </w:rPr>
            <w:t>SeGAH 2021 - 2021 IEEE 9th International Conference on Serious Games and Applications for Health</w:t>
          </w:r>
          <w:r>
            <w:rPr>
              <w:rFonts w:eastAsia="Times New Roman"/>
            </w:rPr>
            <w:t>. https://doi.org/10.1109/SEGAH52098.2021.9551860</w:t>
          </w:r>
        </w:p>
        <w:p w14:paraId="44B02FAD" w14:textId="77777777" w:rsidR="007F5373" w:rsidRDefault="007F5373">
          <w:pPr>
            <w:autoSpaceDE w:val="0"/>
            <w:autoSpaceDN w:val="0"/>
            <w:ind w:hanging="480"/>
            <w:divId w:val="1591622718"/>
            <w:rPr>
              <w:rFonts w:eastAsia="Times New Roman"/>
            </w:rPr>
          </w:pPr>
          <w:r>
            <w:rPr>
              <w:rFonts w:eastAsia="Times New Roman"/>
              <w:i/>
              <w:iCs/>
            </w:rPr>
            <w:t>Dead landlord: reveal 12 terrible facts about California grandma Puente under her kind appearance - iNEWS</w:t>
          </w:r>
          <w:r>
            <w:rPr>
              <w:rFonts w:eastAsia="Times New Roman"/>
            </w:rPr>
            <w:t>. (n.d.). Retrieved September 14, 2023, from https://inf.news/en/world/99bde2754aee6f48c200f2c8741ea6f8.html</w:t>
          </w:r>
        </w:p>
        <w:p w14:paraId="3621E4DA" w14:textId="77777777" w:rsidR="007F5373" w:rsidRDefault="007F5373">
          <w:pPr>
            <w:autoSpaceDE w:val="0"/>
            <w:autoSpaceDN w:val="0"/>
            <w:ind w:hanging="480"/>
            <w:divId w:val="546456721"/>
            <w:rPr>
              <w:rFonts w:eastAsia="Times New Roman"/>
            </w:rPr>
          </w:pPr>
          <w:r>
            <w:rPr>
              <w:rFonts w:eastAsia="Times New Roman"/>
              <w:i/>
              <w:iCs/>
            </w:rPr>
            <w:t>Death Eater - Wikipedia</w:t>
          </w:r>
          <w:r>
            <w:rPr>
              <w:rFonts w:eastAsia="Times New Roman"/>
            </w:rPr>
            <w:t>. (n.d.). Retrieved September 17, 2023, from https://en.wikipedia.org/wiki/Death_Eater</w:t>
          </w:r>
        </w:p>
        <w:p w14:paraId="4D555357" w14:textId="77777777" w:rsidR="007F5373" w:rsidRDefault="007F5373">
          <w:pPr>
            <w:autoSpaceDE w:val="0"/>
            <w:autoSpaceDN w:val="0"/>
            <w:ind w:hanging="480"/>
            <w:divId w:val="436292373"/>
            <w:rPr>
              <w:rFonts w:eastAsia="Times New Roman"/>
            </w:rPr>
          </w:pPr>
          <w:r>
            <w:rPr>
              <w:rFonts w:eastAsia="Times New Roman"/>
            </w:rPr>
            <w:t xml:space="preserve">Decety, J., &amp; Ickes, W. (2011). </w:t>
          </w:r>
          <w:r>
            <w:rPr>
              <w:rFonts w:eastAsia="Times New Roman"/>
              <w:i/>
              <w:iCs/>
            </w:rPr>
            <w:t>The Social Neuroscience of Empathy</w:t>
          </w:r>
          <w:r>
            <w:rPr>
              <w:rFonts w:eastAsia="Times New Roman"/>
            </w:rPr>
            <w:t>.</w:t>
          </w:r>
        </w:p>
        <w:p w14:paraId="5D6B09C5" w14:textId="77777777" w:rsidR="007F5373" w:rsidRDefault="007F5373">
          <w:pPr>
            <w:autoSpaceDE w:val="0"/>
            <w:autoSpaceDN w:val="0"/>
            <w:ind w:hanging="480"/>
            <w:divId w:val="284578598"/>
            <w:rPr>
              <w:rFonts w:eastAsia="Times New Roman"/>
            </w:rPr>
          </w:pPr>
          <w:r>
            <w:rPr>
              <w:rFonts w:eastAsia="Times New Roman"/>
            </w:rPr>
            <w:t xml:space="preserve">del Barrio, V. (2004). Diagnostic and Statistical Manual of Mental Disorders. In </w:t>
          </w:r>
          <w:r>
            <w:rPr>
              <w:rFonts w:eastAsia="Times New Roman"/>
              <w:i/>
              <w:iCs/>
            </w:rPr>
            <w:t>Encyclopedia of Applied Psychology, Three-Volume Set</w:t>
          </w:r>
          <w:r>
            <w:rPr>
              <w:rFonts w:eastAsia="Times New Roman"/>
            </w:rPr>
            <w:t>. https://doi.org/10.1016/B0-12-657410-3/00457-8</w:t>
          </w:r>
        </w:p>
        <w:p w14:paraId="6E62AA3F" w14:textId="77777777" w:rsidR="007F5373" w:rsidRDefault="007F5373">
          <w:pPr>
            <w:autoSpaceDE w:val="0"/>
            <w:autoSpaceDN w:val="0"/>
            <w:ind w:hanging="480"/>
            <w:divId w:val="2073507308"/>
            <w:rPr>
              <w:rFonts w:eastAsia="Times New Roman"/>
            </w:rPr>
          </w:pPr>
          <w:r>
            <w:rPr>
              <w:rFonts w:eastAsia="Times New Roman"/>
            </w:rPr>
            <w:t xml:space="preserve">Demyttenaere, K., Rgen De Fruyt, J., &amp; Stahl, S. M. (2004). </w:t>
          </w:r>
          <w:r>
            <w:rPr>
              <w:rFonts w:eastAsia="Times New Roman"/>
              <w:i/>
              <w:iCs/>
            </w:rPr>
            <w:t>The many faces of fatigue in major depressive disorder</w:t>
          </w:r>
          <w:r>
            <w:rPr>
              <w:rFonts w:eastAsia="Times New Roman"/>
            </w:rPr>
            <w:t>. https://doi.org/10.1017/S1461145704004729</w:t>
          </w:r>
        </w:p>
        <w:p w14:paraId="5A2A315D" w14:textId="77777777" w:rsidR="007F5373" w:rsidRDefault="007F5373">
          <w:pPr>
            <w:autoSpaceDE w:val="0"/>
            <w:autoSpaceDN w:val="0"/>
            <w:ind w:hanging="480"/>
            <w:divId w:val="1221819263"/>
            <w:rPr>
              <w:rFonts w:eastAsia="Times New Roman"/>
            </w:rPr>
          </w:pPr>
          <w:r>
            <w:rPr>
              <w:rFonts w:eastAsia="Times New Roman"/>
            </w:rPr>
            <w:t xml:space="preserve">Deutsch, H., &amp; Jackson, E. (1937). Absence of Grief. </w:t>
          </w:r>
          <w:r>
            <w:rPr>
              <w:rFonts w:eastAsia="Times New Roman"/>
              <w:i/>
              <w:iCs/>
            </w:rPr>
            <w:t>The Psychoanalytic Quarterly</w:t>
          </w:r>
          <w:r>
            <w:rPr>
              <w:rFonts w:eastAsia="Times New Roman"/>
            </w:rPr>
            <w:t xml:space="preserve">, </w:t>
          </w:r>
          <w:r>
            <w:rPr>
              <w:rFonts w:eastAsia="Times New Roman"/>
              <w:i/>
              <w:iCs/>
            </w:rPr>
            <w:t>6</w:t>
          </w:r>
          <w:r>
            <w:rPr>
              <w:rFonts w:eastAsia="Times New Roman"/>
            </w:rPr>
            <w:t>(1), 12–22. https://doi.org/10.1080/21674086.1937.11925307</w:t>
          </w:r>
        </w:p>
        <w:p w14:paraId="1FB4AE01" w14:textId="77777777" w:rsidR="007F5373" w:rsidRDefault="007F5373">
          <w:pPr>
            <w:autoSpaceDE w:val="0"/>
            <w:autoSpaceDN w:val="0"/>
            <w:ind w:hanging="480"/>
            <w:divId w:val="1778064718"/>
            <w:rPr>
              <w:rFonts w:eastAsia="Times New Roman"/>
            </w:rPr>
          </w:pPr>
          <w:r>
            <w:rPr>
              <w:rFonts w:eastAsia="Times New Roman"/>
            </w:rPr>
            <w:t xml:space="preserve">Dicheneaut, N., Yee, N., &amp; Quantic Foundry. (2016). </w:t>
          </w:r>
          <w:r>
            <w:rPr>
              <w:rFonts w:eastAsia="Times New Roman"/>
              <w:i/>
              <w:iCs/>
            </w:rPr>
            <w:t>Report Portfolio - Quantic Foundry</w:t>
          </w:r>
          <w:r>
            <w:rPr>
              <w:rFonts w:eastAsia="Times New Roman"/>
            </w:rPr>
            <w:t>. https://quanticfoundry.com/reports/</w:t>
          </w:r>
        </w:p>
        <w:p w14:paraId="71842172" w14:textId="77777777" w:rsidR="007F5373" w:rsidRDefault="007F5373">
          <w:pPr>
            <w:autoSpaceDE w:val="0"/>
            <w:autoSpaceDN w:val="0"/>
            <w:ind w:hanging="480"/>
            <w:divId w:val="1218276187"/>
            <w:rPr>
              <w:rFonts w:eastAsia="Times New Roman"/>
            </w:rPr>
          </w:pPr>
          <w:r>
            <w:rPr>
              <w:rFonts w:eastAsia="Times New Roman"/>
              <w:i/>
              <w:iCs/>
            </w:rPr>
            <w:t>dimensional_1 adjective - Definition, pictures, pronunciation and usage notes | Oxford Advanced Learner’s Dictionary at OxfordLearnersDictionaries.com</w:t>
          </w:r>
          <w:r>
            <w:rPr>
              <w:rFonts w:eastAsia="Times New Roman"/>
            </w:rPr>
            <w:t>. (n.d.). Retrieved September 19, 2023, from https://www.oxfordlearnersdictionaries.com/definition/english/dimensional_1</w:t>
          </w:r>
        </w:p>
        <w:p w14:paraId="7503FE62" w14:textId="77777777" w:rsidR="007F5373" w:rsidRDefault="007F5373">
          <w:pPr>
            <w:autoSpaceDE w:val="0"/>
            <w:autoSpaceDN w:val="0"/>
            <w:ind w:hanging="480"/>
            <w:divId w:val="739909246"/>
            <w:rPr>
              <w:rFonts w:eastAsia="Times New Roman"/>
            </w:rPr>
          </w:pPr>
          <w:r>
            <w:rPr>
              <w:rFonts w:eastAsia="Times New Roman"/>
              <w:i/>
              <w:iCs/>
            </w:rPr>
            <w:t>Divergent | The Norwich Radical</w:t>
          </w:r>
          <w:r>
            <w:rPr>
              <w:rFonts w:eastAsia="Times New Roman"/>
            </w:rPr>
            <w:t>. (n.d.). Retrieved April 15, 2023, from https://thenorwichradical.com/tag/divergent/</w:t>
          </w:r>
        </w:p>
        <w:p w14:paraId="3542EC10" w14:textId="77777777" w:rsidR="007F5373" w:rsidRDefault="007F5373">
          <w:pPr>
            <w:autoSpaceDE w:val="0"/>
            <w:autoSpaceDN w:val="0"/>
            <w:ind w:hanging="480"/>
            <w:divId w:val="1393040073"/>
            <w:rPr>
              <w:rFonts w:eastAsia="Times New Roman"/>
            </w:rPr>
          </w:pPr>
          <w:r>
            <w:rPr>
              <w:rFonts w:eastAsia="Times New Roman"/>
              <w:i/>
              <w:iCs/>
            </w:rPr>
            <w:lastRenderedPageBreak/>
            <w:t>Doctor Sleep What The Shinings Old Lady In The Bath Means - pokemonwe.com</w:t>
          </w:r>
          <w:r>
            <w:rPr>
              <w:rFonts w:eastAsia="Times New Roman"/>
            </w:rPr>
            <w:t>. (n.d.). Retrieved September 13, 2023, from https://pokemonwe.com/doctor-sleep-what-the-shinings-old-lady-in-the-bath-means/</w:t>
          </w:r>
        </w:p>
        <w:p w14:paraId="63670265" w14:textId="77777777" w:rsidR="007F5373" w:rsidRDefault="007F5373">
          <w:pPr>
            <w:autoSpaceDE w:val="0"/>
            <w:autoSpaceDN w:val="0"/>
            <w:ind w:hanging="480"/>
            <w:divId w:val="568878881"/>
            <w:rPr>
              <w:rFonts w:eastAsia="Times New Roman"/>
            </w:rPr>
          </w:pPr>
          <w:r>
            <w:rPr>
              <w:rFonts w:eastAsia="Times New Roman"/>
              <w:i/>
              <w:iCs/>
            </w:rPr>
            <w:t>Dorothea Puente - Hella Capital Crime (</w:t>
          </w:r>
          <w:r>
            <w:rPr>
              <w:rFonts w:ascii="MS Gothic" w:eastAsia="MS Gothic" w:hAnsi="MS Gothic" w:cs="MS Gothic" w:hint="eastAsia"/>
              <w:i/>
              <w:iCs/>
            </w:rPr>
            <w:t>播客</w:t>
          </w:r>
          <w:r>
            <w:rPr>
              <w:rFonts w:eastAsia="Times New Roman"/>
              <w:i/>
              <w:iCs/>
            </w:rPr>
            <w:t>) | Listen Notes</w:t>
          </w:r>
          <w:r>
            <w:rPr>
              <w:rFonts w:eastAsia="Times New Roman"/>
            </w:rPr>
            <w:t>. (n.d.). Retrieved September 14, 2023, from https://www.listennotes.com/zh-hans/podcasts/hella-capital-crime/dorothea-puente-6RMpamunzHL/</w:t>
          </w:r>
        </w:p>
        <w:p w14:paraId="01D3BBB4" w14:textId="77777777" w:rsidR="007F5373" w:rsidRDefault="007F5373">
          <w:pPr>
            <w:autoSpaceDE w:val="0"/>
            <w:autoSpaceDN w:val="0"/>
            <w:ind w:hanging="480"/>
            <w:divId w:val="215165416"/>
            <w:rPr>
              <w:rFonts w:eastAsia="Times New Roman"/>
            </w:rPr>
          </w:pPr>
          <w:r>
            <w:rPr>
              <w:rFonts w:eastAsia="Times New Roman"/>
              <w:i/>
              <w:iCs/>
            </w:rPr>
            <w:t>Dorothea Puente - Wikipedia</w:t>
          </w:r>
          <w:r>
            <w:rPr>
              <w:rFonts w:eastAsia="Times New Roman"/>
            </w:rPr>
            <w:t>. (n.d.). Retrieved September 14, 2023, from https://en.wikipedia.org/wiki/Dorothea_Puente</w:t>
          </w:r>
        </w:p>
        <w:p w14:paraId="32D4A828" w14:textId="77777777" w:rsidR="007F5373" w:rsidRDefault="007F5373">
          <w:pPr>
            <w:autoSpaceDE w:val="0"/>
            <w:autoSpaceDN w:val="0"/>
            <w:ind w:hanging="480"/>
            <w:divId w:val="1022710200"/>
            <w:rPr>
              <w:rFonts w:eastAsia="Times New Roman"/>
            </w:rPr>
          </w:pPr>
          <w:r>
            <w:rPr>
              <w:rFonts w:eastAsia="Times New Roman"/>
              <w:i/>
              <w:iCs/>
            </w:rPr>
            <w:t>Dorothea Puente seemed like a kindly landlady. She was a serial killer.</w:t>
          </w:r>
          <w:r>
            <w:rPr>
              <w:rFonts w:eastAsia="Times New Roman"/>
            </w:rPr>
            <w:t xml:space="preserve"> (n.d.). Retrieved September 14, 2023, from https://www.sfgate.com/local/article/california-serial-killer-dorothea-puente-17318261.php</w:t>
          </w:r>
        </w:p>
        <w:p w14:paraId="2343D01E" w14:textId="77777777" w:rsidR="007F5373" w:rsidRDefault="007F5373">
          <w:pPr>
            <w:autoSpaceDE w:val="0"/>
            <w:autoSpaceDN w:val="0"/>
            <w:ind w:hanging="480"/>
            <w:divId w:val="349917696"/>
            <w:rPr>
              <w:rFonts w:eastAsia="Times New Roman"/>
            </w:rPr>
          </w:pPr>
          <w:r>
            <w:rPr>
              <w:rFonts w:eastAsia="Times New Roman"/>
              <w:i/>
              <w:iCs/>
            </w:rPr>
            <w:t>Dr. Stone Petrification Theory</w:t>
          </w:r>
          <w:r>
            <w:rPr>
              <w:rFonts w:eastAsia="Times New Roman"/>
            </w:rPr>
            <w:t>. (n.d.). Retrieved April 15, 2023, from https://quotetheanime.com/dr-stone-petrification-theory/</w:t>
          </w:r>
        </w:p>
        <w:p w14:paraId="7B93C13F" w14:textId="77777777" w:rsidR="007F5373" w:rsidRDefault="007F5373">
          <w:pPr>
            <w:autoSpaceDE w:val="0"/>
            <w:autoSpaceDN w:val="0"/>
            <w:ind w:hanging="480"/>
            <w:divId w:val="1775322469"/>
            <w:rPr>
              <w:rFonts w:eastAsia="Times New Roman"/>
            </w:rPr>
          </w:pPr>
          <w:r>
            <w:rPr>
              <w:rFonts w:eastAsia="Times New Roman"/>
            </w:rPr>
            <w:t xml:space="preserve">Draw Distance. (2020). </w:t>
          </w:r>
          <w:r>
            <w:rPr>
              <w:rFonts w:eastAsia="Times New Roman"/>
              <w:i/>
              <w:iCs/>
            </w:rPr>
            <w:t>Vampire: The Masquerade – Shadows of New York</w:t>
          </w:r>
          <w:r>
            <w:rPr>
              <w:rFonts w:eastAsia="Times New Roman"/>
            </w:rPr>
            <w:t>.</w:t>
          </w:r>
        </w:p>
        <w:p w14:paraId="6E69907C" w14:textId="77777777" w:rsidR="007F5373" w:rsidRDefault="007F5373">
          <w:pPr>
            <w:autoSpaceDE w:val="0"/>
            <w:autoSpaceDN w:val="0"/>
            <w:ind w:hanging="480"/>
            <w:divId w:val="1295480001"/>
            <w:rPr>
              <w:rFonts w:eastAsia="Times New Roman"/>
            </w:rPr>
          </w:pPr>
          <w:r>
            <w:rPr>
              <w:rFonts w:eastAsia="Times New Roman"/>
              <w:i/>
              <w:iCs/>
            </w:rPr>
            <w:t>Easter egg | English meaning - Cambridge Dictionary</w:t>
          </w:r>
          <w:r>
            <w:rPr>
              <w:rFonts w:eastAsia="Times New Roman"/>
            </w:rPr>
            <w:t>. (n.d.). Retrieved August 26, 2023, from https://dictionary.cambridge.org/dictionary/english/easter-egg</w:t>
          </w:r>
        </w:p>
        <w:p w14:paraId="62D8D5F6" w14:textId="77777777" w:rsidR="007F5373" w:rsidRDefault="007F5373">
          <w:pPr>
            <w:autoSpaceDE w:val="0"/>
            <w:autoSpaceDN w:val="0"/>
            <w:ind w:hanging="480"/>
            <w:divId w:val="749809032"/>
            <w:rPr>
              <w:rFonts w:eastAsia="Times New Roman"/>
            </w:rPr>
          </w:pPr>
          <w:r>
            <w:rPr>
              <w:rFonts w:eastAsia="Times New Roman"/>
            </w:rPr>
            <w:t xml:space="preserve">Eisma, M. C., Rosner, R., &amp; Comtesse, H. (2020). 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33953461" w14:textId="77777777" w:rsidR="007F5373" w:rsidRDefault="007F5373">
          <w:pPr>
            <w:autoSpaceDE w:val="0"/>
            <w:autoSpaceDN w:val="0"/>
            <w:ind w:hanging="480"/>
            <w:divId w:val="1366633519"/>
            <w:rPr>
              <w:rFonts w:eastAsia="Times New Roman"/>
            </w:rPr>
          </w:pPr>
          <w:r>
            <w:rPr>
              <w:rFonts w:eastAsia="Times New Roman"/>
            </w:rPr>
            <w:t xml:space="preserve">Everymind. (2020a). </w:t>
          </w:r>
          <w:r>
            <w:rPr>
              <w:rFonts w:eastAsia="Times New Roman"/>
              <w:i/>
              <w:iCs/>
            </w:rPr>
            <w:t>Mental ill-health and suicide: A Mindframe resource for stage and screen</w:t>
          </w:r>
          <w:r>
            <w:rPr>
              <w:rFonts w:eastAsia="Times New Roman"/>
            </w:rPr>
            <w:t>.</w:t>
          </w:r>
        </w:p>
        <w:p w14:paraId="7E074A4C" w14:textId="77777777" w:rsidR="007F5373" w:rsidRDefault="007F5373">
          <w:pPr>
            <w:autoSpaceDE w:val="0"/>
            <w:autoSpaceDN w:val="0"/>
            <w:ind w:hanging="480"/>
            <w:divId w:val="195430926"/>
            <w:rPr>
              <w:rFonts w:eastAsia="Times New Roman"/>
            </w:rPr>
          </w:pPr>
          <w:r>
            <w:rPr>
              <w:rFonts w:eastAsia="Times New Roman"/>
            </w:rPr>
            <w:t xml:space="preserve">Everymind. (2020b). </w:t>
          </w:r>
          <w:r>
            <w:rPr>
              <w:rFonts w:eastAsia="Times New Roman"/>
              <w:i/>
              <w:iCs/>
            </w:rPr>
            <w:t>Reporting suicide and mental Ill-health: A Mindframe resource for media professionals</w:t>
          </w:r>
          <w:r>
            <w:rPr>
              <w:rFonts w:eastAsia="Times New Roman"/>
            </w:rPr>
            <w:t>.</w:t>
          </w:r>
        </w:p>
        <w:p w14:paraId="78BA3660" w14:textId="77777777" w:rsidR="007F5373" w:rsidRDefault="007F5373">
          <w:pPr>
            <w:autoSpaceDE w:val="0"/>
            <w:autoSpaceDN w:val="0"/>
            <w:ind w:hanging="480"/>
            <w:divId w:val="1225409341"/>
            <w:rPr>
              <w:rFonts w:eastAsia="Times New Roman"/>
            </w:rPr>
          </w:pPr>
          <w:r>
            <w:rPr>
              <w:rFonts w:eastAsia="Times New Roman"/>
              <w:i/>
              <w:iCs/>
            </w:rPr>
            <w:t>Facebook</w:t>
          </w:r>
          <w:r>
            <w:rPr>
              <w:rFonts w:eastAsia="Times New Roman"/>
            </w:rPr>
            <w:t>. (n.d.). Retrieved September 9, 2023, from https://www.facebook.com/102783475863364/photos/a.102937965847915/120834650724913/</w:t>
          </w:r>
        </w:p>
        <w:p w14:paraId="1AC4E8F4" w14:textId="77777777" w:rsidR="007F5373" w:rsidRDefault="007F5373">
          <w:pPr>
            <w:autoSpaceDE w:val="0"/>
            <w:autoSpaceDN w:val="0"/>
            <w:ind w:hanging="480"/>
            <w:divId w:val="630331822"/>
            <w:rPr>
              <w:rFonts w:eastAsia="Times New Roman"/>
            </w:rPr>
          </w:pPr>
          <w:r>
            <w:rPr>
              <w:rFonts w:eastAsia="Times New Roman"/>
            </w:rPr>
            <w:t xml:space="preserve">Fan, J., Luks, T. L., Alderman, B. L., Olson, R. L., Bates, M. E., Selby, E. A., Buckman, J. F., Brush, C. J., Panza, E. A., Kranzler, A., Eddie, D., &amp; Shors, T. J. (2015). </w:t>
          </w:r>
          <w:r>
            <w:rPr>
              <w:rFonts w:eastAsia="Times New Roman"/>
              <w:i/>
              <w:iCs/>
            </w:rPr>
            <w:t>Rumination in major depressive disorder is associated with impaired neural activation during conflict monitoring</w:t>
          </w:r>
          <w:r>
            <w:rPr>
              <w:rFonts w:eastAsia="Times New Roman"/>
            </w:rPr>
            <w:t>. https://doi.org/10.3389/fnhum.2015.00269</w:t>
          </w:r>
        </w:p>
        <w:p w14:paraId="0F2997A9" w14:textId="77777777" w:rsidR="007F5373" w:rsidRDefault="007F5373">
          <w:pPr>
            <w:autoSpaceDE w:val="0"/>
            <w:autoSpaceDN w:val="0"/>
            <w:ind w:hanging="480"/>
            <w:divId w:val="1043596060"/>
            <w:rPr>
              <w:rFonts w:eastAsia="Times New Roman"/>
            </w:rPr>
          </w:pPr>
          <w:r>
            <w:rPr>
              <w:rFonts w:eastAsia="Times New Roman"/>
            </w:rPr>
            <w:t xml:space="preserve">Farber, M., &amp; Schrier, K. (2017). </w:t>
          </w:r>
          <w:r>
            <w:rPr>
              <w:rFonts w:eastAsia="Times New Roman"/>
              <w:i/>
              <w:iCs/>
            </w:rPr>
            <w:t>The Limits and Strengths of Using Digital Games as “Empathy Machines.”</w:t>
          </w:r>
        </w:p>
        <w:p w14:paraId="49ABD8A7" w14:textId="77777777" w:rsidR="007F5373" w:rsidRDefault="007F5373">
          <w:pPr>
            <w:autoSpaceDE w:val="0"/>
            <w:autoSpaceDN w:val="0"/>
            <w:ind w:hanging="480"/>
            <w:divId w:val="1269200730"/>
            <w:rPr>
              <w:rFonts w:eastAsia="Times New Roman"/>
            </w:rPr>
          </w:pPr>
          <w:r>
            <w:rPr>
              <w:rFonts w:eastAsia="Times New Roman"/>
              <w:i/>
              <w:iCs/>
            </w:rPr>
            <w:t>Fatal Attraction turns 35 this year - Telegraph India</w:t>
          </w:r>
          <w:r>
            <w:rPr>
              <w:rFonts w:eastAsia="Times New Roman"/>
            </w:rPr>
            <w:t>. (n.d.). Retrieved September 14, 2023, from https://www.telegraphindia.com/my-kolkata/try-this/watch/fatal-attraction-turns-35-this-year/cid/1885803</w:t>
          </w:r>
        </w:p>
        <w:p w14:paraId="60A36997" w14:textId="77777777" w:rsidR="007F5373" w:rsidRDefault="007F5373">
          <w:pPr>
            <w:autoSpaceDE w:val="0"/>
            <w:autoSpaceDN w:val="0"/>
            <w:ind w:hanging="480"/>
            <w:divId w:val="1697191340"/>
            <w:rPr>
              <w:rFonts w:eastAsia="Times New Roman"/>
            </w:rPr>
          </w:pPr>
          <w:r>
            <w:rPr>
              <w:rFonts w:eastAsia="Times New Roman"/>
            </w:rPr>
            <w:t xml:space="preserve">Fernandez Y-Garcia, E., Duberstein, P., Paterniti, D. A., Cipri, C. S., Kravitz, R. L., &amp; Epstein, R. M. (2012). </w:t>
          </w:r>
          <w:r>
            <w:rPr>
              <w:rFonts w:eastAsia="Times New Roman"/>
              <w:i/>
              <w:iCs/>
            </w:rPr>
            <w:t>Feeling labeled, judged, lectured, and rejected by family and friends over depression: Cautionary results for primary care clinicians from a multi-centered, qualitative study</w:t>
          </w:r>
          <w:r>
            <w:rPr>
              <w:rFonts w:eastAsia="Times New Roman"/>
            </w:rPr>
            <w:t>. http://www.biomedcentral.com/1471-2296/13/64</w:t>
          </w:r>
        </w:p>
        <w:p w14:paraId="7816A769" w14:textId="77777777" w:rsidR="007F5373" w:rsidRDefault="007F5373">
          <w:pPr>
            <w:autoSpaceDE w:val="0"/>
            <w:autoSpaceDN w:val="0"/>
            <w:ind w:hanging="480"/>
            <w:divId w:val="1783838999"/>
            <w:rPr>
              <w:rFonts w:eastAsia="Times New Roman"/>
            </w:rPr>
          </w:pPr>
          <w:r>
            <w:rPr>
              <w:rFonts w:eastAsia="Times New Roman"/>
            </w:rPr>
            <w:t xml:space="preserve">Fernández-Vara, C. (2010). </w:t>
          </w:r>
          <w:r>
            <w:rPr>
              <w:rFonts w:eastAsia="Times New Roman"/>
              <w:i/>
              <w:iCs/>
            </w:rPr>
            <w:t>The Key to Adventure Game Design: Insight and Sense-making</w:t>
          </w:r>
          <w:r>
            <w:rPr>
              <w:rFonts w:eastAsia="Times New Roman"/>
            </w:rPr>
            <w:t>.</w:t>
          </w:r>
        </w:p>
        <w:p w14:paraId="18215405" w14:textId="77777777" w:rsidR="007F5373" w:rsidRDefault="007F5373">
          <w:pPr>
            <w:autoSpaceDE w:val="0"/>
            <w:autoSpaceDN w:val="0"/>
            <w:ind w:hanging="480"/>
            <w:divId w:val="1263605398"/>
            <w:rPr>
              <w:rFonts w:eastAsia="Times New Roman"/>
            </w:rPr>
          </w:pPr>
          <w:r>
            <w:rPr>
              <w:rFonts w:eastAsia="Times New Roman"/>
            </w:rPr>
            <w:lastRenderedPageBreak/>
            <w:t xml:space="preserve">Fernández-Vara, C. (2014). </w:t>
          </w:r>
          <w:r>
            <w:rPr>
              <w:rFonts w:eastAsia="Times New Roman"/>
              <w:i/>
              <w:iCs/>
            </w:rPr>
            <w:t>Adventure</w:t>
          </w:r>
          <w:r>
            <w:rPr>
              <w:rFonts w:eastAsia="Times New Roman"/>
            </w:rPr>
            <w:t>.</w:t>
          </w:r>
        </w:p>
        <w:p w14:paraId="51A0F472" w14:textId="77777777" w:rsidR="007F5373" w:rsidRDefault="007F5373">
          <w:pPr>
            <w:autoSpaceDE w:val="0"/>
            <w:autoSpaceDN w:val="0"/>
            <w:ind w:hanging="480"/>
            <w:divId w:val="400519961"/>
            <w:rPr>
              <w:rFonts w:eastAsia="Times New Roman"/>
            </w:rPr>
          </w:pPr>
          <w:r>
            <w:rPr>
              <w:rFonts w:eastAsia="Times New Roman"/>
            </w:rPr>
            <w:t xml:space="preserve">Field, S. (1995). </w:t>
          </w:r>
          <w:r>
            <w:rPr>
              <w:rFonts w:eastAsia="Times New Roman"/>
              <w:i/>
              <w:iCs/>
            </w:rPr>
            <w:t>Manual do Roteiro</w:t>
          </w:r>
          <w:r>
            <w:rPr>
              <w:rFonts w:eastAsia="Times New Roman"/>
            </w:rPr>
            <w:t>.</w:t>
          </w:r>
        </w:p>
        <w:p w14:paraId="26CE8ED6" w14:textId="77777777" w:rsidR="007F5373" w:rsidRDefault="007F5373">
          <w:pPr>
            <w:autoSpaceDE w:val="0"/>
            <w:autoSpaceDN w:val="0"/>
            <w:ind w:hanging="480"/>
            <w:divId w:val="1053696200"/>
            <w:rPr>
              <w:rFonts w:eastAsia="Times New Roman"/>
            </w:rPr>
          </w:pPr>
          <w:r>
            <w:rPr>
              <w:rFonts w:eastAsia="Times New Roman"/>
            </w:rPr>
            <w:t xml:space="preserve">Fishburne, T. (2009). </w:t>
          </w:r>
          <w:r>
            <w:rPr>
              <w:rFonts w:eastAsia="Times New Roman"/>
              <w:i/>
              <w:iCs/>
            </w:rPr>
            <w:t>the five stages of recession - Marketoonist</w:t>
          </w:r>
          <w:r>
            <w:rPr>
              <w:rFonts w:eastAsia="Times New Roman"/>
            </w:rPr>
            <w:t>. https://marketoonist.com/2009/04/the-five-stages-of-recession.html</w:t>
          </w:r>
        </w:p>
        <w:p w14:paraId="5D4A5DEA" w14:textId="77777777" w:rsidR="007F5373" w:rsidRDefault="007F5373">
          <w:pPr>
            <w:autoSpaceDE w:val="0"/>
            <w:autoSpaceDN w:val="0"/>
            <w:ind w:hanging="480"/>
            <w:divId w:val="608854216"/>
            <w:rPr>
              <w:rFonts w:eastAsia="Times New Roman"/>
            </w:rPr>
          </w:pPr>
          <w:r>
            <w:rPr>
              <w:rFonts w:eastAsia="Times New Roman"/>
            </w:rPr>
            <w:t xml:space="preserve">Freedman, M. (2016). </w:t>
          </w:r>
          <w:r>
            <w:rPr>
              <w:rFonts w:eastAsia="Times New Roman"/>
              <w:i/>
              <w:iCs/>
            </w:rPr>
            <w:t>7 Essential Writing Tools: That Will Absolutely Make Your Writing Better (And Enliven Your Soul)</w:t>
          </w:r>
          <w:r>
            <w:rPr>
              <w:rFonts w:eastAsia="Times New Roman"/>
            </w:rPr>
            <w:t>.</w:t>
          </w:r>
        </w:p>
        <w:p w14:paraId="0901C05D" w14:textId="77777777" w:rsidR="007F5373" w:rsidRDefault="007F5373">
          <w:pPr>
            <w:autoSpaceDE w:val="0"/>
            <w:autoSpaceDN w:val="0"/>
            <w:ind w:hanging="480"/>
            <w:divId w:val="137039519"/>
            <w:rPr>
              <w:rFonts w:eastAsia="Times New Roman"/>
            </w:rPr>
          </w:pPr>
          <w:r>
            <w:rPr>
              <w:rFonts w:eastAsia="Times New Roman"/>
            </w:rPr>
            <w:t xml:space="preserve">Freeman, D. (2004a). </w:t>
          </w:r>
          <w:r>
            <w:rPr>
              <w:rFonts w:eastAsia="Times New Roman"/>
              <w:i/>
              <w:iCs/>
            </w:rPr>
            <w:t>Creating Emotion in Games</w:t>
          </w:r>
          <w:r>
            <w:rPr>
              <w:rFonts w:eastAsia="Times New Roman"/>
            </w:rPr>
            <w:t>.</w:t>
          </w:r>
        </w:p>
        <w:p w14:paraId="233D67E9" w14:textId="77777777" w:rsidR="007F5373" w:rsidRDefault="007F5373">
          <w:pPr>
            <w:autoSpaceDE w:val="0"/>
            <w:autoSpaceDN w:val="0"/>
            <w:ind w:hanging="480"/>
            <w:divId w:val="117377133"/>
            <w:rPr>
              <w:rFonts w:eastAsia="Times New Roman"/>
            </w:rPr>
          </w:pPr>
          <w:r>
            <w:rPr>
              <w:rFonts w:eastAsia="Times New Roman"/>
            </w:rPr>
            <w:t xml:space="preserve">Freeman, D. (2004b). </w:t>
          </w:r>
          <w:r>
            <w:rPr>
              <w:rFonts w:eastAsia="Times New Roman"/>
              <w:i/>
              <w:iCs/>
            </w:rPr>
            <w:t>Creating Emotion in Games</w:t>
          </w:r>
          <w:r>
            <w:rPr>
              <w:rFonts w:eastAsia="Times New Roman"/>
            </w:rPr>
            <w:t>.</w:t>
          </w:r>
        </w:p>
        <w:p w14:paraId="05C80AFF" w14:textId="77777777" w:rsidR="007F5373" w:rsidRDefault="007F5373">
          <w:pPr>
            <w:autoSpaceDE w:val="0"/>
            <w:autoSpaceDN w:val="0"/>
            <w:ind w:hanging="480"/>
            <w:divId w:val="1174102583"/>
            <w:rPr>
              <w:rFonts w:eastAsia="Times New Roman"/>
            </w:rPr>
          </w:pPr>
          <w:r>
            <w:rPr>
              <w:rFonts w:eastAsia="Times New Roman"/>
            </w:rPr>
            <w:t xml:space="preserve">Games, E. (n.d.). </w:t>
          </w:r>
          <w:r>
            <w:rPr>
              <w:rFonts w:eastAsia="Times New Roman"/>
              <w:i/>
              <w:iCs/>
            </w:rPr>
            <w:t>MetaHuman Creator EULA - Unreal Engine</w:t>
          </w:r>
          <w:r>
            <w:rPr>
              <w:rFonts w:eastAsia="Times New Roman"/>
            </w:rPr>
            <w:t>. Retrieved October 6, 2023, from https://www.unrealengine.com/en-US/eula/mhc</w:t>
          </w:r>
        </w:p>
        <w:p w14:paraId="665A98B3" w14:textId="77777777" w:rsidR="007F5373" w:rsidRDefault="007F5373">
          <w:pPr>
            <w:autoSpaceDE w:val="0"/>
            <w:autoSpaceDN w:val="0"/>
            <w:ind w:hanging="480"/>
            <w:divId w:val="1862696096"/>
            <w:rPr>
              <w:rFonts w:eastAsia="Times New Roman"/>
            </w:rPr>
          </w:pPr>
          <w:r>
            <w:rPr>
              <w:rFonts w:eastAsia="Times New Roman"/>
            </w:rPr>
            <w:t xml:space="preserve">Gibbs, J. (2011). </w:t>
          </w:r>
          <w:r>
            <w:rPr>
              <w:rFonts w:eastAsia="Times New Roman"/>
              <w:i/>
              <w:iCs/>
            </w:rPr>
            <w:t>Player Agency, Critical States, and Games as Formal Systems</w:t>
          </w:r>
          <w:r>
            <w:rPr>
              <w:rFonts w:eastAsia="Times New Roman"/>
            </w:rPr>
            <w:t>. https://www.gamedeveloper.com/design/player-agency-critical-states-and-games-as-formal-systems</w:t>
          </w:r>
        </w:p>
        <w:p w14:paraId="3CA0F07B" w14:textId="77777777" w:rsidR="007F5373" w:rsidRDefault="007F5373">
          <w:pPr>
            <w:autoSpaceDE w:val="0"/>
            <w:autoSpaceDN w:val="0"/>
            <w:ind w:hanging="480"/>
            <w:divId w:val="744231927"/>
            <w:rPr>
              <w:rFonts w:eastAsia="Times New Roman"/>
            </w:rPr>
          </w:pPr>
          <w:r>
            <w:rPr>
              <w:rFonts w:eastAsia="Times New Roman"/>
              <w:i/>
              <w:iCs/>
            </w:rPr>
            <w:t>Gonta Gokuhara | Danganronpa Wiki | Fandom</w:t>
          </w:r>
          <w:r>
            <w:rPr>
              <w:rFonts w:eastAsia="Times New Roman"/>
            </w:rPr>
            <w:t>. (n.d.). Retrieved September 29, 2023, from https://danganronpa.fandom.com/wiki/Gonta_Gokuhara</w:t>
          </w:r>
        </w:p>
        <w:p w14:paraId="05367647" w14:textId="77777777" w:rsidR="007F5373" w:rsidRDefault="007F5373">
          <w:pPr>
            <w:autoSpaceDE w:val="0"/>
            <w:autoSpaceDN w:val="0"/>
            <w:ind w:hanging="480"/>
            <w:divId w:val="111093399"/>
            <w:rPr>
              <w:rFonts w:eastAsia="Times New Roman"/>
            </w:rPr>
          </w:pPr>
          <w:r>
            <w:rPr>
              <w:rFonts w:eastAsia="Times New Roman"/>
              <w:i/>
              <w:iCs/>
            </w:rPr>
            <w:t>Grant’s - Wikipedia</w:t>
          </w:r>
          <w:r>
            <w:rPr>
              <w:rFonts w:eastAsia="Times New Roman"/>
            </w:rPr>
            <w:t>. (n.d.). Retrieved August 26, 2023, from https://en.wikipedia.org/wiki/Grant%27s</w:t>
          </w:r>
        </w:p>
        <w:p w14:paraId="1564423C" w14:textId="77777777" w:rsidR="007F5373" w:rsidRDefault="007F5373">
          <w:pPr>
            <w:autoSpaceDE w:val="0"/>
            <w:autoSpaceDN w:val="0"/>
            <w:ind w:hanging="480"/>
            <w:divId w:val="1965430269"/>
            <w:rPr>
              <w:rFonts w:eastAsia="Times New Roman"/>
            </w:rPr>
          </w:pPr>
          <w:r>
            <w:rPr>
              <w:rFonts w:eastAsia="Times New Roman"/>
              <w:i/>
              <w:iCs/>
            </w:rPr>
            <w:t>gregarismo - Dicionário Online Priberam de Português</w:t>
          </w:r>
          <w:r>
            <w:rPr>
              <w:rFonts w:eastAsia="Times New Roman"/>
            </w:rPr>
            <w:t>. (n.d.). Retrieved September 27, 2023, from https://dicionario.priberam.org/gregarismo</w:t>
          </w:r>
        </w:p>
        <w:p w14:paraId="424DB35D" w14:textId="77777777" w:rsidR="007F5373" w:rsidRDefault="007F5373">
          <w:pPr>
            <w:autoSpaceDE w:val="0"/>
            <w:autoSpaceDN w:val="0"/>
            <w:ind w:hanging="480"/>
            <w:divId w:val="271132548"/>
            <w:rPr>
              <w:rFonts w:eastAsia="Times New Roman"/>
            </w:rPr>
          </w:pPr>
          <w:r>
            <w:rPr>
              <w:rFonts w:eastAsia="Times New Roman"/>
            </w:rPr>
            <w:t xml:space="preserve">Grimshaw, M., Charlton, J. P., &amp; Jagger, R. (2011). First-Person Shooters: Immersion and Attention. In </w:t>
          </w:r>
          <w:r>
            <w:rPr>
              <w:rFonts w:eastAsia="Times New Roman"/>
              <w:i/>
              <w:iCs/>
            </w:rPr>
            <w:t>Eludamos. Journal for Computer Game Culture</w:t>
          </w:r>
          <w:r>
            <w:rPr>
              <w:rFonts w:eastAsia="Times New Roman"/>
            </w:rPr>
            <w:t xml:space="preserve"> (Vol. 5, Issue 1). http://www.eludamos.org</w:t>
          </w:r>
        </w:p>
        <w:p w14:paraId="39E6E023" w14:textId="77777777" w:rsidR="007F5373" w:rsidRDefault="007F5373">
          <w:pPr>
            <w:autoSpaceDE w:val="0"/>
            <w:autoSpaceDN w:val="0"/>
            <w:ind w:hanging="480"/>
            <w:divId w:val="287929405"/>
            <w:rPr>
              <w:rFonts w:eastAsia="Times New Roman"/>
            </w:rPr>
          </w:pPr>
          <w:r>
            <w:rPr>
              <w:rFonts w:eastAsia="Times New Roman"/>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69316106" w14:textId="77777777" w:rsidR="007F5373" w:rsidRDefault="007F5373">
          <w:pPr>
            <w:autoSpaceDE w:val="0"/>
            <w:autoSpaceDN w:val="0"/>
            <w:ind w:hanging="480"/>
            <w:divId w:val="1780636543"/>
            <w:rPr>
              <w:rFonts w:eastAsia="Times New Roman"/>
            </w:rPr>
          </w:pPr>
          <w:r>
            <w:rPr>
              <w:rFonts w:eastAsia="Times New Roman"/>
            </w:rPr>
            <w:t xml:space="preserve">Hancock, J. (2022). </w:t>
          </w:r>
          <w:r>
            <w:rPr>
              <w:rFonts w:eastAsia="Times New Roman"/>
              <w:i/>
              <w:iCs/>
            </w:rPr>
            <w:t>Mr. Harrigan’s Phone</w:t>
          </w:r>
          <w:r>
            <w:rPr>
              <w:rFonts w:eastAsia="Times New Roman"/>
            </w:rPr>
            <w:t>.</w:t>
          </w:r>
        </w:p>
        <w:p w14:paraId="266419DE" w14:textId="77777777" w:rsidR="007F5373" w:rsidRDefault="007F5373">
          <w:pPr>
            <w:autoSpaceDE w:val="0"/>
            <w:autoSpaceDN w:val="0"/>
            <w:ind w:hanging="480"/>
            <w:divId w:val="1283151510"/>
            <w:rPr>
              <w:rFonts w:eastAsia="Times New Roman"/>
            </w:rPr>
          </w:pPr>
          <w:r>
            <w:rPr>
              <w:rFonts w:eastAsia="Times New Roman"/>
              <w:i/>
              <w:iCs/>
            </w:rPr>
            <w:t>Hannes | Wiki | Otanix Amino</w:t>
          </w:r>
          <w:r>
            <w:rPr>
              <w:rFonts w:eastAsia="Times New Roman"/>
            </w:rPr>
            <w:t>. (n.d.). Retrieved September 29, 2023, from https://aminoapps.com/c/otanix/page/item/hannes/rWdp_3RFqIr8GJDBkxWzbB7QMzgNkkp6Jv</w:t>
          </w:r>
        </w:p>
        <w:p w14:paraId="694128B2" w14:textId="77777777" w:rsidR="007F5373" w:rsidRDefault="007F5373">
          <w:pPr>
            <w:autoSpaceDE w:val="0"/>
            <w:autoSpaceDN w:val="0"/>
            <w:ind w:hanging="480"/>
            <w:divId w:val="1475878437"/>
            <w:rPr>
              <w:rFonts w:eastAsia="Times New Roman"/>
            </w:rPr>
          </w:pPr>
          <w:r>
            <w:rPr>
              <w:rFonts w:eastAsia="Times New Roman"/>
              <w:i/>
              <w:iCs/>
            </w:rPr>
            <w:t>Harry Potter and the Goblet of Fire - Death Eaters Image (27569800) - Fanpop</w:t>
          </w:r>
          <w:r>
            <w:rPr>
              <w:rFonts w:eastAsia="Times New Roman"/>
            </w:rPr>
            <w:t>. (n.d.). Retrieved September 18, 2023, from https://www.fanpop.com/clubs/death-eaters/images/27569800/title/harry-potter-goblet-fire-screencap</w:t>
          </w:r>
        </w:p>
        <w:p w14:paraId="03C326B5" w14:textId="77777777" w:rsidR="007F5373" w:rsidRDefault="007F5373">
          <w:pPr>
            <w:autoSpaceDE w:val="0"/>
            <w:autoSpaceDN w:val="0"/>
            <w:ind w:hanging="480"/>
            <w:divId w:val="1968126962"/>
            <w:rPr>
              <w:rFonts w:eastAsia="Times New Roman"/>
            </w:rPr>
          </w:pPr>
          <w:r>
            <w:rPr>
              <w:rFonts w:eastAsia="Times New Roman"/>
            </w:rPr>
            <w:t xml:space="preserve">Hawton, K., &amp; Williams, K. (2002). Influences of the media on suicide. </w:t>
          </w:r>
          <w:r>
            <w:rPr>
              <w:rFonts w:eastAsia="Times New Roman"/>
              <w:i/>
              <w:iCs/>
            </w:rPr>
            <w:t>British Medical Journal</w:t>
          </w:r>
          <w:r>
            <w:rPr>
              <w:rFonts w:eastAsia="Times New Roman"/>
            </w:rPr>
            <w:t xml:space="preserve">, </w:t>
          </w:r>
          <w:r>
            <w:rPr>
              <w:rFonts w:eastAsia="Times New Roman"/>
              <w:i/>
              <w:iCs/>
            </w:rPr>
            <w:t>325</w:t>
          </w:r>
          <w:r>
            <w:rPr>
              <w:rFonts w:eastAsia="Times New Roman"/>
            </w:rPr>
            <w:t>(7377), 1374–1375. https://doi.org/10.1136/BMJ.325.7377.1374</w:t>
          </w:r>
        </w:p>
        <w:p w14:paraId="70B0B2C3" w14:textId="77777777" w:rsidR="007F5373" w:rsidRDefault="007F5373">
          <w:pPr>
            <w:autoSpaceDE w:val="0"/>
            <w:autoSpaceDN w:val="0"/>
            <w:ind w:hanging="480"/>
            <w:divId w:val="1293170653"/>
            <w:rPr>
              <w:rFonts w:eastAsia="Times New Roman"/>
            </w:rPr>
          </w:pPr>
          <w:r>
            <w:rPr>
              <w:rFonts w:eastAsia="Times New Roman"/>
              <w:i/>
              <w:iCs/>
            </w:rPr>
            <w:t>Helping Someone with Depression - HelpGuide.org</w:t>
          </w:r>
          <w:r>
            <w:rPr>
              <w:rFonts w:eastAsia="Times New Roman"/>
            </w:rPr>
            <w:t>. (n.d.). Retrieved September 15, 2023, from https://www.helpguide.org/articles/depression/helping-someone-with-depression.htm</w:t>
          </w:r>
        </w:p>
        <w:p w14:paraId="45C6C7D8" w14:textId="77777777" w:rsidR="007F5373" w:rsidRDefault="007F5373">
          <w:pPr>
            <w:autoSpaceDE w:val="0"/>
            <w:autoSpaceDN w:val="0"/>
            <w:ind w:hanging="480"/>
            <w:divId w:val="1051461773"/>
            <w:rPr>
              <w:rFonts w:eastAsia="Times New Roman"/>
            </w:rPr>
          </w:pPr>
          <w:r>
            <w:rPr>
              <w:rFonts w:eastAsia="Times New Roman"/>
            </w:rPr>
            <w:t xml:space="preserve">Heron, M., &amp; Belford, P. (2014a).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75ED7D9C" w14:textId="77777777" w:rsidR="007F5373" w:rsidRDefault="007F5373">
          <w:pPr>
            <w:autoSpaceDE w:val="0"/>
            <w:autoSpaceDN w:val="0"/>
            <w:ind w:hanging="480"/>
            <w:divId w:val="218516070"/>
            <w:rPr>
              <w:rFonts w:eastAsia="Times New Roman"/>
            </w:rPr>
          </w:pPr>
          <w:r>
            <w:rPr>
              <w:rFonts w:eastAsia="Times New Roman"/>
            </w:rPr>
            <w:lastRenderedPageBreak/>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32F8C933" w14:textId="77777777" w:rsidR="007F5373" w:rsidRDefault="007F5373">
          <w:pPr>
            <w:autoSpaceDE w:val="0"/>
            <w:autoSpaceDN w:val="0"/>
            <w:ind w:hanging="480"/>
            <w:divId w:val="1182283659"/>
            <w:rPr>
              <w:rFonts w:eastAsia="Times New Roman"/>
            </w:rPr>
          </w:pPr>
          <w:r>
            <w:rPr>
              <w:rFonts w:eastAsia="Times New Roman"/>
              <w:i/>
              <w:iCs/>
            </w:rPr>
            <w:t>Hiroíto, o único monstro do Eixo que escapou ileso</w:t>
          </w:r>
          <w:r>
            <w:rPr>
              <w:rFonts w:eastAsia="Times New Roman"/>
            </w:rPr>
            <w:t>. (n.d.). Retrieved April 15, 2023, from https://aventurasnahistoria.uol.com.br/noticias/reportagem/hiroito-o-monstro-que-se-safou.phtml</w:t>
          </w:r>
        </w:p>
        <w:p w14:paraId="0D4B895D" w14:textId="77777777" w:rsidR="007F5373" w:rsidRDefault="007F5373">
          <w:pPr>
            <w:autoSpaceDE w:val="0"/>
            <w:autoSpaceDN w:val="0"/>
            <w:ind w:hanging="480"/>
            <w:divId w:val="1501385527"/>
            <w:rPr>
              <w:rFonts w:eastAsia="Times New Roman"/>
            </w:rPr>
          </w:pPr>
          <w:r>
            <w:rPr>
              <w:rFonts w:eastAsia="Times New Roman"/>
              <w:i/>
              <w:iCs/>
            </w:rPr>
            <w:t>holismo - Dicionário Online Priberam de Português</w:t>
          </w:r>
          <w:r>
            <w:rPr>
              <w:rFonts w:eastAsia="Times New Roman"/>
            </w:rPr>
            <w:t>. (n.d.). Retrieved April 15, 2023, from https://dicionario.priberam.org/holismo</w:t>
          </w:r>
        </w:p>
        <w:p w14:paraId="25E1747A" w14:textId="77777777" w:rsidR="007F5373" w:rsidRDefault="007F5373">
          <w:pPr>
            <w:autoSpaceDE w:val="0"/>
            <w:autoSpaceDN w:val="0"/>
            <w:ind w:hanging="480"/>
            <w:divId w:val="1984388840"/>
            <w:rPr>
              <w:rFonts w:eastAsia="Times New Roman"/>
            </w:rPr>
          </w:pPr>
          <w:r>
            <w:rPr>
              <w:rFonts w:eastAsia="Times New Roman"/>
            </w:rPr>
            <w:t xml:space="preserve">Holl, E., Steffgen, G., &amp; Melzer, A. (2022). To Kill or Not to Kill – An experimental test of moral Decision-Making in gaming. </w:t>
          </w:r>
          <w:r>
            <w:rPr>
              <w:rFonts w:eastAsia="Times New Roman"/>
              <w:i/>
              <w:iCs/>
            </w:rPr>
            <w:t>Entertainment Computing</w:t>
          </w:r>
          <w:r>
            <w:rPr>
              <w:rFonts w:eastAsia="Times New Roman"/>
            </w:rPr>
            <w:t xml:space="preserve">, </w:t>
          </w:r>
          <w:r>
            <w:rPr>
              <w:rFonts w:eastAsia="Times New Roman"/>
              <w:i/>
              <w:iCs/>
            </w:rPr>
            <w:t>42</w:t>
          </w:r>
          <w:r>
            <w:rPr>
              <w:rFonts w:eastAsia="Times New Roman"/>
            </w:rPr>
            <w:t>. https://doi.org/10.1016/j.entcom.2022.100485</w:t>
          </w:r>
        </w:p>
        <w:p w14:paraId="553E2EEE" w14:textId="77777777" w:rsidR="007F5373" w:rsidRDefault="007F5373">
          <w:pPr>
            <w:autoSpaceDE w:val="0"/>
            <w:autoSpaceDN w:val="0"/>
            <w:ind w:hanging="480"/>
            <w:divId w:val="540485839"/>
            <w:rPr>
              <w:rFonts w:eastAsia="Times New Roman"/>
            </w:rPr>
          </w:pPr>
          <w:r>
            <w:rPr>
              <w:rFonts w:eastAsia="Times New Roman"/>
            </w:rPr>
            <w:t xml:space="preserve">Holland, K. (2023). </w:t>
          </w:r>
          <w:r>
            <w:rPr>
              <w:rFonts w:eastAsia="Times New Roman"/>
              <w:i/>
              <w:iCs/>
            </w:rPr>
            <w:t>The Stages of Grief and What to Expect</w:t>
          </w:r>
          <w:r>
            <w:rPr>
              <w:rFonts w:eastAsia="Times New Roman"/>
            </w:rPr>
            <w:t>. https://www.healthline.com/health/stages-of-grief</w:t>
          </w:r>
        </w:p>
        <w:p w14:paraId="4D9B4CA8" w14:textId="77777777" w:rsidR="007F5373" w:rsidRDefault="007F5373">
          <w:pPr>
            <w:autoSpaceDE w:val="0"/>
            <w:autoSpaceDN w:val="0"/>
            <w:ind w:hanging="480"/>
            <w:divId w:val="780497280"/>
            <w:rPr>
              <w:rFonts w:eastAsia="Times New Roman"/>
            </w:rPr>
          </w:pPr>
          <w:r>
            <w:rPr>
              <w:rFonts w:eastAsia="Times New Roman"/>
            </w:rPr>
            <w:t xml:space="preserve">Horowitz, M. J., Wilner, N., Marmar, C., &amp; Krupnick, J. (1980). Pathological grief and the activation of latent self-images. </w:t>
          </w:r>
          <w:r>
            <w:rPr>
              <w:rFonts w:eastAsia="Times New Roman"/>
              <w:i/>
              <w:iCs/>
            </w:rPr>
            <w:t>American Journal of Psychiatry</w:t>
          </w:r>
          <w:r>
            <w:rPr>
              <w:rFonts w:eastAsia="Times New Roman"/>
            </w:rPr>
            <w:t xml:space="preserve">, </w:t>
          </w:r>
          <w:r>
            <w:rPr>
              <w:rFonts w:eastAsia="Times New Roman"/>
              <w:i/>
              <w:iCs/>
            </w:rPr>
            <w:t>137</w:t>
          </w:r>
          <w:r>
            <w:rPr>
              <w:rFonts w:eastAsia="Times New Roman"/>
            </w:rPr>
            <w:t>(10), 1157–1162. https://doi.org/10.1176/AJP.137.10.1157</w:t>
          </w:r>
        </w:p>
        <w:p w14:paraId="59D8ADF5" w14:textId="77777777" w:rsidR="007F5373" w:rsidRDefault="007F5373">
          <w:pPr>
            <w:autoSpaceDE w:val="0"/>
            <w:autoSpaceDN w:val="0"/>
            <w:ind w:hanging="480"/>
            <w:divId w:val="2021463614"/>
            <w:rPr>
              <w:rFonts w:eastAsia="Times New Roman"/>
            </w:rPr>
          </w:pPr>
          <w:r>
            <w:rPr>
              <w:rFonts w:eastAsia="Times New Roman"/>
              <w:i/>
              <w:iCs/>
            </w:rPr>
            <w:t>How Does Depression Affect the Heart? | American Heart Association</w:t>
          </w:r>
          <w:r>
            <w:rPr>
              <w:rFonts w:eastAsia="Times New Roman"/>
            </w:rPr>
            <w:t>. (n.d.). Retrieved September 24, 2023, from https://www.heart.org/en/healthy-living/healthy-lifestyle/mental-health-and-wellbeing/how-does-depression-affect-the-heart</w:t>
          </w:r>
        </w:p>
        <w:p w14:paraId="6896838B" w14:textId="77777777" w:rsidR="007F5373" w:rsidRDefault="007F5373">
          <w:pPr>
            <w:autoSpaceDE w:val="0"/>
            <w:autoSpaceDN w:val="0"/>
            <w:ind w:hanging="480"/>
            <w:divId w:val="1590772862"/>
            <w:rPr>
              <w:rFonts w:eastAsia="Times New Roman"/>
            </w:rPr>
          </w:pPr>
          <w:r>
            <w:rPr>
              <w:rFonts w:eastAsia="Times New Roman"/>
              <w:i/>
              <w:iCs/>
            </w:rPr>
            <w:t>How the 4 Survival Archetypes Drive Our Relationships – Hush Your Mind</w:t>
          </w:r>
          <w:r>
            <w:rPr>
              <w:rFonts w:eastAsia="Times New Roman"/>
            </w:rPr>
            <w:t>. (n.d.). Retrieved September 27, 2023, from https://www.hushyourmind.com/4-survival-archetypes/</w:t>
          </w:r>
        </w:p>
        <w:p w14:paraId="714148C7" w14:textId="77777777" w:rsidR="007F5373" w:rsidRDefault="007F5373">
          <w:pPr>
            <w:autoSpaceDE w:val="0"/>
            <w:autoSpaceDN w:val="0"/>
            <w:ind w:hanging="480"/>
            <w:divId w:val="913972938"/>
            <w:rPr>
              <w:rFonts w:eastAsia="Times New Roman"/>
            </w:rPr>
          </w:pPr>
          <w:r>
            <w:rPr>
              <w:rFonts w:eastAsia="Times New Roman"/>
              <w:i/>
              <w:iCs/>
            </w:rPr>
            <w:t>How to Plant and Grow Calla Lily</w:t>
          </w:r>
          <w:r>
            <w:rPr>
              <w:rFonts w:eastAsia="Times New Roman"/>
            </w:rPr>
            <w:t>. (n.d.). Retrieved September 19, 2023, from https://www.bhg.com/gardening/flowers/perennials/calla-lily-care/</w:t>
          </w:r>
        </w:p>
        <w:p w14:paraId="7091FFF6" w14:textId="77777777" w:rsidR="007F5373" w:rsidRDefault="007F5373">
          <w:pPr>
            <w:autoSpaceDE w:val="0"/>
            <w:autoSpaceDN w:val="0"/>
            <w:ind w:hanging="480"/>
            <w:divId w:val="1197158025"/>
            <w:rPr>
              <w:rFonts w:eastAsia="Times New Roman"/>
            </w:rPr>
          </w:pPr>
          <w:r>
            <w:rPr>
              <w:rFonts w:eastAsia="Times New Roman"/>
              <w:i/>
              <w:iCs/>
            </w:rPr>
            <w:t>Huey, Dewey, and Louie | Disney Wiki | Fandom</w:t>
          </w:r>
          <w:r>
            <w:rPr>
              <w:rFonts w:eastAsia="Times New Roman"/>
            </w:rPr>
            <w:t>. (n.d.). Retrieved September 10, 2023, from https://disney.fandom.com/wiki/Huey,_Dewey,_and_Louie#Personalities_and_appearance</w:t>
          </w:r>
        </w:p>
        <w:p w14:paraId="2C15825F" w14:textId="77777777" w:rsidR="007F5373" w:rsidRDefault="007F5373">
          <w:pPr>
            <w:autoSpaceDE w:val="0"/>
            <w:autoSpaceDN w:val="0"/>
            <w:ind w:hanging="480"/>
            <w:divId w:val="1228956789"/>
            <w:rPr>
              <w:rFonts w:eastAsia="Times New Roman"/>
            </w:rPr>
          </w:pPr>
          <w:r>
            <w:rPr>
              <w:rFonts w:eastAsia="Times New Roman"/>
              <w:i/>
              <w:iCs/>
            </w:rPr>
            <w:t>Huey, Dewey and Louie | The Disney Afternoon Wiki | Fandom</w:t>
          </w:r>
          <w:r>
            <w:rPr>
              <w:rFonts w:eastAsia="Times New Roman"/>
            </w:rPr>
            <w:t>. (n.d.). Retrieved September 10, 2023, from https://the-disney-afternoon.fandom.com/wiki/Huey,_Dewey_and_Louie</w:t>
          </w:r>
        </w:p>
        <w:p w14:paraId="50372FAE" w14:textId="77777777" w:rsidR="007F5373" w:rsidRDefault="007F5373">
          <w:pPr>
            <w:autoSpaceDE w:val="0"/>
            <w:autoSpaceDN w:val="0"/>
            <w:ind w:hanging="480"/>
            <w:divId w:val="2101365329"/>
            <w:rPr>
              <w:rFonts w:eastAsia="Times New Roman"/>
            </w:rPr>
          </w:pPr>
          <w:r>
            <w:rPr>
              <w:rFonts w:eastAsia="Times New Roman"/>
            </w:rPr>
            <w:t xml:space="preserve">Huizinga, J. (1938). </w:t>
          </w:r>
          <w:r>
            <w:rPr>
              <w:rFonts w:eastAsia="Times New Roman"/>
              <w:i/>
              <w:iCs/>
            </w:rPr>
            <w:t>Homo Ludens</w:t>
          </w:r>
          <w:r>
            <w:rPr>
              <w:rFonts w:eastAsia="Times New Roman"/>
            </w:rPr>
            <w:t>.</w:t>
          </w:r>
        </w:p>
        <w:p w14:paraId="702D16C0" w14:textId="77777777" w:rsidR="007F5373" w:rsidRDefault="007F5373">
          <w:pPr>
            <w:autoSpaceDE w:val="0"/>
            <w:autoSpaceDN w:val="0"/>
            <w:ind w:hanging="480"/>
            <w:divId w:val="864291015"/>
            <w:rPr>
              <w:rFonts w:eastAsia="Times New Roman"/>
            </w:rPr>
          </w:pPr>
          <w:r>
            <w:rPr>
              <w:rFonts w:eastAsia="Times New Roman"/>
            </w:rPr>
            <w:t xml:space="preserve">Iacoboni, M. (2008). </w:t>
          </w:r>
          <w:r>
            <w:rPr>
              <w:rFonts w:eastAsia="Times New Roman"/>
              <w:i/>
              <w:iCs/>
            </w:rPr>
            <w:t>Mirroring People - The Science of Empathy and How We Connect with Others</w:t>
          </w:r>
          <w:r>
            <w:rPr>
              <w:rFonts w:eastAsia="Times New Roman"/>
            </w:rPr>
            <w:t>.</w:t>
          </w:r>
        </w:p>
        <w:p w14:paraId="0CCEBD36" w14:textId="77777777" w:rsidR="007F5373" w:rsidRDefault="007F5373">
          <w:pPr>
            <w:autoSpaceDE w:val="0"/>
            <w:autoSpaceDN w:val="0"/>
            <w:ind w:hanging="480"/>
            <w:divId w:val="1256210681"/>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723D8506" w14:textId="77777777" w:rsidR="007F5373" w:rsidRDefault="007F5373">
          <w:pPr>
            <w:autoSpaceDE w:val="0"/>
            <w:autoSpaceDN w:val="0"/>
            <w:ind w:hanging="480"/>
            <w:divId w:val="573011124"/>
            <w:rPr>
              <w:rFonts w:eastAsia="Times New Roman"/>
            </w:rPr>
          </w:pPr>
          <w:r>
            <w:rPr>
              <w:rFonts w:eastAsia="Times New Roman"/>
              <w:i/>
              <w:iCs/>
            </w:rPr>
            <w:t>Il y a 60 ans, l’acquittement de Marie Besnard accusée d’empoisonnements - L’Express</w:t>
          </w:r>
          <w:r>
            <w:rPr>
              <w:rFonts w:eastAsia="Times New Roman"/>
            </w:rPr>
            <w:t>. (n.d.). Retrieved September 14, 2023, from https://www.lexpress.fr/societe/il-y-a-60-ans-l-acquittement-de-marie-besnard-accusee-d-empoisonnements_2164075.html</w:t>
          </w:r>
        </w:p>
        <w:p w14:paraId="3D25312A" w14:textId="77777777" w:rsidR="007F5373" w:rsidRDefault="007F5373">
          <w:pPr>
            <w:autoSpaceDE w:val="0"/>
            <w:autoSpaceDN w:val="0"/>
            <w:ind w:hanging="480"/>
            <w:divId w:val="1008142320"/>
            <w:rPr>
              <w:rFonts w:eastAsia="Times New Roman"/>
            </w:rPr>
          </w:pPr>
          <w:r>
            <w:rPr>
              <w:rFonts w:eastAsia="Times New Roman"/>
              <w:i/>
              <w:iCs/>
            </w:rPr>
            <w:t>Image of French Poisoner Woman Marie Besnard (1896-1980) in Train Which Carries</w:t>
          </w:r>
          <w:r>
            <w:rPr>
              <w:rFonts w:eastAsia="Times New Roman"/>
            </w:rPr>
            <w:t>. (n.d.). Retrieved September 14, 2023, from https://www.bridgemanimages.com/en/noartistknown/french-poisoner-woman-marie-besnard-1896-1980-in-train-which-carries-her-in-poitiers-to-go-in-prison/photograph/asset/1663375</w:t>
          </w:r>
        </w:p>
        <w:p w14:paraId="56DBE702" w14:textId="77777777" w:rsidR="007F5373" w:rsidRDefault="007F5373">
          <w:pPr>
            <w:autoSpaceDE w:val="0"/>
            <w:autoSpaceDN w:val="0"/>
            <w:ind w:hanging="480"/>
            <w:divId w:val="291061418"/>
            <w:rPr>
              <w:rFonts w:eastAsia="Times New Roman"/>
            </w:rPr>
          </w:pPr>
          <w:r>
            <w:rPr>
              <w:rFonts w:eastAsia="Times New Roman"/>
              <w:i/>
              <w:iCs/>
            </w:rPr>
            <w:lastRenderedPageBreak/>
            <w:t>Impacto da COVID-19 na saúde mental</w:t>
          </w:r>
          <w:r>
            <w:rPr>
              <w:rFonts w:eastAsia="Times New Roman"/>
            </w:rPr>
            <w:t>. (n.d.). Retrieved January 16, 2023, from https://www.sns24.gov.pt/tema/saude-mental/impacto-da-covid-19-na-saude-mental/#qual-o-impacto-que-a-covid-19-teve-nas-populacoes</w:t>
          </w:r>
        </w:p>
        <w:p w14:paraId="4D3A0DE5" w14:textId="77777777" w:rsidR="007F5373" w:rsidRDefault="007F5373">
          <w:pPr>
            <w:autoSpaceDE w:val="0"/>
            <w:autoSpaceDN w:val="0"/>
            <w:ind w:hanging="480"/>
            <w:divId w:val="749156348"/>
            <w:rPr>
              <w:rFonts w:eastAsia="Times New Roman"/>
            </w:rPr>
          </w:pPr>
          <w:r>
            <w:rPr>
              <w:rFonts w:eastAsia="Times New Roman"/>
              <w:i/>
              <w:iCs/>
            </w:rPr>
            <w:t>In “The Shining,” who is the woman in room 237 | Read | The Take</w:t>
          </w:r>
          <w:r>
            <w:rPr>
              <w:rFonts w:eastAsia="Times New Roman"/>
            </w:rPr>
            <w:t>. (n.d.). Retrieved September 13, 2023, from https://the-take.com/read/in-athe-shininga-who-is-the-woman-in-room-237</w:t>
          </w:r>
        </w:p>
        <w:p w14:paraId="4733DFAF" w14:textId="77777777" w:rsidR="007F5373" w:rsidRDefault="007F5373">
          <w:pPr>
            <w:autoSpaceDE w:val="0"/>
            <w:autoSpaceDN w:val="0"/>
            <w:ind w:hanging="480"/>
            <w:divId w:val="1638023620"/>
            <w:rPr>
              <w:rFonts w:eastAsia="Times New Roman"/>
            </w:rPr>
          </w:pPr>
          <w:r>
            <w:rPr>
              <w:rFonts w:eastAsia="Times New Roman"/>
            </w:rPr>
            <w:t xml:space="preserve">Institute of Mental Health, N. (n.d.). </w:t>
          </w:r>
          <w:r>
            <w:rPr>
              <w:rFonts w:eastAsia="Times New Roman"/>
              <w:i/>
              <w:iCs/>
            </w:rPr>
            <w:t>Depression</w:t>
          </w:r>
          <w:r>
            <w:rPr>
              <w:rFonts w:eastAsia="Times New Roman"/>
            </w:rPr>
            <w:t>.</w:t>
          </w:r>
        </w:p>
        <w:p w14:paraId="2C192015" w14:textId="77777777" w:rsidR="007F5373" w:rsidRDefault="007F5373">
          <w:pPr>
            <w:autoSpaceDE w:val="0"/>
            <w:autoSpaceDN w:val="0"/>
            <w:ind w:hanging="480"/>
            <w:divId w:val="98574191"/>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5AF0817F" w14:textId="77777777" w:rsidR="007F5373" w:rsidRDefault="007F5373">
          <w:pPr>
            <w:autoSpaceDE w:val="0"/>
            <w:autoSpaceDN w:val="0"/>
            <w:ind w:hanging="480"/>
            <w:divId w:val="1935552297"/>
            <w:rPr>
              <w:rFonts w:eastAsia="Times New Roman"/>
            </w:rPr>
          </w:pPr>
          <w:r>
            <w:rPr>
              <w:rFonts w:eastAsia="Times New Roman"/>
            </w:rPr>
            <w:t xml:space="preserve">Isbister, K. (2006a). </w:t>
          </w:r>
          <w:r>
            <w:rPr>
              <w:rFonts w:eastAsia="Times New Roman"/>
              <w:i/>
              <w:iCs/>
            </w:rPr>
            <w:t>Better Game Characters by Design - A Psychological Approach</w:t>
          </w:r>
          <w:r>
            <w:rPr>
              <w:rFonts w:eastAsia="Times New Roman"/>
            </w:rPr>
            <w:t>.</w:t>
          </w:r>
        </w:p>
        <w:p w14:paraId="57A4C3FF" w14:textId="77777777" w:rsidR="007F5373" w:rsidRDefault="007F5373">
          <w:pPr>
            <w:autoSpaceDE w:val="0"/>
            <w:autoSpaceDN w:val="0"/>
            <w:ind w:hanging="480"/>
            <w:divId w:val="1442724658"/>
            <w:rPr>
              <w:rFonts w:eastAsia="Times New Roman"/>
            </w:rPr>
          </w:pPr>
          <w:r>
            <w:rPr>
              <w:rFonts w:eastAsia="Times New Roman"/>
            </w:rPr>
            <w:t xml:space="preserve">Isbister, K. (2006b). </w:t>
          </w:r>
          <w:r>
            <w:rPr>
              <w:rFonts w:eastAsia="Times New Roman"/>
              <w:i/>
              <w:iCs/>
            </w:rPr>
            <w:t>Better Game Characters by Design - A Psychological Approach</w:t>
          </w:r>
          <w:r>
            <w:rPr>
              <w:rFonts w:eastAsia="Times New Roman"/>
            </w:rPr>
            <w:t>.</w:t>
          </w:r>
        </w:p>
        <w:p w14:paraId="66FFE5D3" w14:textId="77777777" w:rsidR="007F5373" w:rsidRDefault="007F5373">
          <w:pPr>
            <w:autoSpaceDE w:val="0"/>
            <w:autoSpaceDN w:val="0"/>
            <w:ind w:hanging="480"/>
            <w:divId w:val="284388706"/>
            <w:rPr>
              <w:rFonts w:eastAsia="Times New Roman"/>
            </w:rPr>
          </w:pPr>
          <w:r>
            <w:rPr>
              <w:rFonts w:eastAsia="Times New Roman"/>
            </w:rPr>
            <w:t xml:space="preserve">Isbister, K. (2017a). </w:t>
          </w:r>
          <w:r>
            <w:rPr>
              <w:rFonts w:eastAsia="Times New Roman"/>
              <w:i/>
              <w:iCs/>
            </w:rPr>
            <w:t>How Games Move Us - Emotion by Design</w:t>
          </w:r>
          <w:r>
            <w:rPr>
              <w:rFonts w:eastAsia="Times New Roman"/>
            </w:rPr>
            <w:t>.</w:t>
          </w:r>
        </w:p>
        <w:p w14:paraId="0220C7D7" w14:textId="77777777" w:rsidR="007F5373" w:rsidRDefault="007F5373">
          <w:pPr>
            <w:autoSpaceDE w:val="0"/>
            <w:autoSpaceDN w:val="0"/>
            <w:ind w:hanging="480"/>
            <w:divId w:val="1642926420"/>
            <w:rPr>
              <w:rFonts w:eastAsia="Times New Roman"/>
            </w:rPr>
          </w:pPr>
          <w:r>
            <w:rPr>
              <w:rFonts w:eastAsia="Times New Roman"/>
            </w:rPr>
            <w:t xml:space="preserve">Isbister, K. (2017b). </w:t>
          </w:r>
          <w:r>
            <w:rPr>
              <w:rFonts w:eastAsia="Times New Roman"/>
              <w:i/>
              <w:iCs/>
            </w:rPr>
            <w:t>How Games Move Us - Emotion by Design</w:t>
          </w:r>
          <w:r>
            <w:rPr>
              <w:rFonts w:eastAsia="Times New Roman"/>
            </w:rPr>
            <w:t>.</w:t>
          </w:r>
        </w:p>
        <w:p w14:paraId="3E9F4412" w14:textId="77777777" w:rsidR="007F5373" w:rsidRDefault="007F5373">
          <w:pPr>
            <w:autoSpaceDE w:val="0"/>
            <w:autoSpaceDN w:val="0"/>
            <w:ind w:hanging="480"/>
            <w:divId w:val="1335844508"/>
            <w:rPr>
              <w:rFonts w:eastAsia="Times New Roman"/>
            </w:rPr>
          </w:pPr>
          <w:r>
            <w:rPr>
              <w:rFonts w:eastAsia="Times New Roman"/>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Pr>
              <w:rFonts w:eastAsia="Times New Roman"/>
              <w:i/>
              <w:iCs/>
            </w:rPr>
            <w:t>Endocrine</w:t>
          </w:r>
          <w:r>
            <w:rPr>
              <w:rFonts w:eastAsia="Times New Roman"/>
            </w:rPr>
            <w:t xml:space="preserve">, </w:t>
          </w:r>
          <w:r>
            <w:rPr>
              <w:rFonts w:eastAsia="Times New Roman"/>
              <w:i/>
              <w:iCs/>
            </w:rPr>
            <w:t>51</w:t>
          </w:r>
          <w:r>
            <w:rPr>
              <w:rFonts w:eastAsia="Times New Roman"/>
            </w:rPr>
            <w:t>(2), 369–379. https://doi.org/10.1007/S12020-015-0687-6</w:t>
          </w:r>
        </w:p>
        <w:p w14:paraId="7F032C85" w14:textId="77777777" w:rsidR="007F5373" w:rsidRDefault="007F5373">
          <w:pPr>
            <w:autoSpaceDE w:val="0"/>
            <w:autoSpaceDN w:val="0"/>
            <w:ind w:hanging="480"/>
            <w:divId w:val="669138636"/>
            <w:rPr>
              <w:rFonts w:eastAsia="Times New Roman"/>
            </w:rPr>
          </w:pPr>
          <w:r>
            <w:rPr>
              <w:rFonts w:eastAsia="Times New Roman"/>
            </w:rPr>
            <w:t xml:space="preserve">Jørgensen, K. (2010). Game Characters as Narrative Devices. A Comparative Analysis of Dragon Age: Origins and Mass Effect 2. </w:t>
          </w:r>
          <w:r>
            <w:rPr>
              <w:rFonts w:eastAsia="Times New Roman"/>
              <w:i/>
              <w:iCs/>
            </w:rPr>
            <w:t>Eludamos: Journal for Computer Game Culture</w:t>
          </w:r>
          <w:r>
            <w:rPr>
              <w:rFonts w:eastAsia="Times New Roman"/>
            </w:rPr>
            <w:t xml:space="preserve">, </w:t>
          </w:r>
          <w:r>
            <w:rPr>
              <w:rFonts w:eastAsia="Times New Roman"/>
              <w:i/>
              <w:iCs/>
            </w:rPr>
            <w:t>4</w:t>
          </w:r>
          <w:r>
            <w:rPr>
              <w:rFonts w:eastAsia="Times New Roman"/>
            </w:rPr>
            <w:t>(2), 315–331. https://doi.org/10.7557/23.6051</w:t>
          </w:r>
        </w:p>
        <w:p w14:paraId="37CFF42F" w14:textId="77777777" w:rsidR="007F5373" w:rsidRDefault="007F5373">
          <w:pPr>
            <w:autoSpaceDE w:val="0"/>
            <w:autoSpaceDN w:val="0"/>
            <w:ind w:hanging="480"/>
            <w:divId w:val="790368605"/>
            <w:rPr>
              <w:rFonts w:eastAsia="Times New Roman"/>
            </w:rPr>
          </w:pPr>
          <w:r>
            <w:rPr>
              <w:rFonts w:eastAsia="Times New Roman"/>
            </w:rPr>
            <w:t xml:space="preserve">Joshi, A., Kale, S., Chandel, S., &amp; Pal, D. (2015). Likert Scale: Explored and Explained. </w:t>
          </w:r>
          <w:r>
            <w:rPr>
              <w:rFonts w:eastAsia="Times New Roman"/>
              <w:i/>
              <w:iCs/>
            </w:rPr>
            <w:t>British Journal of Applied Science &amp; Technology</w:t>
          </w:r>
          <w:r>
            <w:rPr>
              <w:rFonts w:eastAsia="Times New Roman"/>
            </w:rPr>
            <w:t xml:space="preserve">, </w:t>
          </w:r>
          <w:r>
            <w:rPr>
              <w:rFonts w:eastAsia="Times New Roman"/>
              <w:i/>
              <w:iCs/>
            </w:rPr>
            <w:t>7</w:t>
          </w:r>
          <w:r>
            <w:rPr>
              <w:rFonts w:eastAsia="Times New Roman"/>
            </w:rPr>
            <w:t>(4), 396–403. https://doi.org/10.9734/BJAST/2015/14975</w:t>
          </w:r>
        </w:p>
        <w:p w14:paraId="3FD7914E" w14:textId="77777777" w:rsidR="007F5373" w:rsidRDefault="007F5373">
          <w:pPr>
            <w:autoSpaceDE w:val="0"/>
            <w:autoSpaceDN w:val="0"/>
            <w:ind w:hanging="480"/>
            <w:divId w:val="540439902"/>
            <w:rPr>
              <w:rFonts w:eastAsia="Times New Roman"/>
            </w:rPr>
          </w:pPr>
          <w:r>
            <w:rPr>
              <w:rFonts w:eastAsia="Times New Roman"/>
            </w:rPr>
            <w:t xml:space="preserve">Jung, C. (1923). </w:t>
          </w:r>
          <w:r>
            <w:rPr>
              <w:rFonts w:eastAsia="Times New Roman"/>
              <w:i/>
              <w:iCs/>
            </w:rPr>
            <w:t>Psychological Types</w:t>
          </w:r>
          <w:r>
            <w:rPr>
              <w:rFonts w:eastAsia="Times New Roman"/>
            </w:rPr>
            <w:t>.</w:t>
          </w:r>
        </w:p>
        <w:p w14:paraId="4BEE3C32" w14:textId="77777777" w:rsidR="007F5373" w:rsidRDefault="007F5373">
          <w:pPr>
            <w:autoSpaceDE w:val="0"/>
            <w:autoSpaceDN w:val="0"/>
            <w:ind w:hanging="480"/>
            <w:divId w:val="1322467814"/>
            <w:rPr>
              <w:rFonts w:eastAsia="Times New Roman"/>
            </w:rPr>
          </w:pPr>
          <w:r>
            <w:rPr>
              <w:rFonts w:eastAsia="Times New Roman"/>
            </w:rPr>
            <w:t xml:space="preserve">Jung, C. (1931). </w:t>
          </w:r>
          <w:r>
            <w:rPr>
              <w:rFonts w:eastAsia="Times New Roman"/>
              <w:i/>
              <w:iCs/>
            </w:rPr>
            <w:t>The Spiritual Problem of Modern Man</w:t>
          </w:r>
          <w:r>
            <w:rPr>
              <w:rFonts w:eastAsia="Times New Roman"/>
            </w:rPr>
            <w:t xml:space="preserve">. </w:t>
          </w:r>
          <w:r>
            <w:rPr>
              <w:rFonts w:eastAsia="Times New Roman"/>
              <w:i/>
              <w:iCs/>
            </w:rPr>
            <w:t>Collected</w:t>
          </w:r>
          <w:r>
            <w:rPr>
              <w:rFonts w:eastAsia="Times New Roman"/>
            </w:rPr>
            <w:t>.</w:t>
          </w:r>
        </w:p>
        <w:p w14:paraId="0D88225C" w14:textId="77777777" w:rsidR="007F5373" w:rsidRDefault="007F5373">
          <w:pPr>
            <w:autoSpaceDE w:val="0"/>
            <w:autoSpaceDN w:val="0"/>
            <w:ind w:hanging="480"/>
            <w:divId w:val="725572511"/>
            <w:rPr>
              <w:rFonts w:eastAsia="Times New Roman"/>
            </w:rPr>
          </w:pPr>
          <w:r>
            <w:rPr>
              <w:rFonts w:eastAsia="Times New Roman"/>
            </w:rPr>
            <w:t xml:space="preserve">Jung, C. (1946). </w:t>
          </w:r>
          <w:r>
            <w:rPr>
              <w:rFonts w:eastAsia="Times New Roman"/>
              <w:i/>
              <w:iCs/>
            </w:rPr>
            <w:t>The Fight with the Shadow</w:t>
          </w:r>
          <w:r>
            <w:rPr>
              <w:rFonts w:eastAsia="Times New Roman"/>
            </w:rPr>
            <w:t xml:space="preserve">. </w:t>
          </w:r>
          <w:r>
            <w:rPr>
              <w:rFonts w:eastAsia="Times New Roman"/>
              <w:i/>
              <w:iCs/>
            </w:rPr>
            <w:t>Collected</w:t>
          </w:r>
          <w:r>
            <w:rPr>
              <w:rFonts w:eastAsia="Times New Roman"/>
            </w:rPr>
            <w:t>.</w:t>
          </w:r>
        </w:p>
        <w:p w14:paraId="3A9ACEE2" w14:textId="77777777" w:rsidR="007F5373" w:rsidRDefault="007F5373">
          <w:pPr>
            <w:autoSpaceDE w:val="0"/>
            <w:autoSpaceDN w:val="0"/>
            <w:ind w:hanging="480"/>
            <w:divId w:val="1955207995"/>
            <w:rPr>
              <w:rFonts w:eastAsia="Times New Roman"/>
            </w:rPr>
          </w:pPr>
          <w:r>
            <w:rPr>
              <w:rFonts w:eastAsia="Times New Roman"/>
            </w:rPr>
            <w:t xml:space="preserve">Jung, C. (1981a). </w:t>
          </w:r>
          <w:r>
            <w:rPr>
              <w:rFonts w:eastAsia="Times New Roman"/>
              <w:i/>
              <w:iCs/>
            </w:rPr>
            <w:t>The Archetypes and The Collective Unconscious (Collected Works of C.G. Jung Vol.9 Part 1) (The Collected Works of C. G. Jung, 10)</w:t>
          </w:r>
          <w:r>
            <w:rPr>
              <w:rFonts w:eastAsia="Times New Roman"/>
            </w:rPr>
            <w:t>.</w:t>
          </w:r>
        </w:p>
        <w:p w14:paraId="5FFF7510" w14:textId="77777777" w:rsidR="007F5373" w:rsidRDefault="007F5373">
          <w:pPr>
            <w:autoSpaceDE w:val="0"/>
            <w:autoSpaceDN w:val="0"/>
            <w:ind w:hanging="480"/>
            <w:divId w:val="1052996826"/>
            <w:rPr>
              <w:rFonts w:eastAsia="Times New Roman"/>
            </w:rPr>
          </w:pPr>
          <w:r>
            <w:rPr>
              <w:rFonts w:eastAsia="Times New Roman"/>
            </w:rPr>
            <w:t xml:space="preserve">Jung, C. (1981b). </w:t>
          </w:r>
          <w:r>
            <w:rPr>
              <w:rFonts w:eastAsia="Times New Roman"/>
              <w:i/>
              <w:iCs/>
            </w:rPr>
            <w:t>The Archetypes and The Collective Unconscious (Collected Works of C.G. Jung Vol.9 Part 1) (The Collected Works of C. G. Jung, 10)</w:t>
          </w:r>
          <w:r>
            <w:rPr>
              <w:rFonts w:eastAsia="Times New Roman"/>
            </w:rPr>
            <w:t>.</w:t>
          </w:r>
        </w:p>
        <w:p w14:paraId="663AD328" w14:textId="77777777" w:rsidR="007F5373" w:rsidRDefault="007F5373">
          <w:pPr>
            <w:autoSpaceDE w:val="0"/>
            <w:autoSpaceDN w:val="0"/>
            <w:ind w:hanging="480"/>
            <w:divId w:val="1730106349"/>
            <w:rPr>
              <w:rFonts w:eastAsia="Times New Roman"/>
            </w:rPr>
          </w:pPr>
          <w:r>
            <w:rPr>
              <w:rFonts w:eastAsia="Times New Roman"/>
            </w:rPr>
            <w:t xml:space="preserve">Jung, C. (2006). </w:t>
          </w:r>
          <w:r>
            <w:rPr>
              <w:rFonts w:eastAsia="Times New Roman"/>
              <w:i/>
              <w:iCs/>
            </w:rPr>
            <w:t>The Undiscovered Self: The Dilemma of the Individual in Modern Society</w:t>
          </w:r>
          <w:r>
            <w:rPr>
              <w:rFonts w:eastAsia="Times New Roman"/>
            </w:rPr>
            <w:t>.</w:t>
          </w:r>
        </w:p>
        <w:p w14:paraId="79C39865" w14:textId="77777777" w:rsidR="007F5373" w:rsidRDefault="007F5373">
          <w:pPr>
            <w:autoSpaceDE w:val="0"/>
            <w:autoSpaceDN w:val="0"/>
            <w:ind w:hanging="480"/>
            <w:divId w:val="1068848780"/>
            <w:rPr>
              <w:rFonts w:eastAsia="Times New Roman"/>
            </w:rPr>
          </w:pPr>
          <w:r>
            <w:rPr>
              <w:rFonts w:eastAsia="Times New Roman"/>
              <w:i/>
              <w:iCs/>
            </w:rPr>
            <w:t>Kadaver | Trailer oficial | Netflix - YouTube</w:t>
          </w:r>
          <w:r>
            <w:rPr>
              <w:rFonts w:eastAsia="Times New Roman"/>
            </w:rPr>
            <w:t>. (n.d.). Retrieved April 15, 2023, from https://www.youtube.com/watch?v=4Xj93_J8Fyw</w:t>
          </w:r>
        </w:p>
        <w:p w14:paraId="5FBA45FD" w14:textId="77777777" w:rsidR="007F5373" w:rsidRDefault="007F5373">
          <w:pPr>
            <w:autoSpaceDE w:val="0"/>
            <w:autoSpaceDN w:val="0"/>
            <w:ind w:hanging="480"/>
            <w:divId w:val="1794668483"/>
            <w:rPr>
              <w:rFonts w:eastAsia="Times New Roman"/>
            </w:rPr>
          </w:pPr>
          <w:r>
            <w:rPr>
              <w:rFonts w:eastAsia="Times New Roman"/>
            </w:rPr>
            <w:t xml:space="preserve">Kandola, B. (2019). </w:t>
          </w:r>
          <w:r>
            <w:rPr>
              <w:rFonts w:eastAsia="Times New Roman"/>
              <w:i/>
              <w:iCs/>
            </w:rPr>
            <w:t>Insights - Pearn Kandola</w:t>
          </w:r>
          <w:r>
            <w:rPr>
              <w:rFonts w:eastAsia="Times New Roman"/>
            </w:rPr>
            <w:t>. https://pearnkandola.com/insights/what-is-modern-racism-how-and-why-racism-has-mutated/</w:t>
          </w:r>
        </w:p>
        <w:p w14:paraId="081BD8F3" w14:textId="77777777" w:rsidR="007F5373" w:rsidRDefault="007F5373">
          <w:pPr>
            <w:autoSpaceDE w:val="0"/>
            <w:autoSpaceDN w:val="0"/>
            <w:ind w:hanging="480"/>
            <w:divId w:val="249965928"/>
            <w:rPr>
              <w:rFonts w:eastAsia="Times New Roman"/>
            </w:rPr>
          </w:pPr>
          <w:r>
            <w:rPr>
              <w:rFonts w:eastAsia="Times New Roman"/>
            </w:rPr>
            <w:t xml:space="preserve">Katz, J. (2009). </w:t>
          </w:r>
          <w:r>
            <w:rPr>
              <w:rFonts w:eastAsia="Times New Roman"/>
              <w:i/>
              <w:iCs/>
            </w:rPr>
            <w:t>The Measure of Genius: Michelangelo’s Sistine Chapel at 500</w:t>
          </w:r>
          <w:r>
            <w:rPr>
              <w:rFonts w:eastAsia="Times New Roman"/>
            </w:rPr>
            <w:t>. https://www.smithsonianmag.com/arts-culture/the-measure-of-genius-michelangelos-sistine-chapel-at-500-123313873/</w:t>
          </w:r>
        </w:p>
        <w:p w14:paraId="2F5E942E" w14:textId="77777777" w:rsidR="007F5373" w:rsidRDefault="007F5373">
          <w:pPr>
            <w:autoSpaceDE w:val="0"/>
            <w:autoSpaceDN w:val="0"/>
            <w:ind w:hanging="480"/>
            <w:divId w:val="2116242310"/>
            <w:rPr>
              <w:rFonts w:eastAsia="Times New Roman"/>
            </w:rPr>
          </w:pPr>
          <w:r>
            <w:rPr>
              <w:rFonts w:eastAsia="Times New Roman"/>
            </w:rPr>
            <w:t xml:space="preserve">Kennard, J. (2012). </w:t>
          </w:r>
          <w:r>
            <w:rPr>
              <w:rFonts w:eastAsia="Times New Roman"/>
              <w:i/>
              <w:iCs/>
            </w:rPr>
            <w:t>6 Behavior Changes During Depression</w:t>
          </w:r>
          <w:r>
            <w:rPr>
              <w:rFonts w:eastAsia="Times New Roman"/>
            </w:rPr>
            <w:t>.</w:t>
          </w:r>
        </w:p>
        <w:p w14:paraId="5A678180" w14:textId="77777777" w:rsidR="007F5373" w:rsidRDefault="007F5373">
          <w:pPr>
            <w:autoSpaceDE w:val="0"/>
            <w:autoSpaceDN w:val="0"/>
            <w:ind w:hanging="480"/>
            <w:divId w:val="1953634263"/>
            <w:rPr>
              <w:rFonts w:eastAsia="Times New Roman"/>
            </w:rPr>
          </w:pPr>
          <w:r>
            <w:rPr>
              <w:rFonts w:eastAsia="Times New Roman"/>
            </w:rPr>
            <w:lastRenderedPageBreak/>
            <w:t xml:space="preserve">King, E., &amp; Waddington, C. (2017). </w:t>
          </w:r>
          <w:r>
            <w:rPr>
              <w:rFonts w:eastAsia="Times New Roman"/>
              <w:i/>
              <w:iCs/>
            </w:rPr>
            <w:t>Music and Empathy</w:t>
          </w:r>
          <w:r>
            <w:rPr>
              <w:rFonts w:eastAsia="Times New Roman"/>
            </w:rPr>
            <w:t>.</w:t>
          </w:r>
        </w:p>
        <w:p w14:paraId="4FDFEEB4" w14:textId="77777777" w:rsidR="007F5373" w:rsidRDefault="007F5373">
          <w:pPr>
            <w:autoSpaceDE w:val="0"/>
            <w:autoSpaceDN w:val="0"/>
            <w:ind w:hanging="480"/>
            <w:divId w:val="742487431"/>
            <w:rPr>
              <w:rFonts w:eastAsia="Times New Roman"/>
            </w:rPr>
          </w:pPr>
          <w:r>
            <w:rPr>
              <w:rFonts w:eastAsia="Times New Roman"/>
            </w:rPr>
            <w:t xml:space="preserve">Kishi, S. (2013). </w:t>
          </w:r>
          <w:r>
            <w:rPr>
              <w:rFonts w:eastAsia="Times New Roman"/>
              <w:i/>
              <w:iCs/>
            </w:rPr>
            <w:t>Danganronpa: The Animation</w:t>
          </w:r>
          <w:r>
            <w:rPr>
              <w:rFonts w:eastAsia="Times New Roman"/>
            </w:rPr>
            <w:t>.</w:t>
          </w:r>
        </w:p>
        <w:p w14:paraId="5CD55C1C" w14:textId="77777777" w:rsidR="007F5373" w:rsidRDefault="007F5373">
          <w:pPr>
            <w:autoSpaceDE w:val="0"/>
            <w:autoSpaceDN w:val="0"/>
            <w:ind w:hanging="480"/>
            <w:divId w:val="1907760589"/>
            <w:rPr>
              <w:rFonts w:eastAsia="Times New Roman"/>
            </w:rPr>
          </w:pPr>
          <w:r>
            <w:rPr>
              <w:rFonts w:eastAsia="Times New Roman"/>
            </w:rPr>
            <w:t xml:space="preserve">Klotz, H. (2021). </w:t>
          </w:r>
          <w:r>
            <w:rPr>
              <w:rFonts w:eastAsia="Times New Roman"/>
              <w:i/>
              <w:iCs/>
            </w:rPr>
            <w:t>The Value of the Visual Novel as Literature</w:t>
          </w:r>
          <w:r>
            <w:rPr>
              <w:rFonts w:eastAsia="Times New Roman"/>
            </w:rPr>
            <w:t>. https://www.michigandaily.com/arts/the-value-of-the-visual-novel-as-literature/</w:t>
          </w:r>
        </w:p>
        <w:p w14:paraId="003B8D85" w14:textId="77777777" w:rsidR="007F5373" w:rsidRDefault="007F5373">
          <w:pPr>
            <w:autoSpaceDE w:val="0"/>
            <w:autoSpaceDN w:val="0"/>
            <w:ind w:hanging="480"/>
            <w:divId w:val="1094058427"/>
            <w:rPr>
              <w:rFonts w:eastAsia="Times New Roman"/>
            </w:rPr>
          </w:pPr>
          <w:r>
            <w:rPr>
              <w:rFonts w:eastAsia="Times New Roman"/>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07B0D7A6" w14:textId="77777777" w:rsidR="007F5373" w:rsidRDefault="007F5373">
          <w:pPr>
            <w:autoSpaceDE w:val="0"/>
            <w:autoSpaceDN w:val="0"/>
            <w:ind w:hanging="480"/>
            <w:divId w:val="1643727547"/>
            <w:rPr>
              <w:rFonts w:eastAsia="Times New Roman"/>
            </w:rPr>
          </w:pPr>
          <w:r>
            <w:rPr>
              <w:rFonts w:eastAsia="Times New Roman"/>
            </w:rPr>
            <w:t xml:space="preserve">Kretzschmar, M., &amp; Raffel, S. (2023). </w:t>
          </w:r>
          <w:r>
            <w:rPr>
              <w:rFonts w:eastAsia="Times New Roman"/>
              <w:i/>
              <w:iCs/>
            </w:rPr>
            <w:t>The History and Allure of Interactive Visual Novels</w:t>
          </w:r>
          <w:r>
            <w:rPr>
              <w:rFonts w:eastAsia="Times New Roman"/>
            </w:rPr>
            <w:t>.</w:t>
          </w:r>
        </w:p>
        <w:p w14:paraId="264DB4DA" w14:textId="77777777" w:rsidR="007F5373" w:rsidRDefault="007F5373">
          <w:pPr>
            <w:autoSpaceDE w:val="0"/>
            <w:autoSpaceDN w:val="0"/>
            <w:ind w:hanging="480"/>
            <w:divId w:val="1995143752"/>
            <w:rPr>
              <w:rFonts w:eastAsia="Times New Roman"/>
            </w:rPr>
          </w:pPr>
          <w:r>
            <w:rPr>
              <w:rFonts w:eastAsia="Times New Roman"/>
              <w:i/>
              <w:iCs/>
            </w:rPr>
            <w:t>Krone (Anime) | The Promised Neverland Wiki | Fandom</w:t>
          </w:r>
          <w:r>
            <w:rPr>
              <w:rFonts w:eastAsia="Times New Roman"/>
            </w:rPr>
            <w:t>. (n.d.). Retrieved September 29, 2023, from https://yakusokunoneverland.fandom.com/wiki/Krone_(Anime)</w:t>
          </w:r>
        </w:p>
        <w:p w14:paraId="0E1FE43C" w14:textId="77777777" w:rsidR="007F5373" w:rsidRDefault="007F5373">
          <w:pPr>
            <w:autoSpaceDE w:val="0"/>
            <w:autoSpaceDN w:val="0"/>
            <w:ind w:hanging="480"/>
            <w:divId w:val="1418092746"/>
            <w:rPr>
              <w:rFonts w:eastAsia="Times New Roman"/>
            </w:rPr>
          </w:pPr>
          <w:r>
            <w:rPr>
              <w:rFonts w:eastAsia="Times New Roman"/>
            </w:rPr>
            <w:t xml:space="preserve">Kubin, E., &amp; Brandt, M. J. (2020). Identifying the domains of ideological similarities and differences in attitudes. </w:t>
          </w:r>
          <w:r>
            <w:rPr>
              <w:rFonts w:eastAsia="Times New Roman"/>
              <w:i/>
              <w:iCs/>
            </w:rPr>
            <w:t>Comprehensive Results in Social Psychology</w:t>
          </w:r>
          <w:r>
            <w:rPr>
              <w:rFonts w:eastAsia="Times New Roman"/>
            </w:rPr>
            <w:t xml:space="preserve">, </w:t>
          </w:r>
          <w:r>
            <w:rPr>
              <w:rFonts w:eastAsia="Times New Roman"/>
              <w:i/>
              <w:iCs/>
            </w:rPr>
            <w:t>4</w:t>
          </w:r>
          <w:r>
            <w:rPr>
              <w:rFonts w:eastAsia="Times New Roman"/>
            </w:rPr>
            <w:t>(1), 53–77. https://doi.org/10.1080/23743603.2020.1756242</w:t>
          </w:r>
        </w:p>
        <w:p w14:paraId="78837C3E" w14:textId="77777777" w:rsidR="007F5373" w:rsidRDefault="007F5373">
          <w:pPr>
            <w:autoSpaceDE w:val="0"/>
            <w:autoSpaceDN w:val="0"/>
            <w:ind w:hanging="480"/>
            <w:divId w:val="1396975827"/>
            <w:rPr>
              <w:rFonts w:eastAsia="Times New Roman"/>
            </w:rPr>
          </w:pPr>
          <w:r>
            <w:rPr>
              <w:rFonts w:eastAsia="Times New Roman"/>
            </w:rPr>
            <w:t xml:space="preserve">Kübler-Ross, E. (2009). </w:t>
          </w:r>
          <w:r>
            <w:rPr>
              <w:rFonts w:eastAsia="Times New Roman"/>
              <w:i/>
              <w:iCs/>
            </w:rPr>
            <w:t>On Death and Dying - What the Dying Have to Teach Doctors, Nurses, Clergy and their own Families 40th anniversary edition</w:t>
          </w:r>
          <w:r>
            <w:rPr>
              <w:rFonts w:eastAsia="Times New Roman"/>
            </w:rPr>
            <w:t>.</w:t>
          </w:r>
        </w:p>
        <w:p w14:paraId="67423FAF" w14:textId="77777777" w:rsidR="007F5373" w:rsidRDefault="007F5373">
          <w:pPr>
            <w:autoSpaceDE w:val="0"/>
            <w:autoSpaceDN w:val="0"/>
            <w:ind w:hanging="480"/>
            <w:divId w:val="961880213"/>
            <w:rPr>
              <w:rFonts w:eastAsia="Times New Roman"/>
            </w:rPr>
          </w:pPr>
          <w:r>
            <w:rPr>
              <w:rFonts w:eastAsia="Times New Roman"/>
              <w:i/>
              <w:iCs/>
            </w:rPr>
            <w:t>Lady Dimitrescu - Wikipedia</w:t>
          </w:r>
          <w:r>
            <w:rPr>
              <w:rFonts w:eastAsia="Times New Roman"/>
            </w:rPr>
            <w:t>. (n.d.). Retrieved September 14, 2023, from https://en.wikipedia.org/wiki/Lady_Dimitrescu</w:t>
          </w:r>
        </w:p>
        <w:p w14:paraId="7392070B" w14:textId="77777777" w:rsidR="007F5373" w:rsidRDefault="007F5373">
          <w:pPr>
            <w:autoSpaceDE w:val="0"/>
            <w:autoSpaceDN w:val="0"/>
            <w:ind w:hanging="480"/>
            <w:divId w:val="197819767"/>
            <w:rPr>
              <w:rFonts w:eastAsia="Times New Roman"/>
            </w:rPr>
          </w:pPr>
          <w:r>
            <w:rPr>
              <w:rFonts w:eastAsia="Times New Roman"/>
              <w:i/>
              <w:iCs/>
            </w:rPr>
            <w:t xml:space="preserve">Learn Japanese: (douzo) yoroshiku onegaishimasu. - I’m pleased to meet you. </w:t>
          </w:r>
          <w:r>
            <w:rPr>
              <w:rFonts w:eastAsia="Times New Roman"/>
              <w:i/>
              <w:iCs/>
              <w:vertAlign w:val="superscript"/>
            </w:rPr>
            <w:t>Please treat me well</w:t>
          </w:r>
          <w:r>
            <w:rPr>
              <w:rFonts w:eastAsia="Times New Roman"/>
            </w:rPr>
            <w:t>. (n.d.). Retrieved October 6, 2023, from https://elon.io/learn-japanese-hepburn/lexicon/28539/(douzo)-yoroshiku-onegaishimasu.</w:t>
          </w:r>
        </w:p>
        <w:p w14:paraId="44253578" w14:textId="77777777" w:rsidR="007F5373" w:rsidRDefault="007F5373">
          <w:pPr>
            <w:autoSpaceDE w:val="0"/>
            <w:autoSpaceDN w:val="0"/>
            <w:ind w:hanging="480"/>
            <w:divId w:val="1852183076"/>
            <w:rPr>
              <w:rFonts w:eastAsia="Times New Roman"/>
            </w:rPr>
          </w:pPr>
          <w:r>
            <w:rPr>
              <w:rFonts w:eastAsia="Times New Roman"/>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Pr>
              <w:rFonts w:eastAsia="Times New Roman"/>
              <w:i/>
              <w:iCs/>
            </w:rPr>
            <w:t>The Lancet Psychiatry</w:t>
          </w:r>
          <w:r>
            <w:rPr>
              <w:rFonts w:eastAsia="Times New Roman"/>
            </w:rPr>
            <w:t xml:space="preserve">, </w:t>
          </w:r>
          <w:r>
            <w:rPr>
              <w:rFonts w:eastAsia="Times New Roman"/>
              <w:i/>
              <w:iCs/>
            </w:rPr>
            <w:t>8</w:t>
          </w:r>
          <w:r>
            <w:rPr>
              <w:rFonts w:eastAsia="Times New Roman"/>
            </w:rPr>
            <w:t>(1), 48–57. https://doi.org/10.1016/S2215-0366(20)30383-7</w:t>
          </w:r>
        </w:p>
        <w:p w14:paraId="62811BD3" w14:textId="77777777" w:rsidR="007F5373" w:rsidRDefault="007F5373">
          <w:pPr>
            <w:autoSpaceDE w:val="0"/>
            <w:autoSpaceDN w:val="0"/>
            <w:ind w:hanging="480"/>
            <w:divId w:val="1825779800"/>
            <w:rPr>
              <w:rFonts w:eastAsia="Times New Roman"/>
            </w:rPr>
          </w:pPr>
          <w:r>
            <w:rPr>
              <w:rFonts w:eastAsia="Times New Roman"/>
            </w:rPr>
            <w:t xml:space="preserve">Leiß, T. V., &amp; Rausch, A. (2023). How Personality, Emotions and Situational Characteristics Affect Learning from Social Interactions in the Workplace. </w:t>
          </w:r>
          <w:r>
            <w:rPr>
              <w:rFonts w:eastAsia="Times New Roman"/>
              <w:i/>
              <w:iCs/>
            </w:rPr>
            <w:t>Vocations and Learning</w:t>
          </w:r>
          <w:r>
            <w:rPr>
              <w:rFonts w:eastAsia="Times New Roman"/>
            </w:rPr>
            <w:t xml:space="preserve">, </w:t>
          </w:r>
          <w:r>
            <w:rPr>
              <w:rFonts w:eastAsia="Times New Roman"/>
              <w:i/>
              <w:iCs/>
            </w:rPr>
            <w:t>16</w:t>
          </w:r>
          <w:r>
            <w:rPr>
              <w:rFonts w:eastAsia="Times New Roman"/>
            </w:rPr>
            <w:t>(1), 73–97. https://doi.org/10.1007/S12186-022-09303-W/TABLES/3</w:t>
          </w:r>
        </w:p>
        <w:p w14:paraId="0E1568B0" w14:textId="77777777" w:rsidR="007F5373" w:rsidRDefault="007F5373">
          <w:pPr>
            <w:autoSpaceDE w:val="0"/>
            <w:autoSpaceDN w:val="0"/>
            <w:ind w:hanging="480"/>
            <w:divId w:val="920262018"/>
            <w:rPr>
              <w:rFonts w:eastAsia="Times New Roman"/>
            </w:rPr>
          </w:pPr>
          <w:r>
            <w:rPr>
              <w:rFonts w:eastAsia="Times New Roman"/>
              <w:i/>
              <w:iCs/>
            </w:rPr>
            <w:t>Let’s Play: Vampyr [German/HD] #017: Stumme Camellia - YouTube</w:t>
          </w:r>
          <w:r>
            <w:rPr>
              <w:rFonts w:eastAsia="Times New Roman"/>
            </w:rPr>
            <w:t>. (n.d.). Retrieved September 15, 2023, from https://www.youtube.com/watch?v=_DzEYpmRZFk</w:t>
          </w:r>
        </w:p>
        <w:p w14:paraId="665DE527" w14:textId="77777777" w:rsidR="007F5373" w:rsidRDefault="007F5373">
          <w:pPr>
            <w:autoSpaceDE w:val="0"/>
            <w:autoSpaceDN w:val="0"/>
            <w:ind w:hanging="480"/>
            <w:divId w:val="948969579"/>
            <w:rPr>
              <w:rFonts w:eastAsia="Times New Roman"/>
            </w:rPr>
          </w:pPr>
          <w:r>
            <w:rPr>
              <w:rFonts w:eastAsia="Times New Roman"/>
            </w:rPr>
            <w:t xml:space="preserve">Likert, R. (1932). </w:t>
          </w:r>
          <w:r>
            <w:rPr>
              <w:rFonts w:eastAsia="Times New Roman"/>
              <w:i/>
              <w:iCs/>
            </w:rPr>
            <w:t>A Technique for the Measurement of Attitudes</w:t>
          </w:r>
          <w:r>
            <w:rPr>
              <w:rFonts w:eastAsia="Times New Roman"/>
            </w:rPr>
            <w:t>.</w:t>
          </w:r>
        </w:p>
        <w:p w14:paraId="3B2CF25E" w14:textId="77777777" w:rsidR="007F5373" w:rsidRDefault="007F5373">
          <w:pPr>
            <w:autoSpaceDE w:val="0"/>
            <w:autoSpaceDN w:val="0"/>
            <w:ind w:hanging="480"/>
            <w:divId w:val="742602055"/>
            <w:rPr>
              <w:rFonts w:eastAsia="Times New Roman"/>
            </w:rPr>
          </w:pPr>
          <w:r>
            <w:rPr>
              <w:rFonts w:eastAsia="Times New Roman"/>
              <w:i/>
              <w:iCs/>
            </w:rPr>
            <w:t>Lily Flowers: Colors and Symbolism | Flower Station</w:t>
          </w:r>
          <w:r>
            <w:rPr>
              <w:rFonts w:eastAsia="Times New Roman"/>
            </w:rPr>
            <w:t>. (n.d.). Retrieved September 18, 2023, from https://www.flowerstationdubai.com/blogs/news/lily-flowers-colors-symbolism</w:t>
          </w:r>
        </w:p>
        <w:p w14:paraId="465ADAE3" w14:textId="77777777" w:rsidR="007F5373" w:rsidRDefault="007F5373">
          <w:pPr>
            <w:autoSpaceDE w:val="0"/>
            <w:autoSpaceDN w:val="0"/>
            <w:ind w:hanging="480"/>
            <w:divId w:val="1869219737"/>
            <w:rPr>
              <w:rFonts w:eastAsia="Times New Roman"/>
            </w:rPr>
          </w:pPr>
          <w:r>
            <w:rPr>
              <w:rFonts w:eastAsia="Times New Roman"/>
              <w:i/>
              <w:iCs/>
            </w:rPr>
            <w:t>Loads of Sleeping Dog Screens and Concept Art</w:t>
          </w:r>
          <w:r>
            <w:rPr>
              <w:rFonts w:eastAsia="Times New Roman"/>
            </w:rPr>
            <w:t>. (n.d.). Retrieved September 15, 2023, from https://www.trueachievements.com/n9248/loads-of-sleeping-dog-screens-and-concept-art</w:t>
          </w:r>
        </w:p>
        <w:p w14:paraId="268C0F08" w14:textId="77777777" w:rsidR="007F5373" w:rsidRDefault="007F5373">
          <w:pPr>
            <w:autoSpaceDE w:val="0"/>
            <w:autoSpaceDN w:val="0"/>
            <w:ind w:hanging="480"/>
            <w:divId w:val="279799092"/>
            <w:rPr>
              <w:rFonts w:eastAsia="Times New Roman"/>
            </w:rPr>
          </w:pPr>
          <w:r>
            <w:rPr>
              <w:rFonts w:eastAsia="Times New Roman"/>
            </w:rPr>
            <w:t xml:space="preserve">Löw, A. (2023). </w:t>
          </w:r>
          <w:r>
            <w:rPr>
              <w:rFonts w:eastAsia="Times New Roman"/>
              <w:i/>
              <w:iCs/>
            </w:rPr>
            <w:t>What is a sprite?</w:t>
          </w:r>
          <w:r>
            <w:rPr>
              <w:rFonts w:eastAsia="Times New Roman"/>
            </w:rPr>
            <w:t xml:space="preserve"> https://www.codeandweb.com/knowledgebase/what-is-a-sprite</w:t>
          </w:r>
        </w:p>
        <w:p w14:paraId="66297434" w14:textId="77777777" w:rsidR="007F5373" w:rsidRDefault="007F5373">
          <w:pPr>
            <w:autoSpaceDE w:val="0"/>
            <w:autoSpaceDN w:val="0"/>
            <w:ind w:hanging="480"/>
            <w:divId w:val="766341918"/>
            <w:rPr>
              <w:rFonts w:eastAsia="Times New Roman"/>
            </w:rPr>
          </w:pPr>
          <w:r>
            <w:rPr>
              <w:rFonts w:eastAsia="Times New Roman"/>
            </w:rPr>
            <w:t xml:space="preserve">Lucasfilm Games. (1990). </w:t>
          </w:r>
          <w:r>
            <w:rPr>
              <w:rFonts w:eastAsia="Times New Roman"/>
              <w:i/>
              <w:iCs/>
            </w:rPr>
            <w:t>The Secret of Monkey Island</w:t>
          </w:r>
          <w:r>
            <w:rPr>
              <w:rFonts w:eastAsia="Times New Roman"/>
            </w:rPr>
            <w:t>.</w:t>
          </w:r>
        </w:p>
        <w:p w14:paraId="5F5BE7F9" w14:textId="77777777" w:rsidR="007F5373" w:rsidRDefault="007F5373">
          <w:pPr>
            <w:autoSpaceDE w:val="0"/>
            <w:autoSpaceDN w:val="0"/>
            <w:ind w:hanging="480"/>
            <w:divId w:val="1787656278"/>
            <w:rPr>
              <w:rFonts w:eastAsia="Times New Roman"/>
            </w:rPr>
          </w:pPr>
          <w:r>
            <w:rPr>
              <w:rFonts w:eastAsia="Times New Roman"/>
            </w:rPr>
            <w:lastRenderedPageBreak/>
            <w:t xml:space="preserve">Ludwig, J. M., Schumann, K., &amp; Porter, T. (2022). Humble and apologetic? Predicting apology quality with intellectual and general humility. </w:t>
          </w:r>
          <w:r>
            <w:rPr>
              <w:rFonts w:eastAsia="Times New Roman"/>
              <w:i/>
              <w:iCs/>
            </w:rPr>
            <w:t>Personality and Individual Differences</w:t>
          </w:r>
          <w:r>
            <w:rPr>
              <w:rFonts w:eastAsia="Times New Roman"/>
            </w:rPr>
            <w:t xml:space="preserve">, </w:t>
          </w:r>
          <w:r>
            <w:rPr>
              <w:rFonts w:eastAsia="Times New Roman"/>
              <w:i/>
              <w:iCs/>
            </w:rPr>
            <w:t>188</w:t>
          </w:r>
          <w:r>
            <w:rPr>
              <w:rFonts w:eastAsia="Times New Roman"/>
            </w:rPr>
            <w:t>. https://doi.org/10.1016/j.paid.2021.111477</w:t>
          </w:r>
        </w:p>
        <w:p w14:paraId="63DF29AD" w14:textId="77777777" w:rsidR="007F5373" w:rsidRDefault="007F5373">
          <w:pPr>
            <w:autoSpaceDE w:val="0"/>
            <w:autoSpaceDN w:val="0"/>
            <w:ind w:hanging="480"/>
            <w:divId w:val="376854446"/>
            <w:rPr>
              <w:rFonts w:eastAsia="Times New Roman"/>
            </w:rPr>
          </w:pPr>
          <w:r>
            <w:rPr>
              <w:rFonts w:eastAsia="Times New Roman"/>
              <w:i/>
              <w:iCs/>
            </w:rPr>
            <w:t>Luxúria - Dicio, Dicionário Online de Português</w:t>
          </w:r>
          <w:r>
            <w:rPr>
              <w:rFonts w:eastAsia="Times New Roman"/>
            </w:rPr>
            <w:t>. (n.d.). Retrieved September 18, 2023, from https://www.dicio.com.br/luxuria/</w:t>
          </w:r>
        </w:p>
        <w:p w14:paraId="034EB31C" w14:textId="77777777" w:rsidR="007F5373" w:rsidRDefault="007F5373">
          <w:pPr>
            <w:autoSpaceDE w:val="0"/>
            <w:autoSpaceDN w:val="0"/>
            <w:ind w:hanging="480"/>
            <w:divId w:val="1429543612"/>
            <w:rPr>
              <w:rFonts w:eastAsia="Times New Roman"/>
            </w:rPr>
          </w:pPr>
          <w:r>
            <w:rPr>
              <w:rFonts w:eastAsia="Times New Roman"/>
            </w:rPr>
            <w:t xml:space="preserve">Lystad, M. (1972). </w:t>
          </w:r>
          <w:r>
            <w:rPr>
              <w:rFonts w:eastAsia="Times New Roman"/>
              <w:i/>
              <w:iCs/>
            </w:rPr>
            <w:t>Social Alienation: A Review of Current Literature</w:t>
          </w:r>
          <w:r>
            <w:rPr>
              <w:rFonts w:eastAsia="Times New Roman"/>
            </w:rPr>
            <w:t>.</w:t>
          </w:r>
        </w:p>
        <w:p w14:paraId="7D39E3CD" w14:textId="77777777" w:rsidR="007F5373" w:rsidRDefault="007F5373">
          <w:pPr>
            <w:autoSpaceDE w:val="0"/>
            <w:autoSpaceDN w:val="0"/>
            <w:ind w:hanging="480"/>
            <w:divId w:val="704872247"/>
            <w:rPr>
              <w:rFonts w:eastAsia="Times New Roman"/>
            </w:rPr>
          </w:pPr>
          <w:r>
            <w:rPr>
              <w:rFonts w:eastAsia="Times New Roman"/>
            </w:rPr>
            <w:t xml:space="preserve">Madigan, J. (2015). </w:t>
          </w:r>
          <w:r>
            <w:rPr>
              <w:rFonts w:eastAsia="Times New Roman"/>
              <w:i/>
              <w:iCs/>
            </w:rPr>
            <w:t>Getting Gamers: The Psychology of Video Games and Their Impact on the People who Play Them</w:t>
          </w:r>
          <w:r>
            <w:rPr>
              <w:rFonts w:eastAsia="Times New Roman"/>
            </w:rPr>
            <w:t>.</w:t>
          </w:r>
        </w:p>
        <w:p w14:paraId="30E53D3E" w14:textId="77777777" w:rsidR="007F5373" w:rsidRDefault="007F5373">
          <w:pPr>
            <w:autoSpaceDE w:val="0"/>
            <w:autoSpaceDN w:val="0"/>
            <w:ind w:hanging="480"/>
            <w:divId w:val="337271293"/>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656B3130" w14:textId="77777777" w:rsidR="007F5373" w:rsidRDefault="007F5373">
          <w:pPr>
            <w:autoSpaceDE w:val="0"/>
            <w:autoSpaceDN w:val="0"/>
            <w:ind w:hanging="480"/>
            <w:divId w:val="1952203256"/>
            <w:rPr>
              <w:rFonts w:eastAsia="Times New Roman"/>
            </w:rPr>
          </w:pPr>
          <w:r>
            <w:rPr>
              <w:rFonts w:eastAsia="Times New Roman"/>
              <w:i/>
              <w:iCs/>
            </w:rPr>
            <w:t>MANGA | English meaning - Cambridge Dictionary</w:t>
          </w:r>
          <w:r>
            <w:rPr>
              <w:rFonts w:eastAsia="Times New Roman"/>
            </w:rPr>
            <w:t>. (n.d.). Retrieved September 7, 2023, from https://dictionary.cambridge.org/dictionary/english/manga</w:t>
          </w:r>
        </w:p>
        <w:p w14:paraId="5C4AEB15" w14:textId="77777777" w:rsidR="007F5373" w:rsidRDefault="007F5373">
          <w:pPr>
            <w:autoSpaceDE w:val="0"/>
            <w:autoSpaceDN w:val="0"/>
            <w:ind w:hanging="480"/>
            <w:divId w:val="1565946771"/>
            <w:rPr>
              <w:rFonts w:eastAsia="Times New Roman"/>
            </w:rPr>
          </w:pPr>
          <w:r>
            <w:rPr>
              <w:rFonts w:eastAsia="Times New Roman"/>
            </w:rPr>
            <w:t xml:space="preserve">Manney, J. (2008). </w:t>
          </w:r>
          <w:r>
            <w:rPr>
              <w:rFonts w:eastAsia="Times New Roman"/>
              <w:i/>
              <w:iCs/>
            </w:rPr>
            <w:t>Empathy in the Time of Technology: How Storytelling is the Key to Empathy</w:t>
          </w:r>
          <w:r>
            <w:rPr>
              <w:rFonts w:eastAsia="Times New Roman"/>
            </w:rPr>
            <w:t>.</w:t>
          </w:r>
        </w:p>
        <w:p w14:paraId="41296D01" w14:textId="77777777" w:rsidR="007F5373" w:rsidRDefault="007F5373">
          <w:pPr>
            <w:autoSpaceDE w:val="0"/>
            <w:autoSpaceDN w:val="0"/>
            <w:ind w:hanging="480"/>
            <w:divId w:val="1814785630"/>
            <w:rPr>
              <w:rFonts w:eastAsia="Times New Roman"/>
            </w:rPr>
          </w:pPr>
          <w:r>
            <w:rPr>
              <w:rFonts w:eastAsia="Times New Roman"/>
            </w:rPr>
            <w:t xml:space="preserve">Marchetti, I. (2018). </w:t>
          </w:r>
          <w:r>
            <w:rPr>
              <w:rFonts w:eastAsia="Times New Roman"/>
              <w:i/>
              <w:iCs/>
            </w:rPr>
            <w:t>HOPELESSNESS NETWORK ANALYSIS 1 Hopelessness: A network analysis</w:t>
          </w:r>
          <w:r>
            <w:rPr>
              <w:rFonts w:eastAsia="Times New Roman"/>
            </w:rPr>
            <w:t>.</w:t>
          </w:r>
        </w:p>
        <w:p w14:paraId="6D479A2D" w14:textId="77777777" w:rsidR="007F5373" w:rsidRDefault="007F5373">
          <w:pPr>
            <w:autoSpaceDE w:val="0"/>
            <w:autoSpaceDN w:val="0"/>
            <w:ind w:hanging="480"/>
            <w:divId w:val="1204906366"/>
            <w:rPr>
              <w:rFonts w:eastAsia="Times New Roman"/>
            </w:rPr>
          </w:pPr>
          <w:r>
            <w:rPr>
              <w:rFonts w:eastAsia="Times New Roman"/>
              <w:i/>
              <w:iCs/>
            </w:rPr>
            <w:t>Marie Besnard | Murderpedia, the encyclopedia of murderers</w:t>
          </w:r>
          <w:r>
            <w:rPr>
              <w:rFonts w:eastAsia="Times New Roman"/>
            </w:rPr>
            <w:t>. (n.d.). Retrieved September 14, 2023, from https://murderpedia.org/female.B/b/besnard-marie.htm</w:t>
          </w:r>
        </w:p>
        <w:p w14:paraId="6EF28FE1" w14:textId="77777777" w:rsidR="007F5373" w:rsidRDefault="007F5373">
          <w:pPr>
            <w:autoSpaceDE w:val="0"/>
            <w:autoSpaceDN w:val="0"/>
            <w:ind w:hanging="480"/>
            <w:divId w:val="454494824"/>
            <w:rPr>
              <w:rFonts w:eastAsia="Times New Roman"/>
            </w:rPr>
          </w:pPr>
          <w:r>
            <w:rPr>
              <w:rFonts w:eastAsia="Times New Roman"/>
              <w:i/>
              <w:iCs/>
            </w:rPr>
            <w:t>Marie Besnard – the Good Lady of Loudun | Killers Without Conscience</w:t>
          </w:r>
          <w:r>
            <w:rPr>
              <w:rFonts w:eastAsia="Times New Roman"/>
            </w:rPr>
            <w:t>. (n.d.). Retrieved September 14, 2023, from https://krazykillers.wordpress.com/2011/09/05/marie-besnard-the-good-lady-of-loudun/</w:t>
          </w:r>
        </w:p>
        <w:p w14:paraId="6A869B5A" w14:textId="77777777" w:rsidR="007F5373" w:rsidRDefault="007F5373">
          <w:pPr>
            <w:autoSpaceDE w:val="0"/>
            <w:autoSpaceDN w:val="0"/>
            <w:ind w:hanging="480"/>
            <w:divId w:val="1250776200"/>
            <w:rPr>
              <w:rFonts w:eastAsia="Times New Roman"/>
            </w:rPr>
          </w:pPr>
          <w:r>
            <w:rPr>
              <w:rFonts w:eastAsia="Times New Roman"/>
              <w:i/>
              <w:iCs/>
            </w:rPr>
            <w:t>Marie Besnard - Wikipedia</w:t>
          </w:r>
          <w:r>
            <w:rPr>
              <w:rFonts w:eastAsia="Times New Roman"/>
            </w:rPr>
            <w:t>. (n.d.). Retrieved September 14, 2023, from https://en.wikipedia.org/wiki/Marie_Besnard</w:t>
          </w:r>
        </w:p>
        <w:p w14:paraId="4902CC32" w14:textId="77777777" w:rsidR="007F5373" w:rsidRDefault="007F5373">
          <w:pPr>
            <w:autoSpaceDE w:val="0"/>
            <w:autoSpaceDN w:val="0"/>
            <w:ind w:hanging="480"/>
            <w:divId w:val="430322445"/>
            <w:rPr>
              <w:rFonts w:eastAsia="Times New Roman"/>
            </w:rPr>
          </w:pPr>
          <w:r>
            <w:rPr>
              <w:rFonts w:eastAsia="Times New Roman"/>
              <w:i/>
              <w:iCs/>
            </w:rPr>
            <w:t>Marie Besnard, l’empoisonneuse... - Série TV 2006 - AlloCiné</w:t>
          </w:r>
          <w:r>
            <w:rPr>
              <w:rFonts w:eastAsia="Times New Roman"/>
            </w:rPr>
            <w:t>. (n.d.). Retrieved September 14, 2023, from https://www.allocine.fr/series/ficheserie_gen_cserie=3006.html</w:t>
          </w:r>
        </w:p>
        <w:p w14:paraId="0B6087B6" w14:textId="77777777" w:rsidR="007F5373" w:rsidRDefault="007F5373">
          <w:pPr>
            <w:autoSpaceDE w:val="0"/>
            <w:autoSpaceDN w:val="0"/>
            <w:ind w:hanging="480"/>
            <w:divId w:val="498472720"/>
            <w:rPr>
              <w:rFonts w:eastAsia="Times New Roman"/>
            </w:rPr>
          </w:pPr>
          <w:r>
            <w:rPr>
              <w:rFonts w:eastAsia="Times New Roman"/>
              <w:i/>
              <w:iCs/>
            </w:rPr>
            <w:t>Marie Besnard, l’empoisonneuse : une mini-série avec Muriel Robin - rtbf.be</w:t>
          </w:r>
          <w:r>
            <w:rPr>
              <w:rFonts w:eastAsia="Times New Roman"/>
            </w:rPr>
            <w:t>. (n.d.). Retrieved September 14, 2023, from https://www.rtbf.be/article/marie-besnard-lempoisonneuse-une-mini-serie-avec-muriel-robin-10825683</w:t>
          </w:r>
        </w:p>
        <w:p w14:paraId="11431A07" w14:textId="77777777" w:rsidR="007F5373" w:rsidRDefault="007F5373">
          <w:pPr>
            <w:autoSpaceDE w:val="0"/>
            <w:autoSpaceDN w:val="0"/>
            <w:ind w:hanging="480"/>
            <w:divId w:val="1149128580"/>
            <w:rPr>
              <w:rFonts w:eastAsia="Times New Roman"/>
            </w:rPr>
          </w:pPr>
          <w:r>
            <w:rPr>
              <w:rFonts w:eastAsia="Times New Roman"/>
              <w:i/>
              <w:iCs/>
            </w:rPr>
            <w:t>Marie Besnard: The Undertaker’s Best Friend Crime Magazine</w:t>
          </w:r>
          <w:r>
            <w:rPr>
              <w:rFonts w:eastAsia="Times New Roman"/>
            </w:rPr>
            <w:t>. (n.d.). Retrieved September 14, 2023, from http://www.crimemagazine.com/marie-besnard-undertaker%E2%80%99s-best-friend</w:t>
          </w:r>
        </w:p>
        <w:p w14:paraId="564A27E7" w14:textId="77777777" w:rsidR="007F5373" w:rsidRDefault="007F5373">
          <w:pPr>
            <w:autoSpaceDE w:val="0"/>
            <w:autoSpaceDN w:val="0"/>
            <w:ind w:hanging="480"/>
            <w:divId w:val="682584856"/>
            <w:rPr>
              <w:rFonts w:eastAsia="Times New Roman"/>
            </w:rPr>
          </w:pPr>
          <w:r>
            <w:rPr>
              <w:rFonts w:eastAsia="Times New Roman"/>
              <w:i/>
              <w:iCs/>
            </w:rPr>
            <w:t>MARIE-JULIE JAHENNY - Our Lady of Lilies</w:t>
          </w:r>
          <w:r>
            <w:rPr>
              <w:rFonts w:eastAsia="Times New Roman"/>
            </w:rPr>
            <w:t>. (n.d.). Retrieved September 19, 2023, from https://www.pinterest.pt/pin/309411436873197306/</w:t>
          </w:r>
        </w:p>
        <w:p w14:paraId="75E9ACF2" w14:textId="77777777" w:rsidR="007F5373" w:rsidRDefault="007F5373">
          <w:pPr>
            <w:autoSpaceDE w:val="0"/>
            <w:autoSpaceDN w:val="0"/>
            <w:ind w:hanging="480"/>
            <w:divId w:val="718554693"/>
            <w:rPr>
              <w:rFonts w:eastAsia="Times New Roman"/>
            </w:rPr>
          </w:pPr>
          <w:r>
            <w:rPr>
              <w:rFonts w:eastAsia="Times New Roman"/>
            </w:rPr>
            <w:t xml:space="preserve">Mariotti, S. (2017). </w:t>
          </w:r>
          <w:r>
            <w:rPr>
              <w:rFonts w:eastAsia="Times New Roman"/>
              <w:i/>
              <w:iCs/>
            </w:rPr>
            <w:t>Economically Conservative Yet Socially Tolerant? Find Yourself on the Nolan Chart | HuffPost Impact</w:t>
          </w:r>
          <w:r>
            <w:rPr>
              <w:rFonts w:eastAsia="Times New Roman"/>
            </w:rPr>
            <w:t>. https://www.huffpost.com/entry/find-yourself-on-the-nolan-chart_b_4152470</w:t>
          </w:r>
        </w:p>
        <w:p w14:paraId="209CAC90" w14:textId="77777777" w:rsidR="007F5373" w:rsidRDefault="007F5373">
          <w:pPr>
            <w:autoSpaceDE w:val="0"/>
            <w:autoSpaceDN w:val="0"/>
            <w:ind w:hanging="480"/>
            <w:divId w:val="1422339752"/>
            <w:rPr>
              <w:rFonts w:eastAsia="Times New Roman"/>
            </w:rPr>
          </w:pPr>
          <w:r>
            <w:rPr>
              <w:rFonts w:eastAsia="Times New Roman"/>
            </w:rPr>
            <w:t xml:space="preserve">Mark, M., &amp; S. Pearson, C. (2001a). </w:t>
          </w:r>
          <w:r>
            <w:rPr>
              <w:rFonts w:eastAsia="Times New Roman"/>
              <w:i/>
              <w:iCs/>
            </w:rPr>
            <w:t>The Hero and The Outlaw - Building Extraordinary Brands Through the Power of Archetypes</w:t>
          </w:r>
          <w:r>
            <w:rPr>
              <w:rFonts w:eastAsia="Times New Roman"/>
            </w:rPr>
            <w:t>.</w:t>
          </w:r>
        </w:p>
        <w:p w14:paraId="3594D27A" w14:textId="77777777" w:rsidR="007F5373" w:rsidRDefault="007F5373">
          <w:pPr>
            <w:autoSpaceDE w:val="0"/>
            <w:autoSpaceDN w:val="0"/>
            <w:ind w:hanging="480"/>
            <w:divId w:val="2143451488"/>
            <w:rPr>
              <w:rFonts w:eastAsia="Times New Roman"/>
            </w:rPr>
          </w:pPr>
          <w:r>
            <w:rPr>
              <w:rFonts w:eastAsia="Times New Roman"/>
            </w:rPr>
            <w:t xml:space="preserve">Mark, M., &amp; S. Pearson, C. (2001b). </w:t>
          </w:r>
          <w:r>
            <w:rPr>
              <w:rFonts w:eastAsia="Times New Roman"/>
              <w:i/>
              <w:iCs/>
            </w:rPr>
            <w:t>The Hero and The Outlaw - Building Extraordinary Brands Through the Power of Archetypes</w:t>
          </w:r>
          <w:r>
            <w:rPr>
              <w:rFonts w:eastAsia="Times New Roman"/>
            </w:rPr>
            <w:t>.</w:t>
          </w:r>
        </w:p>
        <w:p w14:paraId="295B54B5" w14:textId="77777777" w:rsidR="007F5373" w:rsidRDefault="007F5373">
          <w:pPr>
            <w:autoSpaceDE w:val="0"/>
            <w:autoSpaceDN w:val="0"/>
            <w:ind w:hanging="480"/>
            <w:divId w:val="229921835"/>
            <w:rPr>
              <w:rFonts w:eastAsia="Times New Roman"/>
            </w:rPr>
          </w:pPr>
          <w:r>
            <w:rPr>
              <w:rFonts w:eastAsia="Times New Roman"/>
            </w:rPr>
            <w:lastRenderedPageBreak/>
            <w:t xml:space="preserve">Marques, J., Pinto, A., &amp; Figueira, J. (n.d.). </w:t>
          </w:r>
          <w:r>
            <w:rPr>
              <w:rFonts w:eastAsia="Times New Roman"/>
              <w:i/>
              <w:iCs/>
            </w:rPr>
            <w:t>Alterações fisiopatológicas associadas ao stress – Implicações na doença</w:t>
          </w:r>
          <w:r>
            <w:rPr>
              <w:rFonts w:eastAsia="Times New Roman"/>
            </w:rPr>
            <w:t>.</w:t>
          </w:r>
        </w:p>
        <w:p w14:paraId="2FCD7B0C" w14:textId="77777777" w:rsidR="007F5373" w:rsidRDefault="007F5373">
          <w:pPr>
            <w:autoSpaceDE w:val="0"/>
            <w:autoSpaceDN w:val="0"/>
            <w:ind w:hanging="480"/>
            <w:divId w:val="673920737"/>
            <w:rPr>
              <w:rFonts w:eastAsia="Times New Roman"/>
            </w:rPr>
          </w:pPr>
          <w:r>
            <w:rPr>
              <w:rFonts w:eastAsia="Times New Roman"/>
            </w:rPr>
            <w:t xml:space="preserve">Marsh, J. (2018). </w:t>
          </w:r>
          <w:r>
            <w:rPr>
              <w:rFonts w:eastAsia="Times New Roman"/>
              <w:i/>
              <w:iCs/>
            </w:rPr>
            <w:t>King of Thieves</w:t>
          </w:r>
          <w:r>
            <w:rPr>
              <w:rFonts w:eastAsia="Times New Roman"/>
            </w:rPr>
            <w:t>.</w:t>
          </w:r>
        </w:p>
        <w:p w14:paraId="78F64649" w14:textId="77777777" w:rsidR="007F5373" w:rsidRDefault="007F5373">
          <w:pPr>
            <w:autoSpaceDE w:val="0"/>
            <w:autoSpaceDN w:val="0"/>
            <w:ind w:hanging="480"/>
            <w:divId w:val="2109082862"/>
            <w:rPr>
              <w:rFonts w:eastAsia="Times New Roman"/>
            </w:rPr>
          </w:pPr>
          <w:r>
            <w:rPr>
              <w:rFonts w:eastAsia="Times New Roman"/>
            </w:rPr>
            <w:t xml:space="preserve">Marshall, G. (1990). </w:t>
          </w:r>
          <w:r>
            <w:rPr>
              <w:rFonts w:eastAsia="Times New Roman"/>
              <w:i/>
              <w:iCs/>
            </w:rPr>
            <w:t>Pretty Woman</w:t>
          </w:r>
          <w:r>
            <w:rPr>
              <w:rFonts w:eastAsia="Times New Roman"/>
            </w:rPr>
            <w:t>.</w:t>
          </w:r>
        </w:p>
        <w:p w14:paraId="1AF350F0" w14:textId="77777777" w:rsidR="007F5373" w:rsidRDefault="007F5373">
          <w:pPr>
            <w:autoSpaceDE w:val="0"/>
            <w:autoSpaceDN w:val="0"/>
            <w:ind w:hanging="480"/>
            <w:divId w:val="492529239"/>
            <w:rPr>
              <w:rFonts w:eastAsia="Times New Roman"/>
            </w:rPr>
          </w:pPr>
          <w:r>
            <w:rPr>
              <w:rFonts w:eastAsia="Times New Roman"/>
            </w:rPr>
            <w:t xml:space="preserve">Maxis. (2000). </w:t>
          </w:r>
          <w:r>
            <w:rPr>
              <w:rFonts w:eastAsia="Times New Roman"/>
              <w:i/>
              <w:iCs/>
            </w:rPr>
            <w:t>The Sims</w:t>
          </w:r>
          <w:r>
            <w:rPr>
              <w:rFonts w:eastAsia="Times New Roman"/>
            </w:rPr>
            <w:t>.</w:t>
          </w:r>
        </w:p>
        <w:p w14:paraId="0374C8C1" w14:textId="77777777" w:rsidR="007F5373" w:rsidRDefault="007F5373">
          <w:pPr>
            <w:autoSpaceDE w:val="0"/>
            <w:autoSpaceDN w:val="0"/>
            <w:ind w:hanging="480"/>
            <w:divId w:val="957181348"/>
            <w:rPr>
              <w:rFonts w:eastAsia="Times New Roman"/>
            </w:rPr>
          </w:pPr>
          <w:r>
            <w:rPr>
              <w:rFonts w:eastAsia="Times New Roman"/>
            </w:rPr>
            <w:t xml:space="preserve">Mayo Clinic Staff. (2022). </w:t>
          </w:r>
          <w:r>
            <w:rPr>
              <w:rFonts w:eastAsia="Times New Roman"/>
              <w:i/>
              <w:iCs/>
            </w:rPr>
            <w:t>Depression (major depressive disorder) - Symptoms and causes</w:t>
          </w:r>
          <w:r>
            <w:rPr>
              <w:rFonts w:eastAsia="Times New Roman"/>
            </w:rPr>
            <w:t>. https://www.mayoclinic.org/diseases-conditions/depression/symptoms-causes/syc-20356007</w:t>
          </w:r>
        </w:p>
        <w:p w14:paraId="3246451E" w14:textId="77777777" w:rsidR="007F5373" w:rsidRDefault="007F5373">
          <w:pPr>
            <w:autoSpaceDE w:val="0"/>
            <w:autoSpaceDN w:val="0"/>
            <w:ind w:hanging="480"/>
            <w:divId w:val="1510489304"/>
            <w:rPr>
              <w:rFonts w:eastAsia="Times New Roman"/>
            </w:rPr>
          </w:pPr>
          <w:r>
            <w:rPr>
              <w:rFonts w:eastAsia="Times New Roman"/>
            </w:rPr>
            <w:t xml:space="preserve">McCrae, R., &amp; Costa, P. (1999a). </w:t>
          </w:r>
          <w:r>
            <w:rPr>
              <w:rFonts w:eastAsia="Times New Roman"/>
              <w:i/>
              <w:iCs/>
            </w:rPr>
            <w:t>The five factor model of personality: Theoretical Perspective</w:t>
          </w:r>
          <w:r>
            <w:rPr>
              <w:rFonts w:eastAsia="Times New Roman"/>
            </w:rPr>
            <w:t>.</w:t>
          </w:r>
        </w:p>
        <w:p w14:paraId="4CD661CB" w14:textId="77777777" w:rsidR="007F5373" w:rsidRDefault="007F5373">
          <w:pPr>
            <w:autoSpaceDE w:val="0"/>
            <w:autoSpaceDN w:val="0"/>
            <w:ind w:hanging="480"/>
            <w:divId w:val="979647872"/>
            <w:rPr>
              <w:rFonts w:eastAsia="Times New Roman"/>
            </w:rPr>
          </w:pPr>
          <w:r>
            <w:rPr>
              <w:rFonts w:eastAsia="Times New Roman"/>
            </w:rPr>
            <w:t xml:space="preserve">McCrae, R., &amp; Costa, P. (1999b). </w:t>
          </w:r>
          <w:r>
            <w:rPr>
              <w:rFonts w:eastAsia="Times New Roman"/>
              <w:i/>
              <w:iCs/>
            </w:rPr>
            <w:t>The five factor model of personality: Theoretical Perspective</w:t>
          </w:r>
          <w:r>
            <w:rPr>
              <w:rFonts w:eastAsia="Times New Roman"/>
            </w:rPr>
            <w:t>. https://www.researchgate.net/publication/247880369</w:t>
          </w:r>
        </w:p>
        <w:p w14:paraId="5772970A" w14:textId="77777777" w:rsidR="007F5373" w:rsidRDefault="007F5373">
          <w:pPr>
            <w:autoSpaceDE w:val="0"/>
            <w:autoSpaceDN w:val="0"/>
            <w:ind w:hanging="480"/>
            <w:divId w:val="2046103808"/>
            <w:rPr>
              <w:rFonts w:eastAsia="Times New Roman"/>
            </w:rPr>
          </w:pPr>
          <w:r>
            <w:rPr>
              <w:rFonts w:eastAsia="Times New Roman"/>
            </w:rPr>
            <w:t xml:space="preserve">Mckay, M. T., Cole, J. C., &amp; Percy, A. (2017). </w:t>
          </w:r>
          <w:r>
            <w:rPr>
              <w:rFonts w:eastAsia="Times New Roman"/>
              <w:i/>
              <w:iCs/>
            </w:rPr>
            <w:t>Temporal focus clusters differ meaningfully in terms of anxiety and depressive symptomatology</w:t>
          </w:r>
          <w:r>
            <w:rPr>
              <w:rFonts w:eastAsia="Times New Roman"/>
            </w:rPr>
            <w:t>. https://doi.org/10.1016/j.psychres.2017.06.061</w:t>
          </w:r>
        </w:p>
        <w:p w14:paraId="621942DB" w14:textId="77777777" w:rsidR="007F5373" w:rsidRDefault="007F5373">
          <w:pPr>
            <w:autoSpaceDE w:val="0"/>
            <w:autoSpaceDN w:val="0"/>
            <w:ind w:hanging="480"/>
            <w:divId w:val="998924746"/>
            <w:rPr>
              <w:rFonts w:eastAsia="Times New Roman"/>
            </w:rPr>
          </w:pPr>
          <w:r>
            <w:rPr>
              <w:rFonts w:eastAsia="Times New Roman"/>
            </w:rPr>
            <w:t xml:space="preserve">Meadows, M. (2002). </w:t>
          </w:r>
          <w:r>
            <w:rPr>
              <w:rFonts w:eastAsia="Times New Roman"/>
              <w:i/>
              <w:iCs/>
            </w:rPr>
            <w:t>Pause &amp; Effect: The Art of Interactive Narrative</w:t>
          </w:r>
          <w:r>
            <w:rPr>
              <w:rFonts w:eastAsia="Times New Roman"/>
            </w:rPr>
            <w:t>.</w:t>
          </w:r>
        </w:p>
        <w:p w14:paraId="7E26BECB" w14:textId="77777777" w:rsidR="007F5373" w:rsidRDefault="007F5373">
          <w:pPr>
            <w:autoSpaceDE w:val="0"/>
            <w:autoSpaceDN w:val="0"/>
            <w:ind w:hanging="480"/>
            <w:divId w:val="882448276"/>
            <w:rPr>
              <w:rFonts w:eastAsia="Times New Roman"/>
            </w:rPr>
          </w:pPr>
          <w:r>
            <w:rPr>
              <w:rFonts w:eastAsia="Times New Roman"/>
            </w:rPr>
            <w:t xml:space="preserve">Meyers, N. (2015). </w:t>
          </w:r>
          <w:r>
            <w:rPr>
              <w:rFonts w:eastAsia="Times New Roman"/>
              <w:i/>
              <w:iCs/>
            </w:rPr>
            <w:t>The Intern</w:t>
          </w:r>
          <w:r>
            <w:rPr>
              <w:rFonts w:eastAsia="Times New Roman"/>
            </w:rPr>
            <w:t>.</w:t>
          </w:r>
        </w:p>
        <w:p w14:paraId="2F727FE3" w14:textId="77777777" w:rsidR="007F5373" w:rsidRDefault="007F5373">
          <w:pPr>
            <w:autoSpaceDE w:val="0"/>
            <w:autoSpaceDN w:val="0"/>
            <w:ind w:hanging="480"/>
            <w:divId w:val="458374781"/>
            <w:rPr>
              <w:rFonts w:eastAsia="Times New Roman"/>
            </w:rPr>
          </w:pPr>
          <w:r>
            <w:rPr>
              <w:rFonts w:eastAsia="Times New Roman"/>
            </w:rPr>
            <w:t xml:space="preserve">Miller, W. (2014). Libertarianism. </w:t>
          </w:r>
          <w:r>
            <w:rPr>
              <w:rFonts w:eastAsia="Times New Roman"/>
              <w:i/>
              <w:iCs/>
            </w:rPr>
            <w:t>The Social History of Crime and Punishment in America: An Encyclopedia</w:t>
          </w:r>
          <w:r>
            <w:rPr>
              <w:rFonts w:eastAsia="Times New Roman"/>
            </w:rPr>
            <w:t>. https://doi.org/10.4135/9781452218427.N395</w:t>
          </w:r>
        </w:p>
        <w:p w14:paraId="56A0F0F8" w14:textId="77777777" w:rsidR="007F5373" w:rsidRDefault="007F5373">
          <w:pPr>
            <w:autoSpaceDE w:val="0"/>
            <w:autoSpaceDN w:val="0"/>
            <w:ind w:hanging="480"/>
            <w:divId w:val="1662923397"/>
            <w:rPr>
              <w:rFonts w:eastAsia="Times New Roman"/>
            </w:rPr>
          </w:pPr>
          <w:r>
            <w:rPr>
              <w:rFonts w:eastAsia="Times New Roman"/>
            </w:rPr>
            <w:t xml:space="preserve">Mind. (n.d.). </w:t>
          </w:r>
          <w:r>
            <w:rPr>
              <w:rFonts w:eastAsia="Times New Roman"/>
              <w:i/>
              <w:iCs/>
            </w:rPr>
            <w:t>Media guidelines: Mental health on screen</w:t>
          </w:r>
          <w:r>
            <w:rPr>
              <w:rFonts w:eastAsia="Times New Roman"/>
            </w:rPr>
            <w:t>.</w:t>
          </w:r>
        </w:p>
        <w:p w14:paraId="77493B33" w14:textId="77777777" w:rsidR="007F5373" w:rsidRDefault="007F5373">
          <w:pPr>
            <w:autoSpaceDE w:val="0"/>
            <w:autoSpaceDN w:val="0"/>
            <w:ind w:hanging="480"/>
            <w:divId w:val="705065326"/>
            <w:rPr>
              <w:rFonts w:eastAsia="Times New Roman"/>
            </w:rPr>
          </w:pPr>
          <w:r>
            <w:rPr>
              <w:rFonts w:eastAsia="Times New Roman"/>
            </w:rPr>
            <w:t xml:space="preserve">Mind Charity. (n.d.). </w:t>
          </w:r>
          <w:r>
            <w:rPr>
              <w:rFonts w:eastAsia="Times New Roman"/>
              <w:i/>
              <w:iCs/>
            </w:rPr>
            <w:t>Mental health on screen</w:t>
          </w:r>
          <w:r>
            <w:rPr>
              <w:rFonts w:eastAsia="Times New Roman"/>
            </w:rPr>
            <w:t>.</w:t>
          </w:r>
        </w:p>
        <w:p w14:paraId="4F70FCF3" w14:textId="77777777" w:rsidR="007F5373" w:rsidRDefault="007F5373">
          <w:pPr>
            <w:autoSpaceDE w:val="0"/>
            <w:autoSpaceDN w:val="0"/>
            <w:ind w:hanging="480"/>
            <w:divId w:val="999969026"/>
            <w:rPr>
              <w:rFonts w:eastAsia="Times New Roman"/>
            </w:rPr>
          </w:pPr>
          <w:r>
            <w:rPr>
              <w:rFonts w:eastAsia="Times New Roman"/>
              <w:i/>
              <w:iCs/>
            </w:rPr>
            <w:t>Ming | Sleeping Dogs Wiki | Fandom</w:t>
          </w:r>
          <w:r>
            <w:rPr>
              <w:rFonts w:eastAsia="Times New Roman"/>
            </w:rPr>
            <w:t>. (n.d.). Retrieved September 15, 2023, from https://sleepingdogs.fandom.com/wiki/Ming</w:t>
          </w:r>
        </w:p>
        <w:p w14:paraId="3CA4E5FF" w14:textId="77777777" w:rsidR="007F5373" w:rsidRDefault="007F5373">
          <w:pPr>
            <w:autoSpaceDE w:val="0"/>
            <w:autoSpaceDN w:val="0"/>
            <w:ind w:hanging="480"/>
            <w:divId w:val="1603994282"/>
            <w:rPr>
              <w:rFonts w:eastAsia="Times New Roman"/>
            </w:rPr>
          </w:pPr>
          <w:r>
            <w:rPr>
              <w:rFonts w:eastAsia="Times New Roman"/>
              <w:i/>
              <w:iCs/>
            </w:rPr>
            <w:t>Modern Merida</w:t>
          </w:r>
          <w:r>
            <w:rPr>
              <w:rFonts w:eastAsia="Times New Roman"/>
            </w:rPr>
            <w:t>. (n.d.). Retrieved September 10, 2023, from https://modern-merida.tumblr.com/post/64378615004/how-to-tell-the-triplets-apart</w:t>
          </w:r>
        </w:p>
        <w:p w14:paraId="1D183ACF" w14:textId="77777777" w:rsidR="007F5373" w:rsidRDefault="007F5373">
          <w:pPr>
            <w:autoSpaceDE w:val="0"/>
            <w:autoSpaceDN w:val="0"/>
            <w:ind w:hanging="480"/>
            <w:divId w:val="1081178439"/>
            <w:rPr>
              <w:rFonts w:eastAsia="Times New Roman"/>
            </w:rPr>
          </w:pPr>
          <w:r>
            <w:rPr>
              <w:rFonts w:eastAsia="Times New Roman"/>
            </w:rPr>
            <w:t xml:space="preserve">Moica, T., Gligor, A., &amp; Moica, S. (2015). </w:t>
          </w:r>
          <w:r>
            <w:rPr>
              <w:rFonts w:eastAsia="Times New Roman"/>
              <w:i/>
              <w:iCs/>
            </w:rPr>
            <w:t>The relationship between cortisol and the hippocampal volume in depressed patients – a MRI pilot study</w:t>
          </w:r>
          <w:r>
            <w:rPr>
              <w:rFonts w:eastAsia="Times New Roman"/>
            </w:rPr>
            <w:t>.</w:t>
          </w:r>
        </w:p>
        <w:p w14:paraId="4594E281" w14:textId="77777777" w:rsidR="007F5373" w:rsidRDefault="007F5373">
          <w:pPr>
            <w:autoSpaceDE w:val="0"/>
            <w:autoSpaceDN w:val="0"/>
            <w:ind w:hanging="480"/>
            <w:divId w:val="1401437595"/>
            <w:rPr>
              <w:rFonts w:eastAsia="Times New Roman"/>
            </w:rPr>
          </w:pPr>
          <w:r>
            <w:rPr>
              <w:rFonts w:eastAsia="Times New Roman"/>
            </w:rPr>
            <w:t xml:space="preserve">Morrison, I., &amp; Ziemke, T. (2005a). </w:t>
          </w:r>
          <w:r>
            <w:rPr>
              <w:rFonts w:eastAsia="Times New Roman"/>
              <w:i/>
              <w:iCs/>
            </w:rPr>
            <w:t>Empathy with Computer Game Characters: A Cognitive Neuroscience Perspective</w:t>
          </w:r>
          <w:r>
            <w:rPr>
              <w:rFonts w:eastAsia="Times New Roman"/>
            </w:rPr>
            <w:t>. https://www.researchgate.net/publication/255577785_Empathy_with_Computer_Game_Characters_A_Cognitive_Neuroscience_Perspective</w:t>
          </w:r>
        </w:p>
        <w:p w14:paraId="7BC23764" w14:textId="77777777" w:rsidR="007F5373" w:rsidRDefault="007F5373">
          <w:pPr>
            <w:autoSpaceDE w:val="0"/>
            <w:autoSpaceDN w:val="0"/>
            <w:ind w:hanging="480"/>
            <w:divId w:val="1902863859"/>
            <w:rPr>
              <w:rFonts w:eastAsia="Times New Roman"/>
            </w:rPr>
          </w:pPr>
          <w:r>
            <w:rPr>
              <w:rFonts w:eastAsia="Times New Roman"/>
            </w:rPr>
            <w:t xml:space="preserve">Morrison, I., &amp; Ziemke, T. (2005b). </w:t>
          </w:r>
          <w:r>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Pr>
              <w:rFonts w:eastAsia="Times New Roman"/>
            </w:rPr>
            <w:t>. https://www.researchgate.net/publication/255577785</w:t>
          </w:r>
        </w:p>
        <w:p w14:paraId="64D3F0EF" w14:textId="77777777" w:rsidR="007F5373" w:rsidRDefault="007F5373">
          <w:pPr>
            <w:autoSpaceDE w:val="0"/>
            <w:autoSpaceDN w:val="0"/>
            <w:ind w:hanging="480"/>
            <w:divId w:val="959455749"/>
            <w:rPr>
              <w:rFonts w:eastAsia="Times New Roman"/>
            </w:rPr>
          </w:pPr>
          <w:r>
            <w:rPr>
              <w:rFonts w:eastAsia="Times New Roman"/>
            </w:rPr>
            <w:t xml:space="preserve">Mumu, J., Tanujaya, B., Charitas, R., &amp; Prahmana, I. (2022). Likert Scale in Social Sciences Research: Problems and Difficulties. </w:t>
          </w:r>
          <w:r>
            <w:rPr>
              <w:rFonts w:eastAsia="Times New Roman"/>
              <w:i/>
              <w:iCs/>
            </w:rPr>
            <w:t>FWU Journal of Social Sciences</w:t>
          </w:r>
          <w:r>
            <w:rPr>
              <w:rFonts w:eastAsia="Times New Roman"/>
            </w:rPr>
            <w:t xml:space="preserve">, </w:t>
          </w:r>
          <w:r>
            <w:rPr>
              <w:rFonts w:eastAsia="Times New Roman"/>
              <w:i/>
              <w:iCs/>
            </w:rPr>
            <w:t>16</w:t>
          </w:r>
          <w:r>
            <w:rPr>
              <w:rFonts w:eastAsia="Times New Roman"/>
            </w:rPr>
            <w:t>(4), 89–101. https://doi.org/10.51709/19951272/WINTER2022/7</w:t>
          </w:r>
        </w:p>
        <w:p w14:paraId="31CEF989" w14:textId="77777777" w:rsidR="007F5373" w:rsidRDefault="007F5373">
          <w:pPr>
            <w:autoSpaceDE w:val="0"/>
            <w:autoSpaceDN w:val="0"/>
            <w:ind w:hanging="480"/>
            <w:divId w:val="868101201"/>
            <w:rPr>
              <w:rFonts w:eastAsia="Times New Roman"/>
            </w:rPr>
          </w:pPr>
          <w:r>
            <w:rPr>
              <w:rFonts w:eastAsia="Times New Roman"/>
            </w:rPr>
            <w:t xml:space="preserve">Murray, J. (1997). </w:t>
          </w:r>
          <w:r>
            <w:rPr>
              <w:rFonts w:eastAsia="Times New Roman"/>
              <w:i/>
              <w:iCs/>
            </w:rPr>
            <w:t>Hamlet on the Holodeck: The Future of Narrative in Cyberspace</w:t>
          </w:r>
          <w:r>
            <w:rPr>
              <w:rFonts w:eastAsia="Times New Roman"/>
            </w:rPr>
            <w:t>.</w:t>
          </w:r>
        </w:p>
        <w:p w14:paraId="6C47C825" w14:textId="77777777" w:rsidR="007F5373" w:rsidRDefault="007F5373">
          <w:pPr>
            <w:autoSpaceDE w:val="0"/>
            <w:autoSpaceDN w:val="0"/>
            <w:ind w:hanging="480"/>
            <w:divId w:val="932009719"/>
            <w:rPr>
              <w:rFonts w:eastAsia="Times New Roman"/>
            </w:rPr>
          </w:pPr>
          <w:r>
            <w:rPr>
              <w:rFonts w:eastAsia="Times New Roman"/>
            </w:rPr>
            <w:lastRenderedPageBreak/>
            <w:t xml:space="preserve">Myss, C. (2003). </w:t>
          </w:r>
          <w:r>
            <w:rPr>
              <w:rFonts w:eastAsia="Times New Roman"/>
              <w:i/>
              <w:iCs/>
            </w:rPr>
            <w:t>Archetype Cards</w:t>
          </w:r>
          <w:r>
            <w:rPr>
              <w:rFonts w:eastAsia="Times New Roman"/>
            </w:rPr>
            <w:t>.</w:t>
          </w:r>
        </w:p>
        <w:p w14:paraId="18D6294E" w14:textId="77777777" w:rsidR="007F5373" w:rsidRDefault="007F5373">
          <w:pPr>
            <w:autoSpaceDE w:val="0"/>
            <w:autoSpaceDN w:val="0"/>
            <w:ind w:hanging="480"/>
            <w:divId w:val="1368338242"/>
            <w:rPr>
              <w:rFonts w:eastAsia="Times New Roman"/>
            </w:rPr>
          </w:pPr>
          <w:r>
            <w:rPr>
              <w:rFonts w:eastAsia="Times New Roman"/>
            </w:rPr>
            <w:t xml:space="preserve">Myss, C. (2013). </w:t>
          </w:r>
          <w:r>
            <w:rPr>
              <w:rFonts w:eastAsia="Times New Roman"/>
              <w:i/>
              <w:iCs/>
            </w:rPr>
            <w:t>Archetypes: Who Are You?</w:t>
          </w:r>
        </w:p>
        <w:p w14:paraId="6AFB6488" w14:textId="77777777" w:rsidR="007F5373" w:rsidRDefault="007F5373">
          <w:pPr>
            <w:autoSpaceDE w:val="0"/>
            <w:autoSpaceDN w:val="0"/>
            <w:ind w:hanging="480"/>
            <w:divId w:val="509219486"/>
            <w:rPr>
              <w:rFonts w:eastAsia="Times New Roman"/>
            </w:rPr>
          </w:pPr>
          <w:r>
            <w:rPr>
              <w:rFonts w:eastAsia="Times New Roman"/>
            </w:rPr>
            <w:t xml:space="preserve">Navitha, J., &amp; Sreedevi, P. (2019). </w:t>
          </w:r>
          <w:r>
            <w:rPr>
              <w:rFonts w:eastAsia="Times New Roman"/>
              <w:i/>
              <w:iCs/>
            </w:rPr>
            <w:t>A study on social alienation among adolescents</w:t>
          </w:r>
          <w:r>
            <w:rPr>
              <w:rFonts w:eastAsia="Times New Roman"/>
            </w:rPr>
            <w:t>.</w:t>
          </w:r>
        </w:p>
        <w:p w14:paraId="494CB562" w14:textId="77777777" w:rsidR="007F5373" w:rsidRDefault="007F5373">
          <w:pPr>
            <w:autoSpaceDE w:val="0"/>
            <w:autoSpaceDN w:val="0"/>
            <w:ind w:hanging="480"/>
            <w:divId w:val="1002732806"/>
            <w:rPr>
              <w:rFonts w:eastAsia="Times New Roman"/>
            </w:rPr>
          </w:pPr>
          <w:r>
            <w:rPr>
              <w:rFonts w:eastAsia="Times New Roman"/>
            </w:rPr>
            <w:t xml:space="preserve">Needham, J. (n.d.). </w:t>
          </w:r>
          <w:r>
            <w:rPr>
              <w:rFonts w:eastAsia="Times New Roman"/>
              <w:i/>
              <w:iCs/>
            </w:rPr>
            <w:t>Dream symbols: The colour purple and what it means – Heaven’s Dream Messages</w:t>
          </w:r>
          <w:r>
            <w:rPr>
              <w:rFonts w:eastAsia="Times New Roman"/>
            </w:rPr>
            <w:t>. Retrieved October 9, 2023, from https://heavensdreammessages.com/2021/09/04/biblical-symbolism-colour-purple-in-dreams/#Symbolism-of-purple-in-the-bible</w:t>
          </w:r>
        </w:p>
        <w:p w14:paraId="1ED753BC" w14:textId="77777777" w:rsidR="007F5373" w:rsidRDefault="007F5373">
          <w:pPr>
            <w:autoSpaceDE w:val="0"/>
            <w:autoSpaceDN w:val="0"/>
            <w:ind w:hanging="480"/>
            <w:divId w:val="6837847"/>
            <w:rPr>
              <w:rFonts w:eastAsia="Times New Roman"/>
            </w:rPr>
          </w:pPr>
          <w:r>
            <w:rPr>
              <w:rFonts w:eastAsia="Times New Roman"/>
            </w:rPr>
            <w:t xml:space="preserve">Nekljudova SV. (2019a). </w:t>
          </w:r>
          <w:r>
            <w:rPr>
              <w:rFonts w:eastAsia="Times New Roman"/>
              <w:i/>
              <w:iCs/>
            </w:rPr>
            <w:t>Six aspects of openness to experience</w:t>
          </w:r>
          <w:r>
            <w:rPr>
              <w:rFonts w:eastAsia="Times New Roman"/>
            </w:rPr>
            <w:t>. https://doi.org/10.15406/jpcpy.2019.10.00632</w:t>
          </w:r>
        </w:p>
        <w:p w14:paraId="45B412B0" w14:textId="77777777" w:rsidR="007F5373" w:rsidRDefault="007F5373">
          <w:pPr>
            <w:autoSpaceDE w:val="0"/>
            <w:autoSpaceDN w:val="0"/>
            <w:ind w:hanging="480"/>
            <w:divId w:val="1783960543"/>
            <w:rPr>
              <w:rFonts w:eastAsia="Times New Roman"/>
            </w:rPr>
          </w:pPr>
          <w:r>
            <w:rPr>
              <w:rFonts w:eastAsia="Times New Roman"/>
            </w:rPr>
            <w:t xml:space="preserve">Nekljudova SV. (2019b). </w:t>
          </w:r>
          <w:r>
            <w:rPr>
              <w:rFonts w:eastAsia="Times New Roman"/>
              <w:i/>
              <w:iCs/>
            </w:rPr>
            <w:t>Six aspects of openness to experience</w:t>
          </w:r>
          <w:r>
            <w:rPr>
              <w:rFonts w:eastAsia="Times New Roman"/>
            </w:rPr>
            <w:t>. https://doi.org/10.15406/jpcpy.2019.10.00632</w:t>
          </w:r>
        </w:p>
        <w:p w14:paraId="283DB70A" w14:textId="77777777" w:rsidR="007F5373" w:rsidRDefault="007F5373">
          <w:pPr>
            <w:autoSpaceDE w:val="0"/>
            <w:autoSpaceDN w:val="0"/>
            <w:ind w:hanging="480"/>
            <w:divId w:val="1415588257"/>
            <w:rPr>
              <w:rFonts w:eastAsia="Times New Roman"/>
            </w:rPr>
          </w:pPr>
          <w:r>
            <w:rPr>
              <w:rFonts w:eastAsia="Times New Roman"/>
            </w:rPr>
            <w:t xml:space="preserve">Nemoto, T., &amp; Beglar, D. (n.d.). </w:t>
          </w:r>
          <w:r>
            <w:rPr>
              <w:rFonts w:eastAsia="Times New Roman"/>
              <w:i/>
              <w:iCs/>
            </w:rPr>
            <w:t>Developing Likert-Scale Questionnaires Campus Reference Data</w:t>
          </w:r>
          <w:r>
            <w:rPr>
              <w:rFonts w:eastAsia="Times New Roman"/>
            </w:rPr>
            <w:t>.</w:t>
          </w:r>
        </w:p>
        <w:p w14:paraId="62A3D0F3" w14:textId="77777777" w:rsidR="007F5373" w:rsidRDefault="007F5373">
          <w:pPr>
            <w:autoSpaceDE w:val="0"/>
            <w:autoSpaceDN w:val="0"/>
            <w:ind w:hanging="480"/>
            <w:divId w:val="379865856"/>
            <w:rPr>
              <w:rFonts w:eastAsia="Times New Roman"/>
            </w:rPr>
          </w:pPr>
          <w:r>
            <w:rPr>
              <w:rFonts w:eastAsia="Times New Roman"/>
            </w:rPr>
            <w:t xml:space="preserve">Nolan, D. (1971). </w:t>
          </w:r>
          <w:r>
            <w:rPr>
              <w:rFonts w:eastAsia="Times New Roman"/>
              <w:i/>
              <w:iCs/>
            </w:rPr>
            <w:t>Classifying and Analysing Politico-Economic Systems</w:t>
          </w:r>
          <w:r>
            <w:rPr>
              <w:rFonts w:eastAsia="Times New Roman"/>
            </w:rPr>
            <w:t>.</w:t>
          </w:r>
        </w:p>
        <w:p w14:paraId="4193DDB5" w14:textId="77777777" w:rsidR="007F5373" w:rsidRDefault="007F5373">
          <w:pPr>
            <w:autoSpaceDE w:val="0"/>
            <w:autoSpaceDN w:val="0"/>
            <w:ind w:hanging="480"/>
            <w:divId w:val="1699694805"/>
            <w:rPr>
              <w:rFonts w:eastAsia="Times New Roman"/>
            </w:rPr>
          </w:pPr>
          <w:r>
            <w:rPr>
              <w:rFonts w:eastAsia="Times New Roman"/>
            </w:rPr>
            <w:t xml:space="preserve">Noyce, P. (2014). </w:t>
          </w:r>
          <w:r>
            <w:rPr>
              <w:rFonts w:eastAsia="Times New Roman"/>
              <w:i/>
              <w:iCs/>
            </w:rPr>
            <w:t>The Giver</w:t>
          </w:r>
          <w:r>
            <w:rPr>
              <w:rFonts w:eastAsia="Times New Roman"/>
            </w:rPr>
            <w:t>.</w:t>
          </w:r>
        </w:p>
        <w:p w14:paraId="60AD4404" w14:textId="77777777" w:rsidR="007F5373" w:rsidRDefault="007F5373">
          <w:pPr>
            <w:autoSpaceDE w:val="0"/>
            <w:autoSpaceDN w:val="0"/>
            <w:ind w:hanging="480"/>
            <w:divId w:val="589775575"/>
            <w:rPr>
              <w:rFonts w:eastAsia="Times New Roman"/>
            </w:rPr>
          </w:pPr>
          <w:r>
            <w:rPr>
              <w:rFonts w:eastAsia="Times New Roman"/>
            </w:rPr>
            <w:t xml:space="preserve">Nussbaum, A. (2013). </w:t>
          </w:r>
          <w:r>
            <w:rPr>
              <w:rFonts w:eastAsia="Times New Roman"/>
              <w:i/>
              <w:iCs/>
            </w:rPr>
            <w:t>Guia de Bolso do DSM-5 - Exame de Diagnóstico</w:t>
          </w:r>
          <w:r>
            <w:rPr>
              <w:rFonts w:eastAsia="Times New Roman"/>
            </w:rPr>
            <w:t>.</w:t>
          </w:r>
        </w:p>
        <w:p w14:paraId="7217306E" w14:textId="77777777" w:rsidR="007F5373" w:rsidRDefault="007F5373">
          <w:pPr>
            <w:autoSpaceDE w:val="0"/>
            <w:autoSpaceDN w:val="0"/>
            <w:ind w:hanging="480"/>
            <w:divId w:val="1505897631"/>
            <w:rPr>
              <w:rFonts w:eastAsia="Times New Roman"/>
            </w:rPr>
          </w:pPr>
          <w:r>
            <w:rPr>
              <w:rFonts w:eastAsia="Times New Roman"/>
            </w:rPr>
            <w:t xml:space="preserve">O’Connor, M. (2021). Reflecting on suffering at the end-of-life. </w:t>
          </w:r>
          <w:r>
            <w:rPr>
              <w:rFonts w:eastAsia="Times New Roman"/>
              <w:i/>
              <w:iCs/>
            </w:rPr>
            <w:t>Progress in Palliative Care</w:t>
          </w:r>
          <w:r>
            <w:rPr>
              <w:rFonts w:eastAsia="Times New Roman"/>
            </w:rPr>
            <w:t xml:space="preserve">, </w:t>
          </w:r>
          <w:r>
            <w:rPr>
              <w:rFonts w:eastAsia="Times New Roman"/>
              <w:i/>
              <w:iCs/>
            </w:rPr>
            <w:t>29</w:t>
          </w:r>
          <w:r>
            <w:rPr>
              <w:rFonts w:eastAsia="Times New Roman"/>
            </w:rPr>
            <w:t>(1), 1–4. https://doi.org/10.1080/09699260.2021.1852470</w:t>
          </w:r>
        </w:p>
        <w:p w14:paraId="7EA9EA23" w14:textId="77777777" w:rsidR="007F5373" w:rsidRDefault="007F5373">
          <w:pPr>
            <w:autoSpaceDE w:val="0"/>
            <w:autoSpaceDN w:val="0"/>
            <w:ind w:hanging="480"/>
            <w:divId w:val="1974171541"/>
            <w:rPr>
              <w:rFonts w:eastAsia="Times New Roman"/>
            </w:rPr>
          </w:pPr>
          <w:r>
            <w:rPr>
              <w:rFonts w:eastAsia="Times New Roman"/>
              <w:i/>
              <w:iCs/>
            </w:rPr>
            <w:t>Openness to Experience Definition</w:t>
          </w:r>
          <w:r>
            <w:rPr>
              <w:rFonts w:eastAsia="Times New Roman"/>
            </w:rPr>
            <w:t>. (n.d.). Retrieved September 19, 2023, from https://www.theworldcounts.com/purpose/openness-to-experience-definition</w:t>
          </w:r>
        </w:p>
        <w:p w14:paraId="57883C6C" w14:textId="77777777" w:rsidR="007F5373" w:rsidRDefault="007F5373">
          <w:pPr>
            <w:autoSpaceDE w:val="0"/>
            <w:autoSpaceDN w:val="0"/>
            <w:ind w:hanging="480"/>
            <w:divId w:val="1205677850"/>
            <w:rPr>
              <w:rFonts w:eastAsia="Times New Roman"/>
            </w:rPr>
          </w:pPr>
          <w:r>
            <w:rPr>
              <w:rFonts w:eastAsia="Times New Roman"/>
            </w:rPr>
            <w:t xml:space="preserve">Orford, J. (1994). The Interpersonal Circumplex: A Theory and Method for Applied Psychology. </w:t>
          </w:r>
          <w:r>
            <w:rPr>
              <w:rFonts w:eastAsia="Times New Roman"/>
              <w:i/>
              <w:iCs/>
            </w:rPr>
            <w:t>Human Relations, Vol.46, No.11</w:t>
          </w:r>
          <w:r>
            <w:rPr>
              <w:rFonts w:eastAsia="Times New Roman"/>
            </w:rPr>
            <w:t>.</w:t>
          </w:r>
        </w:p>
        <w:p w14:paraId="2082D0E1" w14:textId="77777777" w:rsidR="007F5373" w:rsidRDefault="007F5373">
          <w:pPr>
            <w:autoSpaceDE w:val="0"/>
            <w:autoSpaceDN w:val="0"/>
            <w:ind w:hanging="480"/>
            <w:divId w:val="231039048"/>
            <w:rPr>
              <w:rFonts w:eastAsia="Times New Roman"/>
            </w:rPr>
          </w:pPr>
          <w:r>
            <w:rPr>
              <w:rFonts w:eastAsia="Times New Roman"/>
              <w:i/>
              <w:iCs/>
            </w:rPr>
            <w:t>Osamu Dazai</w:t>
          </w:r>
          <w:r>
            <w:rPr>
              <w:rFonts w:eastAsia="Times New Roman"/>
            </w:rPr>
            <w:t>. (n.d.). Retrieved October 6, 2023, from https://web.archive.org/web/20131114031627/http://kirjasto.sci.fi/dazai.htm</w:t>
          </w:r>
        </w:p>
        <w:p w14:paraId="559412D1" w14:textId="77777777" w:rsidR="007F5373" w:rsidRDefault="007F5373">
          <w:pPr>
            <w:autoSpaceDE w:val="0"/>
            <w:autoSpaceDN w:val="0"/>
            <w:ind w:hanging="480"/>
            <w:divId w:val="1641881005"/>
            <w:rPr>
              <w:rFonts w:eastAsia="Times New Roman"/>
            </w:rPr>
          </w:pPr>
          <w:r>
            <w:rPr>
              <w:rFonts w:eastAsia="Times New Roman"/>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2CA2B5EB" w14:textId="77777777" w:rsidR="007F5373" w:rsidRDefault="007F5373">
          <w:pPr>
            <w:autoSpaceDE w:val="0"/>
            <w:autoSpaceDN w:val="0"/>
            <w:ind w:hanging="480"/>
            <w:divId w:val="165288904"/>
            <w:rPr>
              <w:rFonts w:eastAsia="Times New Roman"/>
            </w:rPr>
          </w:pPr>
          <w:r>
            <w:rPr>
              <w:rFonts w:eastAsia="Times New Roman"/>
              <w:i/>
              <w:iCs/>
            </w:rPr>
            <w:t>Pangeia não foi o primeiro supercontinente – e não será o último | Super</w:t>
          </w:r>
          <w:r>
            <w:rPr>
              <w:rFonts w:eastAsia="Times New Roman"/>
            </w:rPr>
            <w:t>. (n.d.). Retrieved April 15, 2023, from https://super.abril.com.br/coluna/deriva-continental/pangeia-nao-foi-o-primeiro-supercontinente-e-nao-sera-o-ultimo/</w:t>
          </w:r>
        </w:p>
        <w:p w14:paraId="7929B19D" w14:textId="77777777" w:rsidR="007F5373" w:rsidRDefault="007F5373">
          <w:pPr>
            <w:autoSpaceDE w:val="0"/>
            <w:autoSpaceDN w:val="0"/>
            <w:ind w:hanging="480"/>
            <w:divId w:val="1777939186"/>
            <w:rPr>
              <w:rFonts w:eastAsia="Times New Roman"/>
            </w:rPr>
          </w:pPr>
          <w:r>
            <w:rPr>
              <w:rFonts w:eastAsia="Times New Roman"/>
            </w:rPr>
            <w:t xml:space="preserve">Parker, O. (2009). </w:t>
          </w:r>
          <w:r>
            <w:rPr>
              <w:rFonts w:eastAsia="Times New Roman"/>
              <w:i/>
              <w:iCs/>
            </w:rPr>
            <w:t>Dorian Gray</w:t>
          </w:r>
          <w:r>
            <w:rPr>
              <w:rFonts w:eastAsia="Times New Roman"/>
            </w:rPr>
            <w:t>.</w:t>
          </w:r>
        </w:p>
        <w:p w14:paraId="4F8FCB8C" w14:textId="77777777" w:rsidR="007F5373" w:rsidRDefault="007F5373">
          <w:pPr>
            <w:autoSpaceDE w:val="0"/>
            <w:autoSpaceDN w:val="0"/>
            <w:ind w:hanging="480"/>
            <w:divId w:val="206529611"/>
            <w:rPr>
              <w:rFonts w:eastAsia="Times New Roman"/>
            </w:rPr>
          </w:pPr>
          <w:r>
            <w:rPr>
              <w:rFonts w:eastAsia="Times New Roman"/>
            </w:rPr>
            <w:t xml:space="preserve">Parlett, D. (1999). </w:t>
          </w:r>
          <w:r>
            <w:rPr>
              <w:rFonts w:eastAsia="Times New Roman"/>
              <w:i/>
              <w:iCs/>
            </w:rPr>
            <w:t>The Oxford History of Board Games</w:t>
          </w:r>
          <w:r>
            <w:rPr>
              <w:rFonts w:eastAsia="Times New Roman"/>
            </w:rPr>
            <w:t>.</w:t>
          </w:r>
        </w:p>
        <w:p w14:paraId="5A8088E8" w14:textId="77777777" w:rsidR="007F5373" w:rsidRDefault="007F5373">
          <w:pPr>
            <w:autoSpaceDE w:val="0"/>
            <w:autoSpaceDN w:val="0"/>
            <w:ind w:hanging="480"/>
            <w:divId w:val="917978990"/>
            <w:rPr>
              <w:rFonts w:eastAsia="Times New Roman"/>
            </w:rPr>
          </w:pPr>
          <w:r>
            <w:rPr>
              <w:rFonts w:eastAsia="Times New Roman"/>
              <w:i/>
              <w:iCs/>
            </w:rPr>
            <w:t>Partilha o que estás a sentir | Natal 2022 | Vodafone Portugal - YouTube</w:t>
          </w:r>
          <w:r>
            <w:rPr>
              <w:rFonts w:eastAsia="Times New Roman"/>
            </w:rPr>
            <w:t>. (n.d.). Retrieved January 16, 2023, from https://www.youtube.com/watch?v=a1zesVBH5yc</w:t>
          </w:r>
        </w:p>
        <w:p w14:paraId="10111E53" w14:textId="77777777" w:rsidR="007F5373" w:rsidRDefault="007F5373">
          <w:pPr>
            <w:autoSpaceDE w:val="0"/>
            <w:autoSpaceDN w:val="0"/>
            <w:ind w:hanging="480"/>
            <w:divId w:val="2106917504"/>
            <w:rPr>
              <w:rFonts w:eastAsia="Times New Roman"/>
            </w:rPr>
          </w:pPr>
          <w:r>
            <w:rPr>
              <w:rFonts w:eastAsia="Times New Roman"/>
            </w:rPr>
            <w:t xml:space="preserve">Pearson, C. (2015). </w:t>
          </w:r>
          <w:r>
            <w:rPr>
              <w:rFonts w:eastAsia="Times New Roman"/>
              <w:i/>
              <w:iCs/>
            </w:rPr>
            <w:t>Awakening the Heroes Within - Twelve Archetypes to Help Us Find Ourselves and Transform Our World</w:t>
          </w:r>
          <w:r>
            <w:rPr>
              <w:rFonts w:eastAsia="Times New Roman"/>
            </w:rPr>
            <w:t>.</w:t>
          </w:r>
        </w:p>
        <w:p w14:paraId="7BC51B28" w14:textId="77777777" w:rsidR="007F5373" w:rsidRDefault="007F5373">
          <w:pPr>
            <w:autoSpaceDE w:val="0"/>
            <w:autoSpaceDN w:val="0"/>
            <w:ind w:hanging="480"/>
            <w:divId w:val="2061663687"/>
            <w:rPr>
              <w:rFonts w:eastAsia="Times New Roman"/>
            </w:rPr>
          </w:pPr>
          <w:r>
            <w:rPr>
              <w:rFonts w:eastAsia="Times New Roman"/>
            </w:rPr>
            <w:t xml:space="preserve">Pop-Jordanova, N. (2021). Grief: Aetiology, Symptoms and Management. </w:t>
          </w:r>
          <w:r>
            <w:rPr>
              <w:rFonts w:eastAsia="Times New Roman"/>
              <w:i/>
              <w:iCs/>
            </w:rPr>
            <w:t>PRILOZI</w:t>
          </w:r>
          <w:r>
            <w:rPr>
              <w:rFonts w:eastAsia="Times New Roman"/>
            </w:rPr>
            <w:t xml:space="preserve">, </w:t>
          </w:r>
          <w:r>
            <w:rPr>
              <w:rFonts w:eastAsia="Times New Roman"/>
              <w:i/>
              <w:iCs/>
            </w:rPr>
            <w:t>42</w:t>
          </w:r>
          <w:r>
            <w:rPr>
              <w:rFonts w:eastAsia="Times New Roman"/>
            </w:rPr>
            <w:t>(2), 9–18. https://doi.org/10.2478/PRILOZI-2021-0014</w:t>
          </w:r>
        </w:p>
        <w:p w14:paraId="53AFD8E6" w14:textId="77777777" w:rsidR="007F5373" w:rsidRDefault="007F5373">
          <w:pPr>
            <w:autoSpaceDE w:val="0"/>
            <w:autoSpaceDN w:val="0"/>
            <w:ind w:hanging="480"/>
            <w:divId w:val="1814566577"/>
            <w:rPr>
              <w:rFonts w:eastAsia="Times New Roman"/>
            </w:rPr>
          </w:pPr>
          <w:r>
            <w:rPr>
              <w:rFonts w:eastAsia="Times New Roman"/>
            </w:rPr>
            <w:lastRenderedPageBreak/>
            <w:t xml:space="preserve">Porter, R. (n.d.). </w:t>
          </w:r>
          <w:r>
            <w:rPr>
              <w:rFonts w:eastAsia="Times New Roman"/>
              <w:i/>
              <w:iCs/>
            </w:rPr>
            <w:t>A Reflection and Analysis on the “Creation of Adam” Sistine Chapel Fresco</w:t>
          </w:r>
          <w:r>
            <w:rPr>
              <w:rFonts w:eastAsia="Times New Roman"/>
            </w:rPr>
            <w:t>.</w:t>
          </w:r>
        </w:p>
        <w:p w14:paraId="1C20C3B4" w14:textId="77777777" w:rsidR="007F5373" w:rsidRDefault="007F5373">
          <w:pPr>
            <w:autoSpaceDE w:val="0"/>
            <w:autoSpaceDN w:val="0"/>
            <w:ind w:hanging="480"/>
            <w:divId w:val="27948049"/>
            <w:rPr>
              <w:rFonts w:eastAsia="Times New Roman"/>
            </w:rPr>
          </w:pPr>
          <w:r>
            <w:rPr>
              <w:rFonts w:eastAsia="Times New Roman"/>
            </w:rPr>
            <w:t xml:space="preserve">Post, O. (n.d.). </w:t>
          </w:r>
          <w:r>
            <w:rPr>
              <w:rFonts w:eastAsia="Times New Roman"/>
              <w:i/>
              <w:iCs/>
            </w:rPr>
            <w:t>Human Generator Ultimate - Blender Market</w:t>
          </w:r>
          <w:r>
            <w:rPr>
              <w:rFonts w:eastAsia="Times New Roman"/>
            </w:rPr>
            <w:t>. Retrieved October 6, 2023, from https://blendermarket.com/products/humgen3d</w:t>
          </w:r>
        </w:p>
        <w:p w14:paraId="30008331" w14:textId="77777777" w:rsidR="007F5373" w:rsidRDefault="007F5373">
          <w:pPr>
            <w:autoSpaceDE w:val="0"/>
            <w:autoSpaceDN w:val="0"/>
            <w:ind w:hanging="480"/>
            <w:divId w:val="1632514898"/>
            <w:rPr>
              <w:rFonts w:eastAsia="Times New Roman"/>
            </w:rPr>
          </w:pPr>
          <w:r>
            <w:rPr>
              <w:rFonts w:eastAsia="Times New Roman"/>
              <w:i/>
              <w:iCs/>
            </w:rPr>
            <w:t>Production Designer on Creating ‘Isle of Dogs,’ ‘Ready Player One’ Dystopia – The Hollywood Reporter</w:t>
          </w:r>
          <w:r>
            <w:rPr>
              <w:rFonts w:eastAsia="Times New Roman"/>
            </w:rPr>
            <w:t>. (n.d.). Retrieved April 15, 2023, from https://www.hollywoodreporter.com/movies/movie-news/production-designer-creating-isle-dogs-ready-player-one-dystopia-1176173/</w:t>
          </w:r>
        </w:p>
        <w:p w14:paraId="1EB5CE7D" w14:textId="77777777" w:rsidR="007F5373" w:rsidRDefault="007F5373">
          <w:pPr>
            <w:autoSpaceDE w:val="0"/>
            <w:autoSpaceDN w:val="0"/>
            <w:ind w:hanging="480"/>
            <w:divId w:val="1584682260"/>
            <w:rPr>
              <w:rFonts w:eastAsia="Times New Roman"/>
            </w:rPr>
          </w:pPr>
          <w:r>
            <w:rPr>
              <w:rFonts w:eastAsia="Times New Roman"/>
              <w:i/>
              <w:iCs/>
            </w:rPr>
            <w:t>Qual é a diferença entre ser tímido e ser introvertido? - BBC News Brasil</w:t>
          </w:r>
          <w:r>
            <w:rPr>
              <w:rFonts w:eastAsia="Times New Roman"/>
            </w:rPr>
            <w:t>. (n.d.). Retrieved August 26, 2023, from https://www.bbc.com/portuguese/geral-44392088</w:t>
          </w:r>
        </w:p>
        <w:p w14:paraId="3FBF432A" w14:textId="77777777" w:rsidR="007F5373" w:rsidRDefault="007F5373">
          <w:pPr>
            <w:autoSpaceDE w:val="0"/>
            <w:autoSpaceDN w:val="0"/>
            <w:ind w:hanging="480"/>
            <w:divId w:val="229923544"/>
            <w:rPr>
              <w:rFonts w:eastAsia="Times New Roman"/>
            </w:rPr>
          </w:pPr>
          <w:r>
            <w:rPr>
              <w:rFonts w:eastAsia="Times New Roman"/>
            </w:rPr>
            <w:t xml:space="preserve">Rabasa, C., Gagliano, H., Pastor-Ciurana, J., Fuentes, S., Belda, X., Nadal, R., &amp; Armario, A. (2015). Adaptation of the hypothalamus-pituitary-adrenal axis to daily repeated stress does not follow the rules of habituation: A new perspective. </w:t>
          </w:r>
          <w:r>
            <w:rPr>
              <w:rFonts w:eastAsia="Times New Roman"/>
              <w:i/>
              <w:iCs/>
            </w:rPr>
            <w:t>Neuroscience and Biobehavioral Reviews</w:t>
          </w:r>
          <w:r>
            <w:rPr>
              <w:rFonts w:eastAsia="Times New Roman"/>
            </w:rPr>
            <w:t xml:space="preserve">, </w:t>
          </w:r>
          <w:r>
            <w:rPr>
              <w:rFonts w:eastAsia="Times New Roman"/>
              <w:i/>
              <w:iCs/>
            </w:rPr>
            <w:t>56</w:t>
          </w:r>
          <w:r>
            <w:rPr>
              <w:rFonts w:eastAsia="Times New Roman"/>
            </w:rPr>
            <w:t>, 35–49. https://doi.org/10.1016/J.NEUBIOREV.2015.06.013</w:t>
          </w:r>
        </w:p>
        <w:p w14:paraId="27806D1D" w14:textId="77777777" w:rsidR="007F5373" w:rsidRDefault="007F5373">
          <w:pPr>
            <w:autoSpaceDE w:val="0"/>
            <w:autoSpaceDN w:val="0"/>
            <w:ind w:hanging="480"/>
            <w:divId w:val="1132283439"/>
            <w:rPr>
              <w:rFonts w:eastAsia="Times New Roman"/>
            </w:rPr>
          </w:pPr>
          <w:r>
            <w:rPr>
              <w:rFonts w:eastAsia="Times New Roman"/>
              <w:i/>
              <w:iCs/>
            </w:rPr>
            <w:t>RAW | 2017 | Trailer HD, Julia Ducournau - YouTube</w:t>
          </w:r>
          <w:r>
            <w:rPr>
              <w:rFonts w:eastAsia="Times New Roman"/>
            </w:rPr>
            <w:t>. (n.d.). Retrieved April 15, 2023, from https://www.youtube.com/watch?v=4JfTnHHm3O8</w:t>
          </w:r>
        </w:p>
        <w:p w14:paraId="04E6B69F" w14:textId="77777777" w:rsidR="007F5373" w:rsidRDefault="007F5373">
          <w:pPr>
            <w:autoSpaceDE w:val="0"/>
            <w:autoSpaceDN w:val="0"/>
            <w:ind w:hanging="480"/>
            <w:divId w:val="606814208"/>
            <w:rPr>
              <w:rFonts w:eastAsia="Times New Roman"/>
            </w:rPr>
          </w:pPr>
          <w:r>
            <w:rPr>
              <w:rFonts w:eastAsia="Times New Roman"/>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21F8B75F" w14:textId="77777777" w:rsidR="007F5373" w:rsidRDefault="007F5373">
          <w:pPr>
            <w:autoSpaceDE w:val="0"/>
            <w:autoSpaceDN w:val="0"/>
            <w:ind w:hanging="480"/>
            <w:divId w:val="1473281890"/>
            <w:rPr>
              <w:rFonts w:eastAsia="Times New Roman"/>
            </w:rPr>
          </w:pPr>
          <w:r>
            <w:rPr>
              <w:rFonts w:eastAsia="Times New Roman"/>
            </w:rPr>
            <w:t xml:space="preserve">Ribeiro, T., Veloso, A., &amp; Bem-Haja, P. (2023). </w:t>
          </w:r>
          <w:r>
            <w:rPr>
              <w:rFonts w:eastAsia="Times New Roman"/>
              <w:i/>
              <w:iCs/>
            </w:rPr>
            <w:t>Measuring Empathy for Playable Characters in Digital Games: A Multidimensional Approach to assess Empathy for fictional characters in Digital Games</w:t>
          </w:r>
          <w:r>
            <w:rPr>
              <w:rFonts w:eastAsia="Times New Roman"/>
            </w:rPr>
            <w:t>.</w:t>
          </w:r>
        </w:p>
        <w:p w14:paraId="5D9F8789" w14:textId="77777777" w:rsidR="007F5373" w:rsidRDefault="007F5373">
          <w:pPr>
            <w:autoSpaceDE w:val="0"/>
            <w:autoSpaceDN w:val="0"/>
            <w:ind w:hanging="480"/>
            <w:divId w:val="1999576937"/>
            <w:rPr>
              <w:rFonts w:eastAsia="Times New Roman"/>
            </w:rPr>
          </w:pPr>
          <w:r>
            <w:rPr>
              <w:rFonts w:eastAsia="Times New Roman"/>
            </w:rPr>
            <w:t xml:space="preserve">Riess, H. (2018a). </w:t>
          </w:r>
          <w:r>
            <w:rPr>
              <w:rFonts w:eastAsia="Times New Roman"/>
              <w:i/>
              <w:iCs/>
            </w:rPr>
            <w:t>The Empathy Effect: Seven Neuroscience-Based Keys for Transforming the Way We Live, Love, Work, and Connect Across Differences</w:t>
          </w:r>
          <w:r>
            <w:rPr>
              <w:rFonts w:eastAsia="Times New Roman"/>
            </w:rPr>
            <w:t>.</w:t>
          </w:r>
        </w:p>
        <w:p w14:paraId="4C1F6C4F" w14:textId="77777777" w:rsidR="007F5373" w:rsidRDefault="007F5373">
          <w:pPr>
            <w:autoSpaceDE w:val="0"/>
            <w:autoSpaceDN w:val="0"/>
            <w:ind w:hanging="480"/>
            <w:divId w:val="2108773181"/>
            <w:rPr>
              <w:rFonts w:eastAsia="Times New Roman"/>
            </w:rPr>
          </w:pPr>
          <w:r>
            <w:rPr>
              <w:rFonts w:eastAsia="Times New Roman"/>
            </w:rPr>
            <w:t xml:space="preserve">Riess, H. (2018b). </w:t>
          </w:r>
          <w:r>
            <w:rPr>
              <w:rFonts w:eastAsia="Times New Roman"/>
              <w:i/>
              <w:iCs/>
            </w:rPr>
            <w:t>The Empathy Effect: Seven Neuroscience-Based Keys for Transforming the Way We Live, Love, Work, and Connect Across Differences</w:t>
          </w:r>
          <w:r>
            <w:rPr>
              <w:rFonts w:eastAsia="Times New Roman"/>
            </w:rPr>
            <w:t>.</w:t>
          </w:r>
        </w:p>
        <w:p w14:paraId="6C8AEEDC" w14:textId="77777777" w:rsidR="007F5373" w:rsidRDefault="007F5373">
          <w:pPr>
            <w:autoSpaceDE w:val="0"/>
            <w:autoSpaceDN w:val="0"/>
            <w:ind w:hanging="480"/>
            <w:divId w:val="1985967467"/>
            <w:rPr>
              <w:rFonts w:eastAsia="Times New Roman"/>
            </w:rPr>
          </w:pPr>
          <w:r>
            <w:rPr>
              <w:rFonts w:eastAsia="Times New Roman"/>
            </w:rPr>
            <w:t xml:space="preserve">Rivlin, A. (2018). </w:t>
          </w:r>
          <w:r>
            <w:rPr>
              <w:rFonts w:eastAsia="Times New Roman"/>
              <w:i/>
              <w:iCs/>
            </w:rPr>
            <w:t>In defense of centrists | Brookings</w:t>
          </w:r>
          <w:r>
            <w:rPr>
              <w:rFonts w:eastAsia="Times New Roman"/>
            </w:rPr>
            <w:t>. https://www.brookings.edu/articles/in-defense-of-centrists/</w:t>
          </w:r>
        </w:p>
        <w:p w14:paraId="28FA57CC" w14:textId="77777777" w:rsidR="007F5373" w:rsidRDefault="007F5373">
          <w:pPr>
            <w:autoSpaceDE w:val="0"/>
            <w:autoSpaceDN w:val="0"/>
            <w:ind w:hanging="480"/>
            <w:divId w:val="810753270"/>
            <w:rPr>
              <w:rFonts w:eastAsia="Times New Roman"/>
            </w:rPr>
          </w:pPr>
          <w:r>
            <w:rPr>
              <w:rFonts w:eastAsia="Times New Roman"/>
            </w:rPr>
            <w:t xml:space="preserve">Rössler, W. (2016). The stigma of mental disorders. </w:t>
          </w:r>
          <w:r>
            <w:rPr>
              <w:rFonts w:eastAsia="Times New Roman"/>
              <w:i/>
              <w:iCs/>
            </w:rPr>
            <w:t>EMBO Reports</w:t>
          </w:r>
          <w:r>
            <w:rPr>
              <w:rFonts w:eastAsia="Times New Roman"/>
            </w:rPr>
            <w:t xml:space="preserve">, </w:t>
          </w:r>
          <w:r>
            <w:rPr>
              <w:rFonts w:eastAsia="Times New Roman"/>
              <w:i/>
              <w:iCs/>
            </w:rPr>
            <w:t>17</w:t>
          </w:r>
          <w:r>
            <w:rPr>
              <w:rFonts w:eastAsia="Times New Roman"/>
            </w:rPr>
            <w:t>(9), 1250–1253. https://doi.org/10.15252/embr.201643041</w:t>
          </w:r>
        </w:p>
        <w:p w14:paraId="2706F9EA" w14:textId="77777777" w:rsidR="007F5373" w:rsidRDefault="007F5373">
          <w:pPr>
            <w:autoSpaceDE w:val="0"/>
            <w:autoSpaceDN w:val="0"/>
            <w:ind w:hanging="480"/>
            <w:divId w:val="233899921"/>
            <w:rPr>
              <w:rFonts w:eastAsia="Times New Roman"/>
            </w:rPr>
          </w:pPr>
          <w:r>
            <w:rPr>
              <w:rFonts w:eastAsia="Times New Roman"/>
            </w:rPr>
            <w:t xml:space="preserve">Saklani, P., Khan, H., Gupta, S., Kaur, A., &amp; Singh, T. G. (2022). Neuropeptides: Potential neuroprotective agents in ischemic injury. </w:t>
          </w:r>
          <w:r>
            <w:rPr>
              <w:rFonts w:eastAsia="Times New Roman"/>
              <w:i/>
              <w:iCs/>
            </w:rPr>
            <w:t>Life Sciences</w:t>
          </w:r>
          <w:r>
            <w:rPr>
              <w:rFonts w:eastAsia="Times New Roman"/>
            </w:rPr>
            <w:t xml:space="preserve">, </w:t>
          </w:r>
          <w:r>
            <w:rPr>
              <w:rFonts w:eastAsia="Times New Roman"/>
              <w:i/>
              <w:iCs/>
            </w:rPr>
            <w:t>288</w:t>
          </w:r>
          <w:r>
            <w:rPr>
              <w:rFonts w:eastAsia="Times New Roman"/>
            </w:rPr>
            <w:t>. https://doi.org/10.1016/j.lfs.2021.120186</w:t>
          </w:r>
        </w:p>
        <w:p w14:paraId="51AE4073" w14:textId="77777777" w:rsidR="007F5373" w:rsidRDefault="007F5373">
          <w:pPr>
            <w:autoSpaceDE w:val="0"/>
            <w:autoSpaceDN w:val="0"/>
            <w:ind w:hanging="480"/>
            <w:divId w:val="1382553356"/>
            <w:rPr>
              <w:rFonts w:eastAsia="Times New Roman"/>
            </w:rPr>
          </w:pPr>
          <w:r>
            <w:rPr>
              <w:rFonts w:eastAsia="Times New Roman"/>
            </w:rPr>
            <w:t xml:space="preserve">Salazar, F., Nakajima, T., &amp; Alexandrova, T. (2013). </w:t>
          </w:r>
          <w:r>
            <w:rPr>
              <w:rFonts w:eastAsia="Times New Roman"/>
              <w:i/>
              <w:iCs/>
            </w:rPr>
            <w:t>Visual Novels: An Methodology Guideline for Pervasive Educational Games that Favors Discernment</w:t>
          </w:r>
          <w:r>
            <w:rPr>
              <w:rFonts w:eastAsia="Times New Roman"/>
            </w:rPr>
            <w:t>.</w:t>
          </w:r>
        </w:p>
        <w:p w14:paraId="24EB6FB2" w14:textId="77777777" w:rsidR="007F5373" w:rsidRDefault="007F5373">
          <w:pPr>
            <w:autoSpaceDE w:val="0"/>
            <w:autoSpaceDN w:val="0"/>
            <w:ind w:hanging="480"/>
            <w:divId w:val="610475011"/>
            <w:rPr>
              <w:rFonts w:eastAsia="Times New Roman"/>
            </w:rPr>
          </w:pPr>
          <w:r>
            <w:rPr>
              <w:rFonts w:eastAsia="Times New Roman"/>
            </w:rPr>
            <w:t xml:space="preserve">Salen, K., &amp; Zimmerman, E. (2003a). </w:t>
          </w:r>
          <w:r>
            <w:rPr>
              <w:rFonts w:eastAsia="Times New Roman"/>
              <w:i/>
              <w:iCs/>
            </w:rPr>
            <w:t>Rules of play : game design fundamentals</w:t>
          </w:r>
          <w:r>
            <w:rPr>
              <w:rFonts w:eastAsia="Times New Roman"/>
            </w:rPr>
            <w:t>. MIT Press.</w:t>
          </w:r>
        </w:p>
        <w:p w14:paraId="7728B310" w14:textId="77777777" w:rsidR="007F5373" w:rsidRDefault="007F5373">
          <w:pPr>
            <w:autoSpaceDE w:val="0"/>
            <w:autoSpaceDN w:val="0"/>
            <w:ind w:hanging="480"/>
            <w:divId w:val="784495725"/>
            <w:rPr>
              <w:rFonts w:eastAsia="Times New Roman"/>
            </w:rPr>
          </w:pPr>
          <w:r>
            <w:rPr>
              <w:rFonts w:eastAsia="Times New Roman"/>
            </w:rPr>
            <w:t xml:space="preserve">Salen, K., &amp; Zimmerman, E. (2003b). </w:t>
          </w:r>
          <w:r>
            <w:rPr>
              <w:rFonts w:eastAsia="Times New Roman"/>
              <w:i/>
              <w:iCs/>
            </w:rPr>
            <w:t>Rules of play : game design fundamentals</w:t>
          </w:r>
          <w:r>
            <w:rPr>
              <w:rFonts w:eastAsia="Times New Roman"/>
            </w:rPr>
            <w:t>. MIT Press.</w:t>
          </w:r>
        </w:p>
        <w:p w14:paraId="6F6A5DE0" w14:textId="77777777" w:rsidR="007F5373" w:rsidRDefault="007F5373">
          <w:pPr>
            <w:autoSpaceDE w:val="0"/>
            <w:autoSpaceDN w:val="0"/>
            <w:ind w:hanging="480"/>
            <w:divId w:val="525289233"/>
            <w:rPr>
              <w:rFonts w:eastAsia="Times New Roman"/>
            </w:rPr>
          </w:pPr>
          <w:r>
            <w:rPr>
              <w:rFonts w:eastAsia="Times New Roman"/>
            </w:rPr>
            <w:t xml:space="preserve">Salen, K., &amp; Zimmerman, E. (2003c). </w:t>
          </w:r>
          <w:r>
            <w:rPr>
              <w:rFonts w:eastAsia="Times New Roman"/>
              <w:i/>
              <w:iCs/>
            </w:rPr>
            <w:t>Rules of play : game design fundamentals</w:t>
          </w:r>
          <w:r>
            <w:rPr>
              <w:rFonts w:eastAsia="Times New Roman"/>
            </w:rPr>
            <w:t>. MIT Press.</w:t>
          </w:r>
        </w:p>
        <w:p w14:paraId="5EA05E52" w14:textId="77777777" w:rsidR="007F5373" w:rsidRDefault="007F5373">
          <w:pPr>
            <w:autoSpaceDE w:val="0"/>
            <w:autoSpaceDN w:val="0"/>
            <w:ind w:hanging="480"/>
            <w:divId w:val="2027753360"/>
            <w:rPr>
              <w:rFonts w:eastAsia="Times New Roman"/>
            </w:rPr>
          </w:pPr>
          <w:r>
            <w:rPr>
              <w:rFonts w:eastAsia="Times New Roman"/>
            </w:rPr>
            <w:t xml:space="preserve">Samaritans. (2020). </w:t>
          </w:r>
          <w:r>
            <w:rPr>
              <w:rFonts w:eastAsia="Times New Roman"/>
              <w:i/>
              <w:iCs/>
            </w:rPr>
            <w:t>Guidance on depictions of suicide &amp; self-harm in drama &amp; film</w:t>
          </w:r>
          <w:r>
            <w:rPr>
              <w:rFonts w:eastAsia="Times New Roman"/>
            </w:rPr>
            <w:t>.</w:t>
          </w:r>
        </w:p>
        <w:p w14:paraId="494F6B0C" w14:textId="77777777" w:rsidR="007F5373" w:rsidRDefault="007F5373">
          <w:pPr>
            <w:autoSpaceDE w:val="0"/>
            <w:autoSpaceDN w:val="0"/>
            <w:ind w:hanging="480"/>
            <w:divId w:val="236865945"/>
            <w:rPr>
              <w:rFonts w:eastAsia="Times New Roman"/>
            </w:rPr>
          </w:pPr>
          <w:r>
            <w:rPr>
              <w:rFonts w:eastAsia="Times New Roman"/>
            </w:rPr>
            <w:lastRenderedPageBreak/>
            <w:t xml:space="preserve">Sampat, E. (2017a). </w:t>
          </w:r>
          <w:r>
            <w:rPr>
              <w:rFonts w:eastAsia="Times New Roman"/>
              <w:i/>
              <w:iCs/>
            </w:rPr>
            <w:t>Empathy Engines - Design Games That Are Personal, Political, and Profound</w:t>
          </w:r>
          <w:r>
            <w:rPr>
              <w:rFonts w:eastAsia="Times New Roman"/>
            </w:rPr>
            <w:t>.</w:t>
          </w:r>
        </w:p>
        <w:p w14:paraId="06CA7D7C" w14:textId="77777777" w:rsidR="007F5373" w:rsidRDefault="007F5373">
          <w:pPr>
            <w:autoSpaceDE w:val="0"/>
            <w:autoSpaceDN w:val="0"/>
            <w:ind w:hanging="480"/>
            <w:divId w:val="256140859"/>
            <w:rPr>
              <w:rFonts w:eastAsia="Times New Roman"/>
            </w:rPr>
          </w:pPr>
          <w:r>
            <w:rPr>
              <w:rFonts w:eastAsia="Times New Roman"/>
            </w:rPr>
            <w:t xml:space="preserve">Sampat, E. (2017b). </w:t>
          </w:r>
          <w:r>
            <w:rPr>
              <w:rFonts w:eastAsia="Times New Roman"/>
              <w:i/>
              <w:iCs/>
            </w:rPr>
            <w:t>Empathy Machines - Design Games That Are Personal, Political, and Profound</w:t>
          </w:r>
          <w:r>
            <w:rPr>
              <w:rFonts w:eastAsia="Times New Roman"/>
            </w:rPr>
            <w:t>.</w:t>
          </w:r>
        </w:p>
        <w:p w14:paraId="213CB486" w14:textId="77777777" w:rsidR="007F5373" w:rsidRDefault="007F5373">
          <w:pPr>
            <w:autoSpaceDE w:val="0"/>
            <w:autoSpaceDN w:val="0"/>
            <w:ind w:hanging="480"/>
            <w:divId w:val="2072381210"/>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30E62E2E" w14:textId="77777777" w:rsidR="007F5373" w:rsidRDefault="007F5373">
          <w:pPr>
            <w:autoSpaceDE w:val="0"/>
            <w:autoSpaceDN w:val="0"/>
            <w:ind w:hanging="480"/>
            <w:divId w:val="1735809347"/>
            <w:rPr>
              <w:rFonts w:eastAsia="Times New Roman"/>
            </w:rPr>
          </w:pPr>
          <w:r>
            <w:rPr>
              <w:rFonts w:eastAsia="Times New Roman"/>
            </w:rPr>
            <w:t xml:space="preserve">Sarfraz, H. (1997). </w:t>
          </w:r>
          <w:r>
            <w:rPr>
              <w:rFonts w:eastAsia="Times New Roman"/>
              <w:i/>
              <w:iCs/>
            </w:rPr>
            <w:t>Alienation: A Theoretical Overview</w:t>
          </w:r>
          <w:r>
            <w:rPr>
              <w:rFonts w:eastAsia="Times New Roman"/>
            </w:rPr>
            <w:t>.</w:t>
          </w:r>
        </w:p>
        <w:p w14:paraId="098668B7" w14:textId="77777777" w:rsidR="007F5373" w:rsidRDefault="007F5373">
          <w:pPr>
            <w:autoSpaceDE w:val="0"/>
            <w:autoSpaceDN w:val="0"/>
            <w:ind w:hanging="480"/>
            <w:divId w:val="89006004"/>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046BEB55" w14:textId="77777777" w:rsidR="007F5373" w:rsidRDefault="007F5373">
          <w:pPr>
            <w:autoSpaceDE w:val="0"/>
            <w:autoSpaceDN w:val="0"/>
            <w:ind w:hanging="480"/>
            <w:divId w:val="1327202289"/>
            <w:rPr>
              <w:rFonts w:eastAsia="Times New Roman"/>
            </w:rPr>
          </w:pPr>
          <w:r>
            <w:rPr>
              <w:rFonts w:eastAsia="Times New Roman"/>
              <w:i/>
              <w:iCs/>
            </w:rPr>
            <w:t>Saúde mental é o tema da campanha de Natal da Vodafone - Vodafone Portugal</w:t>
          </w:r>
          <w:r>
            <w:rPr>
              <w:rFonts w:eastAsia="Times New Roman"/>
            </w:rPr>
            <w:t>. (n.d.). Retrieved January 16, 2023, from https://www.vodafone.pt/press-releases/2022/12/saude-mental-e-o-tema-da-campanha-de-natal-da-vodafone.html</w:t>
          </w:r>
        </w:p>
        <w:p w14:paraId="3B2FCDDB" w14:textId="77777777" w:rsidR="007F5373" w:rsidRDefault="007F5373">
          <w:pPr>
            <w:autoSpaceDE w:val="0"/>
            <w:autoSpaceDN w:val="0"/>
            <w:ind w:hanging="480"/>
            <w:divId w:val="1970167520"/>
            <w:rPr>
              <w:rFonts w:eastAsia="Times New Roman"/>
            </w:rPr>
          </w:pPr>
          <w:r>
            <w:rPr>
              <w:rFonts w:eastAsia="Times New Roman"/>
            </w:rPr>
            <w:t xml:space="preserve">Schmidt, V. (2001). </w:t>
          </w:r>
          <w:r>
            <w:rPr>
              <w:rFonts w:eastAsia="Times New Roman"/>
              <w:i/>
              <w:iCs/>
            </w:rPr>
            <w:t>45 Master Characters - Mythic Models for Creating Original Characters</w:t>
          </w:r>
          <w:r>
            <w:rPr>
              <w:rFonts w:eastAsia="Times New Roman"/>
            </w:rPr>
            <w:t>.</w:t>
          </w:r>
        </w:p>
        <w:p w14:paraId="33F92A51" w14:textId="77777777" w:rsidR="007F5373" w:rsidRDefault="007F5373">
          <w:pPr>
            <w:autoSpaceDE w:val="0"/>
            <w:autoSpaceDN w:val="0"/>
            <w:ind w:hanging="480"/>
            <w:divId w:val="1636331329"/>
            <w:rPr>
              <w:rFonts w:eastAsia="Times New Roman"/>
            </w:rPr>
          </w:pPr>
          <w:r>
            <w:rPr>
              <w:rFonts w:eastAsia="Times New Roman"/>
              <w:i/>
              <w:iCs/>
            </w:rPr>
            <w:t>Scottish Highlands | Location, Map, &amp; Facts | Britannica</w:t>
          </w:r>
          <w:r>
            <w:rPr>
              <w:rFonts w:eastAsia="Times New Roman"/>
            </w:rPr>
            <w:t>. (n.d.). Retrieved October 6, 2023, from https://www.britannica.com/place/Highlands-region-Scotland</w:t>
          </w:r>
        </w:p>
        <w:p w14:paraId="78D94482" w14:textId="77777777" w:rsidR="007F5373" w:rsidRDefault="007F5373">
          <w:pPr>
            <w:autoSpaceDE w:val="0"/>
            <w:autoSpaceDN w:val="0"/>
            <w:ind w:hanging="480"/>
            <w:divId w:val="744497700"/>
            <w:rPr>
              <w:rFonts w:eastAsia="Times New Roman"/>
            </w:rPr>
          </w:pPr>
          <w:r>
            <w:rPr>
              <w:rFonts w:eastAsia="Times New Roman"/>
              <w:i/>
              <w:iCs/>
            </w:rPr>
            <w:t>Secretariado Nacional de Liturgia :: Portugal</w:t>
          </w:r>
          <w:r>
            <w:rPr>
              <w:rFonts w:eastAsia="Times New Roman"/>
            </w:rPr>
            <w:t>. (n.d.). Retrieved September 19, 2023, from https://www.liturgia.pt/santos/santo_v.php?cod_santo=50</w:t>
          </w:r>
        </w:p>
        <w:p w14:paraId="42261C53" w14:textId="77777777" w:rsidR="007F5373" w:rsidRDefault="007F5373">
          <w:pPr>
            <w:autoSpaceDE w:val="0"/>
            <w:autoSpaceDN w:val="0"/>
            <w:ind w:hanging="480"/>
            <w:divId w:val="1301426375"/>
            <w:rPr>
              <w:rFonts w:eastAsia="Times New Roman"/>
            </w:rPr>
          </w:pPr>
          <w:r>
            <w:rPr>
              <w:rFonts w:eastAsia="Times New Roman"/>
              <w:i/>
              <w:iCs/>
            </w:rPr>
            <w:t>See Every Absurd Outfit Jennifer Love Hewitt Wears on Season One of The Client List - Slideshow - Vulture</w:t>
          </w:r>
          <w:r>
            <w:rPr>
              <w:rFonts w:eastAsia="Times New Roman"/>
            </w:rPr>
            <w:t>. (n.d.). Retrieved April 15, 2023, from https://www.vulture.com/2013/03/jennifer-love-hewitt-client-list-fashion-season-one.html</w:t>
          </w:r>
        </w:p>
        <w:p w14:paraId="4B19619C" w14:textId="77777777" w:rsidR="007F5373" w:rsidRDefault="007F5373">
          <w:pPr>
            <w:autoSpaceDE w:val="0"/>
            <w:autoSpaceDN w:val="0"/>
            <w:ind w:hanging="480"/>
            <w:divId w:val="1647975720"/>
            <w:rPr>
              <w:rFonts w:eastAsia="Times New Roman"/>
            </w:rPr>
          </w:pPr>
          <w:r>
            <w:rPr>
              <w:rFonts w:eastAsia="Times New Roman"/>
            </w:rPr>
            <w:t xml:space="preserve">Sharma, A., Madaan, V., &amp; Petty, F. D. (2006). Exercise for Mental Health. </w:t>
          </w:r>
          <w:r>
            <w:rPr>
              <w:rFonts w:eastAsia="Times New Roman"/>
              <w:i/>
              <w:iCs/>
            </w:rPr>
            <w:t>Primary Care Companion to The Journal of Clinical Psychiatry</w:t>
          </w:r>
          <w:r>
            <w:rPr>
              <w:rFonts w:eastAsia="Times New Roman"/>
            </w:rPr>
            <w:t xml:space="preserve">, </w:t>
          </w:r>
          <w:r>
            <w:rPr>
              <w:rFonts w:eastAsia="Times New Roman"/>
              <w:i/>
              <w:iCs/>
            </w:rPr>
            <w:t>8</w:t>
          </w:r>
          <w:r>
            <w:rPr>
              <w:rFonts w:eastAsia="Times New Roman"/>
            </w:rPr>
            <w:t>(2), 106. https://doi.org/10.4088/PCC.V08N0208A</w:t>
          </w:r>
        </w:p>
        <w:p w14:paraId="27C28620" w14:textId="77777777" w:rsidR="007F5373" w:rsidRDefault="007F5373">
          <w:pPr>
            <w:autoSpaceDE w:val="0"/>
            <w:autoSpaceDN w:val="0"/>
            <w:ind w:hanging="480"/>
            <w:divId w:val="269749437"/>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6CA0350A" w14:textId="77777777" w:rsidR="007F5373" w:rsidRDefault="007F5373">
          <w:pPr>
            <w:autoSpaceDE w:val="0"/>
            <w:autoSpaceDN w:val="0"/>
            <w:ind w:hanging="480"/>
            <w:divId w:val="1062219591"/>
            <w:rPr>
              <w:rFonts w:eastAsia="Times New Roman"/>
            </w:rPr>
          </w:pPr>
          <w:r>
            <w:rPr>
              <w:rFonts w:eastAsia="Times New Roman"/>
            </w:rPr>
            <w:t xml:space="preserve">Sinha, R. (2008). Chronic Stress, Drug Use, and Vulnerability to Addiction. </w:t>
          </w:r>
          <w:r>
            <w:rPr>
              <w:rFonts w:eastAsia="Times New Roman"/>
              <w:i/>
              <w:iCs/>
            </w:rPr>
            <w:t>Annals of the New York Academy of Sciences</w:t>
          </w:r>
          <w:r>
            <w:rPr>
              <w:rFonts w:eastAsia="Times New Roman"/>
            </w:rPr>
            <w:t xml:space="preserve">, </w:t>
          </w:r>
          <w:r>
            <w:rPr>
              <w:rFonts w:eastAsia="Times New Roman"/>
              <w:i/>
              <w:iCs/>
            </w:rPr>
            <w:t>1141</w:t>
          </w:r>
          <w:r>
            <w:rPr>
              <w:rFonts w:eastAsia="Times New Roman"/>
            </w:rPr>
            <w:t>, 105. https://doi.org/10.1196/ANNALS.1441.030</w:t>
          </w:r>
        </w:p>
        <w:p w14:paraId="591FC268" w14:textId="77777777" w:rsidR="007F5373" w:rsidRDefault="007F5373">
          <w:pPr>
            <w:autoSpaceDE w:val="0"/>
            <w:autoSpaceDN w:val="0"/>
            <w:ind w:hanging="480"/>
            <w:divId w:val="1527862078"/>
            <w:rPr>
              <w:rFonts w:eastAsia="Times New Roman"/>
            </w:rPr>
          </w:pPr>
          <w:r>
            <w:rPr>
              <w:rFonts w:eastAsia="Times New Roman"/>
            </w:rPr>
            <w:t xml:space="preserve">Sinha, R., &amp; Jastreboff, A. M. (2013). Stress as a common risk factor for obesity and addiction. </w:t>
          </w:r>
          <w:r>
            <w:rPr>
              <w:rFonts w:eastAsia="Times New Roman"/>
              <w:i/>
              <w:iCs/>
            </w:rPr>
            <w:t>Biological Psychiatry</w:t>
          </w:r>
          <w:r>
            <w:rPr>
              <w:rFonts w:eastAsia="Times New Roman"/>
            </w:rPr>
            <w:t xml:space="preserve">, </w:t>
          </w:r>
          <w:r>
            <w:rPr>
              <w:rFonts w:eastAsia="Times New Roman"/>
              <w:i/>
              <w:iCs/>
            </w:rPr>
            <w:t>73</w:t>
          </w:r>
          <w:r>
            <w:rPr>
              <w:rFonts w:eastAsia="Times New Roman"/>
            </w:rPr>
            <w:t>(9), 827–835. https://doi.org/10.1016/J.BIOPSYCH.2013.01.032</w:t>
          </w:r>
        </w:p>
        <w:p w14:paraId="327200B3" w14:textId="77777777" w:rsidR="007F5373" w:rsidRDefault="007F5373">
          <w:pPr>
            <w:autoSpaceDE w:val="0"/>
            <w:autoSpaceDN w:val="0"/>
            <w:ind w:hanging="480"/>
            <w:divId w:val="440996551"/>
            <w:rPr>
              <w:rFonts w:eastAsia="Times New Roman"/>
            </w:rPr>
          </w:pPr>
          <w:r>
            <w:rPr>
              <w:rFonts w:eastAsia="Times New Roman"/>
            </w:rPr>
            <w:t xml:space="preserve">Sloan, R. (2015a). </w:t>
          </w:r>
          <w:r>
            <w:rPr>
              <w:rFonts w:eastAsia="Times New Roman"/>
              <w:i/>
              <w:iCs/>
            </w:rPr>
            <w:t>Virtual Character Design for Games and Interactive Media</w:t>
          </w:r>
          <w:r>
            <w:rPr>
              <w:rFonts w:eastAsia="Times New Roman"/>
            </w:rPr>
            <w:t>.</w:t>
          </w:r>
        </w:p>
        <w:p w14:paraId="5A91A29A" w14:textId="77777777" w:rsidR="007F5373" w:rsidRDefault="007F5373">
          <w:pPr>
            <w:autoSpaceDE w:val="0"/>
            <w:autoSpaceDN w:val="0"/>
            <w:ind w:hanging="480"/>
            <w:divId w:val="1545409958"/>
            <w:rPr>
              <w:rFonts w:eastAsia="Times New Roman"/>
            </w:rPr>
          </w:pPr>
          <w:r>
            <w:rPr>
              <w:rFonts w:eastAsia="Times New Roman"/>
            </w:rPr>
            <w:t xml:space="preserve">Sloan, R. (2015b). </w:t>
          </w:r>
          <w:r>
            <w:rPr>
              <w:rFonts w:eastAsia="Times New Roman"/>
              <w:i/>
              <w:iCs/>
            </w:rPr>
            <w:t>Virtual Character Design for Games and Interactive Media</w:t>
          </w:r>
          <w:r>
            <w:rPr>
              <w:rFonts w:eastAsia="Times New Roman"/>
            </w:rPr>
            <w:t>.</w:t>
          </w:r>
        </w:p>
        <w:p w14:paraId="2017C40A" w14:textId="77777777" w:rsidR="007F5373" w:rsidRDefault="007F5373">
          <w:pPr>
            <w:autoSpaceDE w:val="0"/>
            <w:autoSpaceDN w:val="0"/>
            <w:ind w:hanging="480"/>
            <w:divId w:val="294801982"/>
            <w:rPr>
              <w:rFonts w:eastAsia="Times New Roman"/>
            </w:rPr>
          </w:pPr>
          <w:r>
            <w:rPr>
              <w:rFonts w:eastAsia="Times New Roman"/>
            </w:rPr>
            <w:t xml:space="preserve">Sloan, R. J. S. (2015). </w:t>
          </w:r>
          <w:r>
            <w:rPr>
              <w:rFonts w:eastAsia="Times New Roman"/>
              <w:i/>
              <w:iCs/>
            </w:rPr>
            <w:t>Virtual Character Design for Games and Interactive Media</w:t>
          </w:r>
          <w:r>
            <w:rPr>
              <w:rFonts w:eastAsia="Times New Roman"/>
            </w:rPr>
            <w:t>.</w:t>
          </w:r>
        </w:p>
        <w:p w14:paraId="4AC88228" w14:textId="77777777" w:rsidR="007F5373" w:rsidRDefault="007F5373">
          <w:pPr>
            <w:autoSpaceDE w:val="0"/>
            <w:autoSpaceDN w:val="0"/>
            <w:ind w:hanging="480"/>
            <w:divId w:val="1190334004"/>
            <w:rPr>
              <w:rFonts w:eastAsia="Times New Roman"/>
            </w:rPr>
          </w:pPr>
          <w:r>
            <w:rPr>
              <w:rFonts w:eastAsia="Times New Roman"/>
              <w:i/>
              <w:iCs/>
            </w:rPr>
            <w:t>Snow White and the Seven Dwarfs (1937, David Hand) — Essays and Criticism for the Film Enthusiast | Kinetoscope Film Journal</w:t>
          </w:r>
          <w:r>
            <w:rPr>
              <w:rFonts w:eastAsia="Times New Roman"/>
            </w:rPr>
            <w:t>. (n.d.). Retrieved September 13, 2023, from https://kinetoscope.org/blog/snow-white</w:t>
          </w:r>
        </w:p>
        <w:p w14:paraId="09362029" w14:textId="77777777" w:rsidR="007F5373" w:rsidRDefault="007F5373">
          <w:pPr>
            <w:autoSpaceDE w:val="0"/>
            <w:autoSpaceDN w:val="0"/>
            <w:ind w:hanging="480"/>
            <w:divId w:val="1546989478"/>
            <w:rPr>
              <w:rFonts w:eastAsia="Times New Roman"/>
            </w:rPr>
          </w:pPr>
          <w:r>
            <w:rPr>
              <w:rFonts w:eastAsia="Times New Roman"/>
              <w:i/>
              <w:iCs/>
            </w:rPr>
            <w:t>Snow White and the Seven Dwarfs Old Hag and Snow White Production | Lot #95161 | Heritage Auctions</w:t>
          </w:r>
          <w:r>
            <w:rPr>
              <w:rFonts w:eastAsia="Times New Roman"/>
            </w:rPr>
            <w:t>. (n.d.). Retrieved September 13, 2023, from https://comics.ha.com/itm/animation-art/production-cel/snow-white-and-the-seven-dwarfs-old-hag-and-snow-white-production-cel-courvoisier-setup-walt-disney-1937-/a/7171-95161.s</w:t>
          </w:r>
        </w:p>
        <w:p w14:paraId="7C7C8062" w14:textId="77777777" w:rsidR="007F5373" w:rsidRDefault="007F5373">
          <w:pPr>
            <w:autoSpaceDE w:val="0"/>
            <w:autoSpaceDN w:val="0"/>
            <w:ind w:hanging="480"/>
            <w:divId w:val="230431924"/>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4F563858" w14:textId="77777777" w:rsidR="007F5373" w:rsidRDefault="007F5373">
          <w:pPr>
            <w:autoSpaceDE w:val="0"/>
            <w:autoSpaceDN w:val="0"/>
            <w:ind w:hanging="480"/>
            <w:divId w:val="692070115"/>
            <w:rPr>
              <w:rFonts w:eastAsia="Times New Roman"/>
            </w:rPr>
          </w:pPr>
          <w:r>
            <w:rPr>
              <w:rFonts w:eastAsia="Times New Roman"/>
            </w:rPr>
            <w:lastRenderedPageBreak/>
            <w:t xml:space="preserve">Srivastava, R. (2023). </w:t>
          </w:r>
          <w:r>
            <w:rPr>
              <w:rFonts w:eastAsia="Times New Roman"/>
              <w:i/>
              <w:iCs/>
            </w:rPr>
            <w:t>Screenwriter Vs Scriptwriter: Know the Difference</w:t>
          </w:r>
          <w:r>
            <w:rPr>
              <w:rFonts w:eastAsia="Times New Roman"/>
            </w:rPr>
            <w:t>. https://www.shiksha.com/mass-communication-media/articles/screenwriter-vs-scriptwriter-know-the-difference-blogId-112855</w:t>
          </w:r>
        </w:p>
        <w:p w14:paraId="39BC74D7" w14:textId="77777777" w:rsidR="007F5373" w:rsidRDefault="007F5373">
          <w:pPr>
            <w:autoSpaceDE w:val="0"/>
            <w:autoSpaceDN w:val="0"/>
            <w:ind w:hanging="480"/>
            <w:divId w:val="1528983845"/>
            <w:rPr>
              <w:rFonts w:eastAsia="Times New Roman"/>
            </w:rPr>
          </w:pPr>
          <w:r>
            <w:rPr>
              <w:rFonts w:eastAsia="Times New Roman"/>
            </w:rPr>
            <w:t xml:space="preserve">Starr, P. (2007). </w:t>
          </w:r>
          <w:r>
            <w:rPr>
              <w:rFonts w:eastAsia="Times New Roman"/>
              <w:i/>
              <w:iCs/>
            </w:rPr>
            <w:t>Why Liberalism Works</w:t>
          </w:r>
          <w:r>
            <w:rPr>
              <w:rFonts w:eastAsia="Times New Roman"/>
            </w:rPr>
            <w:t>.</w:t>
          </w:r>
        </w:p>
        <w:p w14:paraId="0DDB3307" w14:textId="77777777" w:rsidR="007F5373" w:rsidRDefault="007F5373">
          <w:pPr>
            <w:autoSpaceDE w:val="0"/>
            <w:autoSpaceDN w:val="0"/>
            <w:ind w:hanging="480"/>
            <w:divId w:val="972490265"/>
            <w:rPr>
              <w:rFonts w:eastAsia="Times New Roman"/>
            </w:rPr>
          </w:pPr>
          <w:r>
            <w:rPr>
              <w:rFonts w:eastAsia="Times New Roman"/>
              <w:i/>
              <w:iCs/>
            </w:rPr>
            <w:t>State pension age changes and retirement age increases | Age UK</w:t>
          </w:r>
          <w:r>
            <w:rPr>
              <w:rFonts w:eastAsia="Times New Roman"/>
            </w:rPr>
            <w:t>. (n.d.). Retrieved August 25, 2023, from https://www.ageuk.org.uk/information-advice/money-legal/pensions/state-pension/changes-to-state-pension-age/</w:t>
          </w:r>
        </w:p>
        <w:p w14:paraId="2D413BA2" w14:textId="77777777" w:rsidR="007F5373" w:rsidRDefault="007F5373">
          <w:pPr>
            <w:autoSpaceDE w:val="0"/>
            <w:autoSpaceDN w:val="0"/>
            <w:ind w:hanging="480"/>
            <w:divId w:val="1801146713"/>
            <w:rPr>
              <w:rFonts w:eastAsia="Times New Roman"/>
            </w:rPr>
          </w:pPr>
          <w:r>
            <w:rPr>
              <w:rFonts w:eastAsia="Times New Roman"/>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Pr>
              <w:rFonts w:eastAsia="Times New Roman"/>
              <w:i/>
              <w:iCs/>
            </w:rPr>
            <w:t>BMC Medicine</w:t>
          </w:r>
          <w:r>
            <w:rPr>
              <w:rFonts w:eastAsia="Times New Roman"/>
            </w:rPr>
            <w:t xml:space="preserve">, </w:t>
          </w:r>
          <w:r>
            <w:rPr>
              <w:rFonts w:eastAsia="Times New Roman"/>
              <w:i/>
              <w:iCs/>
            </w:rPr>
            <w:t>18</w:t>
          </w:r>
          <w:r>
            <w:rPr>
              <w:rFonts w:eastAsia="Times New Roman"/>
            </w:rPr>
            <w:t>(1), 1–24. https://doi.org/10.1186/S12916-020-1495-2/FIGURES/17</w:t>
          </w:r>
        </w:p>
        <w:p w14:paraId="3A997025" w14:textId="77777777" w:rsidR="007F5373" w:rsidRDefault="007F5373">
          <w:pPr>
            <w:autoSpaceDE w:val="0"/>
            <w:autoSpaceDN w:val="0"/>
            <w:ind w:hanging="480"/>
            <w:divId w:val="1773354493"/>
            <w:rPr>
              <w:rFonts w:eastAsia="Times New Roman"/>
            </w:rPr>
          </w:pPr>
          <w:r>
            <w:rPr>
              <w:rFonts w:eastAsia="Times New Roman"/>
            </w:rPr>
            <w:t xml:space="preserve">Stevenson, J., Osborne, M., Aibel, J., Berger, G., Reiff, E., &amp; Voris, C. (2008). </w:t>
          </w:r>
          <w:r>
            <w:rPr>
              <w:rFonts w:eastAsia="Times New Roman"/>
              <w:i/>
              <w:iCs/>
            </w:rPr>
            <w:t>Kung Fu Panda</w:t>
          </w:r>
          <w:r>
            <w:rPr>
              <w:rFonts w:eastAsia="Times New Roman"/>
            </w:rPr>
            <w:t>. DreamWorks.</w:t>
          </w:r>
        </w:p>
        <w:p w14:paraId="2B70216C" w14:textId="77777777" w:rsidR="007F5373" w:rsidRDefault="007F5373">
          <w:pPr>
            <w:autoSpaceDE w:val="0"/>
            <w:autoSpaceDN w:val="0"/>
            <w:ind w:hanging="480"/>
            <w:divId w:val="593365747"/>
            <w:rPr>
              <w:rFonts w:eastAsia="Times New Roman"/>
            </w:rPr>
          </w:pPr>
          <w:r>
            <w:rPr>
              <w:rFonts w:eastAsia="Times New Roman"/>
            </w:rPr>
            <w:t xml:space="preserve">Suits, B. (1978). </w:t>
          </w:r>
          <w:r>
            <w:rPr>
              <w:rFonts w:eastAsia="Times New Roman"/>
              <w:i/>
              <w:iCs/>
            </w:rPr>
            <w:t>The Grasshopper: Games, Life and Utopia</w:t>
          </w:r>
          <w:r>
            <w:rPr>
              <w:rFonts w:eastAsia="Times New Roman"/>
            </w:rPr>
            <w:t>.</w:t>
          </w:r>
        </w:p>
        <w:p w14:paraId="07BEE7E2" w14:textId="77777777" w:rsidR="007F5373" w:rsidRDefault="007F5373">
          <w:pPr>
            <w:autoSpaceDE w:val="0"/>
            <w:autoSpaceDN w:val="0"/>
            <w:ind w:hanging="480"/>
            <w:divId w:val="626816748"/>
            <w:rPr>
              <w:rFonts w:eastAsia="Times New Roman"/>
            </w:rPr>
          </w:pPr>
          <w:r>
            <w:rPr>
              <w:rFonts w:eastAsia="Times New Roman"/>
            </w:rPr>
            <w:t xml:space="preserve">Sullivan, D., &amp; Critten, J. (2014). </w:t>
          </w:r>
          <w:r>
            <w:rPr>
              <w:rFonts w:eastAsia="Times New Roman"/>
              <w:i/>
              <w:iCs/>
            </w:rPr>
            <w:t>Adventures in Research: Creating a video game textbook for an information literacy course</w:t>
          </w:r>
          <w:r>
            <w:rPr>
              <w:rFonts w:eastAsia="Times New Roman"/>
            </w:rPr>
            <w:t>.</w:t>
          </w:r>
        </w:p>
        <w:p w14:paraId="41D26CB1" w14:textId="77777777" w:rsidR="007F5373" w:rsidRDefault="007F5373">
          <w:pPr>
            <w:autoSpaceDE w:val="0"/>
            <w:autoSpaceDN w:val="0"/>
            <w:ind w:hanging="480"/>
            <w:divId w:val="1944796924"/>
            <w:rPr>
              <w:rFonts w:eastAsia="Times New Roman"/>
            </w:rPr>
          </w:pPr>
          <w:r>
            <w:rPr>
              <w:rFonts w:eastAsia="Times New Roman"/>
            </w:rPr>
            <w:t xml:space="preserve">Tam, K. P. (2013). Dispositional empathy with nature. </w:t>
          </w:r>
          <w:r>
            <w:rPr>
              <w:rFonts w:eastAsia="Times New Roman"/>
              <w:i/>
              <w:iCs/>
            </w:rPr>
            <w:t>Journal of Environmental Psychology</w:t>
          </w:r>
          <w:r>
            <w:rPr>
              <w:rFonts w:eastAsia="Times New Roman"/>
            </w:rPr>
            <w:t xml:space="preserve">, </w:t>
          </w:r>
          <w:r>
            <w:rPr>
              <w:rFonts w:eastAsia="Times New Roman"/>
              <w:i/>
              <w:iCs/>
            </w:rPr>
            <w:t>35</w:t>
          </w:r>
          <w:r>
            <w:rPr>
              <w:rFonts w:eastAsia="Times New Roman"/>
            </w:rPr>
            <w:t>, 92–104. https://doi.org/10.1016/J.JENVP.2013.05.004</w:t>
          </w:r>
        </w:p>
        <w:p w14:paraId="40A0A6DB" w14:textId="77777777" w:rsidR="007F5373" w:rsidRDefault="007F5373">
          <w:pPr>
            <w:autoSpaceDE w:val="0"/>
            <w:autoSpaceDN w:val="0"/>
            <w:ind w:hanging="480"/>
            <w:divId w:val="1655571172"/>
            <w:rPr>
              <w:rFonts w:eastAsia="Times New Roman"/>
            </w:rPr>
          </w:pPr>
          <w:r>
            <w:rPr>
              <w:rFonts w:eastAsia="Times New Roman"/>
            </w:rPr>
            <w:t xml:space="preserve">Tanujaya, B., Prahmana, R., &amp; Mumu, J. (2023). </w:t>
          </w:r>
          <w:r>
            <w:rPr>
              <w:rFonts w:eastAsia="Times New Roman"/>
              <w:i/>
              <w:iCs/>
            </w:rPr>
            <w:t>Likert Scale in Social Sciences Research: Problems and Difficulties</w:t>
          </w:r>
          <w:r>
            <w:rPr>
              <w:rFonts w:eastAsia="Times New Roman"/>
            </w:rPr>
            <w:t>.</w:t>
          </w:r>
        </w:p>
        <w:p w14:paraId="6E2DF041" w14:textId="77777777" w:rsidR="007F5373" w:rsidRDefault="007F5373">
          <w:pPr>
            <w:autoSpaceDE w:val="0"/>
            <w:autoSpaceDN w:val="0"/>
            <w:ind w:hanging="480"/>
            <w:divId w:val="2106029062"/>
            <w:rPr>
              <w:rFonts w:eastAsia="Times New Roman"/>
            </w:rPr>
          </w:pPr>
          <w:r>
            <w:rPr>
              <w:rFonts w:eastAsia="Times New Roman"/>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Pr>
              <w:rFonts w:eastAsia="Times New Roman"/>
              <w:i/>
              <w:iCs/>
            </w:rPr>
            <w:t>Acta Psychiatrica Scandinavica</w:t>
          </w:r>
          <w:r>
            <w:rPr>
              <w:rFonts w:eastAsia="Times New Roman"/>
            </w:rPr>
            <w:t xml:space="preserve">, </w:t>
          </w:r>
          <w:r>
            <w:rPr>
              <w:rFonts w:eastAsia="Times New Roman"/>
              <w:i/>
              <w:iCs/>
            </w:rPr>
            <w:t>136</w:t>
          </w:r>
          <w:r>
            <w:rPr>
              <w:rFonts w:eastAsia="Times New Roman"/>
            </w:rPr>
            <w:t>(3), 300–312. https://doi.org/10.1111/ACPS.12753</w:t>
          </w:r>
        </w:p>
        <w:p w14:paraId="7366DF80" w14:textId="77777777" w:rsidR="007F5373" w:rsidRDefault="007F5373">
          <w:pPr>
            <w:autoSpaceDE w:val="0"/>
            <w:autoSpaceDN w:val="0"/>
            <w:ind w:hanging="480"/>
            <w:divId w:val="966089439"/>
            <w:rPr>
              <w:rFonts w:eastAsia="Times New Roman"/>
            </w:rPr>
          </w:pPr>
          <w:r>
            <w:rPr>
              <w:rFonts w:eastAsia="Times New Roman"/>
            </w:rPr>
            <w:t xml:space="preserve">The Action Alliance. (n.d.). </w:t>
          </w:r>
          <w:r>
            <w:rPr>
              <w:rFonts w:eastAsia="Times New Roman"/>
              <w:i/>
              <w:iCs/>
            </w:rPr>
            <w:t>National Recommendations for Depicting Suicide - Guidance to help content creators craft stories about survival, hope, and healing—aimed at saving lives and restoring hope</w:t>
          </w:r>
          <w:r>
            <w:rPr>
              <w:rFonts w:eastAsia="Times New Roman"/>
            </w:rPr>
            <w:t>.</w:t>
          </w:r>
        </w:p>
        <w:p w14:paraId="4C99354C" w14:textId="77777777" w:rsidR="007F5373" w:rsidRDefault="007F5373">
          <w:pPr>
            <w:autoSpaceDE w:val="0"/>
            <w:autoSpaceDN w:val="0"/>
            <w:ind w:hanging="480"/>
            <w:divId w:val="1080172756"/>
            <w:rPr>
              <w:rFonts w:eastAsia="Times New Roman"/>
            </w:rPr>
          </w:pPr>
          <w:r>
            <w:rPr>
              <w:rFonts w:eastAsia="Times New Roman"/>
              <w:i/>
              <w:iCs/>
            </w:rPr>
            <w:t>The Big Five Factors &amp; 30 Facets - 01 689 606 552</w:t>
          </w:r>
          <w:r>
            <w:rPr>
              <w:rFonts w:eastAsia="Times New Roman"/>
            </w:rPr>
            <w:t>. (n.d.). Retrieved September 20, 2023, from http://www.testsonthenet.com/Factors-facets.htm</w:t>
          </w:r>
        </w:p>
        <w:p w14:paraId="2C9E91EE" w14:textId="77777777" w:rsidR="007F5373" w:rsidRDefault="007F5373">
          <w:pPr>
            <w:autoSpaceDE w:val="0"/>
            <w:autoSpaceDN w:val="0"/>
            <w:ind w:hanging="480"/>
            <w:divId w:val="2064980563"/>
            <w:rPr>
              <w:rFonts w:eastAsia="Times New Roman"/>
            </w:rPr>
          </w:pPr>
          <w:r>
            <w:rPr>
              <w:rFonts w:eastAsia="Times New Roman"/>
              <w:i/>
              <w:iCs/>
            </w:rPr>
            <w:t>The Catcher in the Rye - Wikipedia</w:t>
          </w:r>
          <w:r>
            <w:rPr>
              <w:rFonts w:eastAsia="Times New Roman"/>
            </w:rPr>
            <w:t>. (n.d.). Retrieved September 7, 2023, from https://en.wikipedia.org/wiki/The_Catcher_in_the_Rye</w:t>
          </w:r>
        </w:p>
        <w:p w14:paraId="5A5131D3" w14:textId="77777777" w:rsidR="007F5373" w:rsidRDefault="007F5373">
          <w:pPr>
            <w:autoSpaceDE w:val="0"/>
            <w:autoSpaceDN w:val="0"/>
            <w:ind w:hanging="480"/>
            <w:divId w:val="1739669932"/>
            <w:rPr>
              <w:rFonts w:eastAsia="Times New Roman"/>
            </w:rPr>
          </w:pPr>
          <w:r>
            <w:rPr>
              <w:rFonts w:eastAsia="Times New Roman"/>
              <w:i/>
              <w:iCs/>
            </w:rPr>
            <w:t>The Catcher In the Rye de J. D. Salinger - Livro - WOOK</w:t>
          </w:r>
          <w:r>
            <w:rPr>
              <w:rFonts w:eastAsia="Times New Roman"/>
            </w:rPr>
            <w:t>. (n.d.). Retrieved September 7, 2023, from https://www.wook.pt/livro/the-catcher-in-the-rye-j-d-salinger/22874624</w:t>
          </w:r>
        </w:p>
        <w:p w14:paraId="77F147BC" w14:textId="77777777" w:rsidR="007F5373" w:rsidRDefault="007F5373">
          <w:pPr>
            <w:autoSpaceDE w:val="0"/>
            <w:autoSpaceDN w:val="0"/>
            <w:ind w:hanging="480"/>
            <w:divId w:val="149256226"/>
            <w:rPr>
              <w:rFonts w:eastAsia="Times New Roman"/>
            </w:rPr>
          </w:pPr>
          <w:r>
            <w:rPr>
              <w:rFonts w:eastAsia="Times New Roman"/>
            </w:rPr>
            <w:t xml:space="preserve">The Centre for Applied Jungian Studies. (n.d.). </w:t>
          </w:r>
          <w:r>
            <w:rPr>
              <w:rFonts w:eastAsia="Times New Roman"/>
              <w:i/>
              <w:iCs/>
            </w:rPr>
            <w:t>Applied Jung Lexicon Archetypes</w:t>
          </w:r>
          <w:r>
            <w:rPr>
              <w:rFonts w:eastAsia="Times New Roman"/>
            </w:rPr>
            <w:t>.</w:t>
          </w:r>
        </w:p>
        <w:p w14:paraId="7E5A0090" w14:textId="77777777" w:rsidR="007F5373" w:rsidRDefault="007F5373">
          <w:pPr>
            <w:autoSpaceDE w:val="0"/>
            <w:autoSpaceDN w:val="0"/>
            <w:ind w:hanging="480"/>
            <w:divId w:val="1527938235"/>
            <w:rPr>
              <w:rFonts w:eastAsia="Times New Roman"/>
            </w:rPr>
          </w:pPr>
          <w:r>
            <w:rPr>
              <w:rFonts w:eastAsia="Times New Roman"/>
              <w:i/>
              <w:iCs/>
            </w:rPr>
            <w:t>THE COURAGE OF MARY - The Annunciation - Come Into The Word with Sarah Christmyer | Bible Study | Lectio Divina | Journals | Retreat</w:t>
          </w:r>
          <w:r>
            <w:rPr>
              <w:rFonts w:eastAsia="Times New Roman"/>
            </w:rPr>
            <w:t>. (n.d.). Retrieved September 19, 2023, from https://comeintotheword.com/the-courage-of-mary-the-annunciation/</w:t>
          </w:r>
        </w:p>
        <w:p w14:paraId="5DD48B86" w14:textId="77777777" w:rsidR="007F5373" w:rsidRDefault="007F5373">
          <w:pPr>
            <w:autoSpaceDE w:val="0"/>
            <w:autoSpaceDN w:val="0"/>
            <w:ind w:hanging="480"/>
            <w:divId w:val="1205095985"/>
            <w:rPr>
              <w:rFonts w:eastAsia="Times New Roman"/>
            </w:rPr>
          </w:pPr>
          <w:r>
            <w:rPr>
              <w:rFonts w:eastAsia="Times New Roman"/>
              <w:i/>
              <w:iCs/>
            </w:rPr>
            <w:lastRenderedPageBreak/>
            <w:t>The Divergent Life: Countdown to DIVERGENT - Faction Day: ABNEGATION</w:t>
          </w:r>
          <w:r>
            <w:rPr>
              <w:rFonts w:eastAsia="Times New Roman"/>
            </w:rPr>
            <w:t>. (n.d.). Retrieved April 15, 2023, from http://www.divergentlife.com/2014/03/countdown-to-divergent-faction-day.html</w:t>
          </w:r>
        </w:p>
        <w:p w14:paraId="3DF96D38" w14:textId="77777777" w:rsidR="007F5373" w:rsidRDefault="007F5373">
          <w:pPr>
            <w:autoSpaceDE w:val="0"/>
            <w:autoSpaceDN w:val="0"/>
            <w:ind w:hanging="480"/>
            <w:divId w:val="976641155"/>
            <w:rPr>
              <w:rFonts w:eastAsia="Times New Roman"/>
            </w:rPr>
          </w:pPr>
          <w:r>
            <w:rPr>
              <w:rFonts w:eastAsia="Times New Roman"/>
              <w:i/>
              <w:iCs/>
            </w:rPr>
            <w:t>The Huntsman: Winter’s War - Trailer 2 (HD) - YouTube</w:t>
          </w:r>
          <w:r>
            <w:rPr>
              <w:rFonts w:eastAsia="Times New Roman"/>
            </w:rPr>
            <w:t>. (n.d.). Retrieved April 15, 2023, from https://www.youtube.com/watch?v=F2-_OQL9fBk</w:t>
          </w:r>
        </w:p>
        <w:p w14:paraId="24DFD982" w14:textId="77777777" w:rsidR="007F5373" w:rsidRDefault="007F5373">
          <w:pPr>
            <w:autoSpaceDE w:val="0"/>
            <w:autoSpaceDN w:val="0"/>
            <w:ind w:hanging="480"/>
            <w:divId w:val="1129399045"/>
            <w:rPr>
              <w:rFonts w:eastAsia="Times New Roman"/>
            </w:rPr>
          </w:pPr>
          <w:r>
            <w:rPr>
              <w:rFonts w:eastAsia="Times New Roman"/>
              <w:i/>
              <w:iCs/>
            </w:rPr>
            <w:t>The laws of Fatal Attraction: the sanctity of family vs. the female villain – Girls Do Film</w:t>
          </w:r>
          <w:r>
            <w:rPr>
              <w:rFonts w:eastAsia="Times New Roman"/>
            </w:rPr>
            <w:t>. (n.d.). Retrieved September 14, 2023, from https://girlsdofilm.wordpress.com/2015/04/13/the-laws-of-fatal-attraction-the-sanctity-of-family-vs-the-female-villain/</w:t>
          </w:r>
        </w:p>
        <w:p w14:paraId="3AA813BD" w14:textId="77777777" w:rsidR="007F5373" w:rsidRDefault="007F5373">
          <w:pPr>
            <w:autoSpaceDE w:val="0"/>
            <w:autoSpaceDN w:val="0"/>
            <w:ind w:hanging="480"/>
            <w:divId w:val="590046718"/>
            <w:rPr>
              <w:rFonts w:eastAsia="Times New Roman"/>
            </w:rPr>
          </w:pPr>
          <w:r>
            <w:rPr>
              <w:rFonts w:eastAsia="Times New Roman"/>
              <w:i/>
              <w:iCs/>
            </w:rPr>
            <w:t>The Meaning Behind 5 Different Types of Funeral Flowers - Tharp Funeral Home &amp; Crematory, Inc.</w:t>
          </w:r>
          <w:r>
            <w:rPr>
              <w:rFonts w:eastAsia="Times New Roman"/>
            </w:rPr>
            <w:t xml:space="preserve"> (n.d.). Retrieved September 18, 2023, from https://tharpfuneralhome.com/different-funeral-flowers/</w:t>
          </w:r>
        </w:p>
        <w:p w14:paraId="5D0A0663" w14:textId="77777777" w:rsidR="007F5373" w:rsidRDefault="007F5373">
          <w:pPr>
            <w:autoSpaceDE w:val="0"/>
            <w:autoSpaceDN w:val="0"/>
            <w:ind w:hanging="480"/>
            <w:divId w:val="1944073461"/>
            <w:rPr>
              <w:rFonts w:eastAsia="Times New Roman"/>
            </w:rPr>
          </w:pPr>
          <w:r>
            <w:rPr>
              <w:rFonts w:eastAsia="Times New Roman"/>
              <w:i/>
              <w:iCs/>
            </w:rPr>
            <w:t>The Servant Archetype: Reclaiming our Purpose</w:t>
          </w:r>
          <w:r>
            <w:rPr>
              <w:rFonts w:eastAsia="Times New Roman"/>
            </w:rPr>
            <w:t>. (n.d.). Retrieved September 29, 2023, from https://www.mcgregortherapy.com/post/the-servant-archetype-re-claiming-the-joy-of-serving</w:t>
          </w:r>
        </w:p>
        <w:p w14:paraId="64A3DDCD" w14:textId="77777777" w:rsidR="007F5373" w:rsidRDefault="007F5373">
          <w:pPr>
            <w:autoSpaceDE w:val="0"/>
            <w:autoSpaceDN w:val="0"/>
            <w:ind w:hanging="480"/>
            <w:divId w:val="915745679"/>
            <w:rPr>
              <w:rFonts w:eastAsia="Times New Roman"/>
            </w:rPr>
          </w:pPr>
          <w:r>
            <w:rPr>
              <w:rFonts w:eastAsia="Times New Roman"/>
              <w:i/>
              <w:iCs/>
            </w:rPr>
            <w:t>The Story Behind Annihilation’s Most Terrifying Creature Is Equally Horrific</w:t>
          </w:r>
          <w:r>
            <w:rPr>
              <w:rFonts w:eastAsia="Times New Roman"/>
            </w:rPr>
            <w:t>. (n.d.). Retrieved April 15, 2023, from https://gizmodo.com/the-story-behind-annihilations-most-terrifying-creature-1823407268</w:t>
          </w:r>
        </w:p>
        <w:p w14:paraId="7D80F981" w14:textId="77777777" w:rsidR="007F5373" w:rsidRDefault="007F5373">
          <w:pPr>
            <w:autoSpaceDE w:val="0"/>
            <w:autoSpaceDN w:val="0"/>
            <w:ind w:hanging="480"/>
            <w:divId w:val="823395486"/>
            <w:rPr>
              <w:rFonts w:eastAsia="Times New Roman"/>
            </w:rPr>
          </w:pPr>
          <w:r>
            <w:rPr>
              <w:rFonts w:eastAsia="Times New Roman"/>
              <w:i/>
              <w:iCs/>
            </w:rPr>
            <w:t>The World’s Population By Eye Color - WorldAtlas</w:t>
          </w:r>
          <w:r>
            <w:rPr>
              <w:rFonts w:eastAsia="Times New Roman"/>
            </w:rPr>
            <w:t>. (n.d.). Retrieved August 25, 2023, from https://www.worldatlas.com/society/the-world-s-population-by-eye-color.html</w:t>
          </w:r>
        </w:p>
        <w:p w14:paraId="57F0C99D" w14:textId="77777777" w:rsidR="007F5373" w:rsidRDefault="007F5373">
          <w:pPr>
            <w:autoSpaceDE w:val="0"/>
            <w:autoSpaceDN w:val="0"/>
            <w:ind w:hanging="480"/>
            <w:divId w:val="905721382"/>
            <w:rPr>
              <w:rFonts w:eastAsia="Times New Roman"/>
            </w:rPr>
          </w:pPr>
          <w:r>
            <w:rPr>
              <w:rFonts w:eastAsia="Times New Roman"/>
              <w:i/>
              <w:iCs/>
            </w:rPr>
            <w:t>This ‘sweet little granny’ was actually a psychotic serial killer</w:t>
          </w:r>
          <w:r>
            <w:rPr>
              <w:rFonts w:eastAsia="Times New Roman"/>
            </w:rPr>
            <w:t>. (n.d.). Retrieved September 14, 2023, from https://nypost.com/2022/03/01/this-sweet-little-granny-was-actually-a-psychotic-serial-killer/</w:t>
          </w:r>
        </w:p>
        <w:p w14:paraId="4B7380B3" w14:textId="77777777" w:rsidR="007F5373" w:rsidRDefault="007F5373">
          <w:pPr>
            <w:autoSpaceDE w:val="0"/>
            <w:autoSpaceDN w:val="0"/>
            <w:ind w:hanging="480"/>
            <w:divId w:val="1548491144"/>
            <w:rPr>
              <w:rFonts w:eastAsia="Times New Roman"/>
            </w:rPr>
          </w:pPr>
          <w:r>
            <w:rPr>
              <w:rFonts w:eastAsia="Times New Roman"/>
            </w:rPr>
            <w:t xml:space="preserve">Tillman, B. (2019a). </w:t>
          </w:r>
          <w:r>
            <w:rPr>
              <w:rFonts w:eastAsia="Times New Roman"/>
              <w:i/>
              <w:iCs/>
            </w:rPr>
            <w:t>Creative Character Design - Second Edition</w:t>
          </w:r>
          <w:r>
            <w:rPr>
              <w:rFonts w:eastAsia="Times New Roman"/>
            </w:rPr>
            <w:t>.</w:t>
          </w:r>
        </w:p>
        <w:p w14:paraId="291D25C0" w14:textId="77777777" w:rsidR="007F5373" w:rsidRDefault="007F5373">
          <w:pPr>
            <w:autoSpaceDE w:val="0"/>
            <w:autoSpaceDN w:val="0"/>
            <w:ind w:hanging="480"/>
            <w:divId w:val="2143451502"/>
            <w:rPr>
              <w:rFonts w:eastAsia="Times New Roman"/>
            </w:rPr>
          </w:pPr>
          <w:r>
            <w:rPr>
              <w:rFonts w:eastAsia="Times New Roman"/>
            </w:rPr>
            <w:t xml:space="preserve">Tillman, B. (2019b). </w:t>
          </w:r>
          <w:r>
            <w:rPr>
              <w:rFonts w:eastAsia="Times New Roman"/>
              <w:i/>
              <w:iCs/>
            </w:rPr>
            <w:t>Creative Character Design - Second Edition</w:t>
          </w:r>
          <w:r>
            <w:rPr>
              <w:rFonts w:eastAsia="Times New Roman"/>
            </w:rPr>
            <w:t>.</w:t>
          </w:r>
        </w:p>
        <w:p w14:paraId="5E3DFE9B" w14:textId="77777777" w:rsidR="007F5373" w:rsidRDefault="007F5373">
          <w:pPr>
            <w:autoSpaceDE w:val="0"/>
            <w:autoSpaceDN w:val="0"/>
            <w:ind w:hanging="480"/>
            <w:divId w:val="367148179"/>
            <w:rPr>
              <w:rFonts w:eastAsia="Times New Roman"/>
            </w:rPr>
          </w:pPr>
          <w:r>
            <w:rPr>
              <w:rFonts w:eastAsia="Times New Roman"/>
            </w:rPr>
            <w:t xml:space="preserve">Torres, L. (2021). </w:t>
          </w:r>
          <w:r>
            <w:rPr>
              <w:rFonts w:eastAsia="Times New Roman"/>
              <w:i/>
              <w:iCs/>
            </w:rPr>
            <w:t>“the Woman in the Window” Netflix Movie Ending: Final Twist Explained</w:t>
          </w:r>
          <w:r>
            <w:rPr>
              <w:rFonts w:eastAsia="Times New Roman"/>
            </w:rPr>
            <w:t>. https://www.insider.com/woman-in-the-window-movie-ending-explained-twist-amy-adams-2021-5</w:t>
          </w:r>
        </w:p>
        <w:p w14:paraId="0B5D6192" w14:textId="77777777" w:rsidR="007F5373" w:rsidRDefault="007F5373">
          <w:pPr>
            <w:autoSpaceDE w:val="0"/>
            <w:autoSpaceDN w:val="0"/>
            <w:ind w:hanging="480"/>
            <w:divId w:val="1836529356"/>
            <w:rPr>
              <w:rFonts w:eastAsia="Times New Roman"/>
            </w:rPr>
          </w:pPr>
          <w:r>
            <w:rPr>
              <w:rFonts w:eastAsia="Times New Roman"/>
              <w:i/>
              <w:iCs/>
            </w:rPr>
            <w:t>Totally Spies! - Wikipedia</w:t>
          </w:r>
          <w:r>
            <w:rPr>
              <w:rFonts w:eastAsia="Times New Roman"/>
            </w:rPr>
            <w:t>. (n.d.). Retrieved September 10, 2023, from https://en.wikipedia.org/wiki/Totally_Spies!</w:t>
          </w:r>
        </w:p>
        <w:p w14:paraId="1874C8AD" w14:textId="77777777" w:rsidR="007F5373" w:rsidRDefault="007F5373">
          <w:pPr>
            <w:autoSpaceDE w:val="0"/>
            <w:autoSpaceDN w:val="0"/>
            <w:ind w:hanging="480"/>
            <w:divId w:val="1175268728"/>
            <w:rPr>
              <w:rFonts w:eastAsia="Times New Roman"/>
            </w:rPr>
          </w:pPr>
          <w:r>
            <w:rPr>
              <w:rFonts w:eastAsia="Times New Roman"/>
              <w:i/>
              <w:iCs/>
            </w:rPr>
            <w:t>Totally Spies to get a season 7 reboot on Cartoon Network - Polygon</w:t>
          </w:r>
          <w:r>
            <w:rPr>
              <w:rFonts w:eastAsia="Times New Roman"/>
            </w:rPr>
            <w:t>. (n.d.). Retrieved September 10, 2023, from https://www.polygon.com/23697934/totally-spies-reboot-season-7-cartoon-network-release</w:t>
          </w:r>
        </w:p>
        <w:p w14:paraId="534355E2" w14:textId="77777777" w:rsidR="007F5373" w:rsidRDefault="007F5373">
          <w:pPr>
            <w:autoSpaceDE w:val="0"/>
            <w:autoSpaceDN w:val="0"/>
            <w:ind w:hanging="480"/>
            <w:divId w:val="2020345830"/>
            <w:rPr>
              <w:rFonts w:eastAsia="Times New Roman"/>
            </w:rPr>
          </w:pPr>
          <w:r>
            <w:rPr>
              <w:rFonts w:eastAsia="Times New Roman"/>
            </w:rPr>
            <w:t xml:space="preserve">Trevisan, J. P. (2019). </w:t>
          </w:r>
          <w:r>
            <w:rPr>
              <w:rFonts w:eastAsia="Times New Roman"/>
              <w:i/>
              <w:iCs/>
            </w:rPr>
            <w:t>The Psychology of Motivation in games: A theoretical approach to how games attract players and keep them motivated through the use of psychological aspects and satisfaction of needs</w:t>
          </w:r>
          <w:r>
            <w:rPr>
              <w:rFonts w:eastAsia="Times New Roman"/>
            </w:rPr>
            <w:t>.</w:t>
          </w:r>
        </w:p>
        <w:p w14:paraId="5942B26A" w14:textId="77777777" w:rsidR="007F5373" w:rsidRDefault="007F5373">
          <w:pPr>
            <w:autoSpaceDE w:val="0"/>
            <w:autoSpaceDN w:val="0"/>
            <w:ind w:hanging="480"/>
            <w:divId w:val="245187520"/>
            <w:rPr>
              <w:rFonts w:eastAsia="Times New Roman"/>
            </w:rPr>
          </w:pPr>
          <w:r>
            <w:rPr>
              <w:rFonts w:eastAsia="Times New Roman"/>
            </w:rPr>
            <w:t xml:space="preserve">Truity. (n.d.). </w:t>
          </w:r>
          <w:r>
            <w:rPr>
              <w:rFonts w:eastAsia="Times New Roman"/>
              <w:i/>
              <w:iCs/>
            </w:rPr>
            <w:t>Free Big Five Personality Test - Accurate scores of your personality traits</w:t>
          </w:r>
          <w:r>
            <w:rPr>
              <w:rFonts w:eastAsia="Times New Roman"/>
            </w:rPr>
            <w:t>. Retrieved October 8, 2023, from https://www.truity.com/test/big-five-personality-test</w:t>
          </w:r>
        </w:p>
        <w:p w14:paraId="6EC37B40" w14:textId="77777777" w:rsidR="007F5373" w:rsidRDefault="007F5373">
          <w:pPr>
            <w:autoSpaceDE w:val="0"/>
            <w:autoSpaceDN w:val="0"/>
            <w:ind w:hanging="480"/>
            <w:divId w:val="909194946"/>
            <w:rPr>
              <w:rFonts w:eastAsia="Times New Roman"/>
            </w:rPr>
          </w:pPr>
          <w:r>
            <w:rPr>
              <w:rFonts w:eastAsia="Times New Roman"/>
              <w:i/>
              <w:iCs/>
            </w:rPr>
            <w:t>Uma conversa sobre Saúde Mental | Natal 2022 | Vodafone Portugal - YouTube</w:t>
          </w:r>
          <w:r>
            <w:rPr>
              <w:rFonts w:eastAsia="Times New Roman"/>
            </w:rPr>
            <w:t>. (n.d.). Retrieved January 16, 2023, from https://www.youtube.com/watch?v=ZJYg7cXRQXs</w:t>
          </w:r>
        </w:p>
        <w:p w14:paraId="5C5C31EC" w14:textId="77777777" w:rsidR="007F5373" w:rsidRDefault="007F5373">
          <w:pPr>
            <w:autoSpaceDE w:val="0"/>
            <w:autoSpaceDN w:val="0"/>
            <w:ind w:hanging="480"/>
            <w:divId w:val="1439252529"/>
            <w:rPr>
              <w:rFonts w:eastAsia="Times New Roman"/>
            </w:rPr>
          </w:pPr>
          <w:r>
            <w:rPr>
              <w:rFonts w:eastAsia="Times New Roman"/>
              <w:i/>
              <w:iCs/>
            </w:rPr>
            <w:t>UP | Mr. Carl Fredricksen - YouTube</w:t>
          </w:r>
          <w:r>
            <w:rPr>
              <w:rFonts w:eastAsia="Times New Roman"/>
            </w:rPr>
            <w:t>. (n.d.). Retrieved September 16, 2023, from https://www.youtube.com/watch?v=40mkdIMtTJw</w:t>
          </w:r>
        </w:p>
        <w:p w14:paraId="57F40552" w14:textId="77777777" w:rsidR="007F5373" w:rsidRDefault="007F5373">
          <w:pPr>
            <w:autoSpaceDE w:val="0"/>
            <w:autoSpaceDN w:val="0"/>
            <w:ind w:hanging="480"/>
            <w:divId w:val="1161390021"/>
            <w:rPr>
              <w:rFonts w:eastAsia="Times New Roman"/>
            </w:rPr>
          </w:pPr>
          <w:r>
            <w:rPr>
              <w:rFonts w:eastAsia="Times New Roman"/>
              <w:i/>
              <w:iCs/>
            </w:rPr>
            <w:lastRenderedPageBreak/>
            <w:t>Vegetarianismo – Wikipédia, a enciclopédia livre</w:t>
          </w:r>
          <w:r>
            <w:rPr>
              <w:rFonts w:eastAsia="Times New Roman"/>
            </w:rPr>
            <w:t>. (n.d.). Retrieved August 26, 2023, from https://pt.wikipedia.org/wiki/Vegetarianismo</w:t>
          </w:r>
        </w:p>
        <w:p w14:paraId="477D0BC8" w14:textId="77777777" w:rsidR="007F5373" w:rsidRDefault="007F5373">
          <w:pPr>
            <w:autoSpaceDE w:val="0"/>
            <w:autoSpaceDN w:val="0"/>
            <w:ind w:hanging="480"/>
            <w:divId w:val="710880849"/>
            <w:rPr>
              <w:rFonts w:eastAsia="Times New Roman"/>
            </w:rPr>
          </w:pPr>
          <w:r>
            <w:rPr>
              <w:rFonts w:eastAsia="Times New Roman"/>
              <w:i/>
              <w:iCs/>
            </w:rPr>
            <w:t>“Vesúvios” do centro da cidade provocam quedas aos peões - OvarNews</w:t>
          </w:r>
          <w:r>
            <w:rPr>
              <w:rFonts w:eastAsia="Times New Roman"/>
            </w:rPr>
            <w:t>. (n.d.). Retrieved September 9, 2023, from https://www.ovarnews.pt/vesuvios-do-centro-da-cidade-provocam-quedas-aos-peoes/</w:t>
          </w:r>
        </w:p>
        <w:p w14:paraId="2339CE33" w14:textId="77777777" w:rsidR="007F5373" w:rsidRDefault="007F5373">
          <w:pPr>
            <w:autoSpaceDE w:val="0"/>
            <w:autoSpaceDN w:val="0"/>
            <w:ind w:hanging="480"/>
            <w:divId w:val="1579560324"/>
            <w:rPr>
              <w:rFonts w:eastAsia="Times New Roman"/>
            </w:rPr>
          </w:pPr>
          <w:r>
            <w:rPr>
              <w:rFonts w:eastAsia="Times New Roman"/>
            </w:rPr>
            <w:t xml:space="preserve">Victoria and Albert Museum. (n.d.). </w:t>
          </w:r>
          <w:r>
            <w:rPr>
              <w:rFonts w:eastAsia="Times New Roman"/>
              <w:i/>
              <w:iCs/>
            </w:rPr>
            <w:t>The Whiplash · V&amp;A</w:t>
          </w:r>
          <w:r>
            <w:rPr>
              <w:rFonts w:eastAsia="Times New Roman"/>
            </w:rPr>
            <w:t>. Retrieved October 7, 2023, from https://www.vam.ac.uk/articles/the-whiplash</w:t>
          </w:r>
        </w:p>
        <w:p w14:paraId="7BA84C7F" w14:textId="77777777" w:rsidR="007F5373" w:rsidRDefault="007F5373">
          <w:pPr>
            <w:autoSpaceDE w:val="0"/>
            <w:autoSpaceDN w:val="0"/>
            <w:ind w:hanging="480"/>
            <w:divId w:val="1014963453"/>
            <w:rPr>
              <w:rFonts w:eastAsia="Times New Roman"/>
            </w:rPr>
          </w:pPr>
          <w:r>
            <w:rPr>
              <w:rFonts w:eastAsia="Times New Roman"/>
            </w:rPr>
            <w:t xml:space="preserve">Vidal-Ribas, P., &amp; Stringaris, A. (n.d.). </w:t>
          </w:r>
          <w:r>
            <w:rPr>
              <w:rFonts w:eastAsia="Times New Roman"/>
              <w:i/>
              <w:iCs/>
            </w:rPr>
            <w:t>How and why are irritability and depression linked?</w:t>
          </w:r>
          <w:r>
            <w:rPr>
              <w:rFonts w:eastAsia="Times New Roman"/>
            </w:rPr>
            <w:t xml:space="preserve"> https://doi.org/10.1016/j.chc.2020.10.009</w:t>
          </w:r>
        </w:p>
        <w:p w14:paraId="028B9967" w14:textId="77777777" w:rsidR="007F5373" w:rsidRDefault="007F5373">
          <w:pPr>
            <w:autoSpaceDE w:val="0"/>
            <w:autoSpaceDN w:val="0"/>
            <w:ind w:hanging="480"/>
            <w:divId w:val="870843754"/>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4088C23C" w14:textId="77777777" w:rsidR="007F5373" w:rsidRDefault="007F5373">
          <w:pPr>
            <w:autoSpaceDE w:val="0"/>
            <w:autoSpaceDN w:val="0"/>
            <w:ind w:hanging="480"/>
            <w:divId w:val="1037391263"/>
            <w:rPr>
              <w:rFonts w:eastAsia="Times New Roman"/>
            </w:rPr>
          </w:pPr>
          <w:r>
            <w:rPr>
              <w:rFonts w:eastAsia="Times New Roman"/>
              <w:i/>
              <w:iCs/>
            </w:rPr>
            <w:t>Virgen De Los Alcatraces / Virgin With Calla Lilies Acrylic Print by Ezequiel Ramos APARICIO - Pixels</w:t>
          </w:r>
          <w:r>
            <w:rPr>
              <w:rFonts w:eastAsia="Times New Roman"/>
            </w:rPr>
            <w:t>. (n.d.). Retrieved September 19, 2023, from https://pixels.com/featured/virgen-de-los-alcatraces-virgin-with-calla-lilies-ezequiel-ramos-aparicio.html?product=acrylic-print</w:t>
          </w:r>
        </w:p>
        <w:p w14:paraId="59904C04" w14:textId="77777777" w:rsidR="007F5373" w:rsidRDefault="007F5373">
          <w:pPr>
            <w:autoSpaceDE w:val="0"/>
            <w:autoSpaceDN w:val="0"/>
            <w:ind w:hanging="480"/>
            <w:divId w:val="1407536308"/>
            <w:rPr>
              <w:rFonts w:eastAsia="Times New Roman"/>
            </w:rPr>
          </w:pPr>
          <w:r>
            <w:rPr>
              <w:rFonts w:eastAsia="Times New Roman"/>
              <w:i/>
              <w:iCs/>
            </w:rPr>
            <w:t>Voldemort - He Who Shall Not be Named - JS Psychotherapy</w:t>
          </w:r>
          <w:r>
            <w:rPr>
              <w:rFonts w:eastAsia="Times New Roman"/>
            </w:rPr>
            <w:t>. (n.d.). Retrieved September 18, 2023, from https://jspsychotherapy.com/voldemort-he-who-shall-not-be-named/</w:t>
          </w:r>
        </w:p>
        <w:p w14:paraId="0FC12C98" w14:textId="77777777" w:rsidR="007F5373" w:rsidRDefault="007F5373">
          <w:pPr>
            <w:autoSpaceDE w:val="0"/>
            <w:autoSpaceDN w:val="0"/>
            <w:ind w:hanging="480"/>
            <w:divId w:val="563372845"/>
            <w:rPr>
              <w:rFonts w:eastAsia="Times New Roman"/>
            </w:rPr>
          </w:pPr>
          <w:r>
            <w:rPr>
              <w:rFonts w:eastAsia="Times New Roman"/>
            </w:rPr>
            <w:t xml:space="preserve">Vranešević, G. (2014). </w:t>
          </w:r>
          <w:r>
            <w:rPr>
              <w:rFonts w:eastAsia="Times New Roman"/>
              <w:i/>
              <w:iCs/>
            </w:rPr>
            <w:t>The secret of the point and click adventures: Psychoanalytic point of pointing in a bygone genre</w:t>
          </w:r>
          <w:r>
            <w:rPr>
              <w:rFonts w:eastAsia="Times New Roman"/>
            </w:rPr>
            <w:t>.</w:t>
          </w:r>
        </w:p>
        <w:p w14:paraId="00D86F5B" w14:textId="77777777" w:rsidR="007F5373" w:rsidRDefault="007F5373">
          <w:pPr>
            <w:autoSpaceDE w:val="0"/>
            <w:autoSpaceDN w:val="0"/>
            <w:ind w:hanging="480"/>
            <w:divId w:val="1801920713"/>
            <w:rPr>
              <w:rFonts w:eastAsia="Times New Roman"/>
            </w:rPr>
          </w:pPr>
          <w:r>
            <w:rPr>
              <w:rFonts w:eastAsia="Times New Roman"/>
            </w:rPr>
            <w:t xml:space="preserve">Wahl, K., Van Den Hout, M., Heinzel, C. V, Kollárik, M., Meyer, A., Benoy, C., Berberich, G., Domschke, K., Gloster, A., Gradwohl, G., Hofecker, M., Jähne, A., Koch, S., Katrin Külz, A., Moggi, F., Poppe, C., Riedel, A., Rufer, M., Stierle, C., … Lieb, R. (2021). </w:t>
          </w:r>
          <w:r>
            <w:rPr>
              <w:rFonts w:eastAsia="Times New Roman"/>
              <w:i/>
              <w:iC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Pr>
              <w:rFonts w:eastAsia="Times New Roman"/>
            </w:rPr>
            <w:t>. https://doi.org/10.1037/abn0000677</w:t>
          </w:r>
        </w:p>
        <w:p w14:paraId="0A34A903" w14:textId="77777777" w:rsidR="007F5373" w:rsidRDefault="007F5373">
          <w:pPr>
            <w:autoSpaceDE w:val="0"/>
            <w:autoSpaceDN w:val="0"/>
            <w:ind w:hanging="480"/>
            <w:divId w:val="1555192830"/>
            <w:rPr>
              <w:rFonts w:eastAsia="Times New Roman"/>
            </w:rPr>
          </w:pPr>
          <w:r>
            <w:rPr>
              <w:rFonts w:eastAsia="Times New Roman"/>
            </w:rPr>
            <w:t xml:space="preserve">Westfahl, G. (2014). </w:t>
          </w:r>
          <w:r>
            <w:rPr>
              <w:rFonts w:eastAsia="Times New Roman"/>
              <w:i/>
              <w:iCs/>
            </w:rPr>
            <w:t>‘A Black-and-White Movie, in More Ways Than One’: A Review of The Giver</w:t>
          </w:r>
          <w:r>
            <w:rPr>
              <w:rFonts w:eastAsia="Times New Roman"/>
            </w:rPr>
            <w:t>. https://locusmag.com/2014/08/a-black-and-white-movie-in-more-ways-than-one-a-review-of-the-giver/</w:t>
          </w:r>
        </w:p>
        <w:p w14:paraId="21449F5A" w14:textId="77777777" w:rsidR="007F5373" w:rsidRDefault="007F5373">
          <w:pPr>
            <w:autoSpaceDE w:val="0"/>
            <w:autoSpaceDN w:val="0"/>
            <w:ind w:hanging="480"/>
            <w:divId w:val="1256403368"/>
            <w:rPr>
              <w:rFonts w:eastAsia="Times New Roman"/>
            </w:rPr>
          </w:pPr>
          <w:r>
            <w:rPr>
              <w:rFonts w:eastAsia="Times New Roman"/>
              <w:i/>
              <w:iCs/>
            </w:rPr>
            <w:t>What Are The Average Height In England? - Hood MWR</w:t>
          </w:r>
          <w:r>
            <w:rPr>
              <w:rFonts w:eastAsia="Times New Roman"/>
            </w:rPr>
            <w:t>. (n.d.). Retrieved August 25, 2023, from https://www.hoodmwr.com/average-height-in-england/</w:t>
          </w:r>
        </w:p>
        <w:p w14:paraId="60A1F4B5" w14:textId="77777777" w:rsidR="007F5373" w:rsidRDefault="007F5373">
          <w:pPr>
            <w:autoSpaceDE w:val="0"/>
            <w:autoSpaceDN w:val="0"/>
            <w:ind w:hanging="480"/>
            <w:divId w:val="17046045"/>
            <w:rPr>
              <w:rFonts w:eastAsia="Times New Roman"/>
            </w:rPr>
          </w:pPr>
          <w:r>
            <w:rPr>
              <w:rFonts w:eastAsia="Times New Roman"/>
              <w:i/>
              <w:iCs/>
            </w:rPr>
            <w:t>What is an Antagonist? Exploring Literary “Bad Guys” | Writers.com</w:t>
          </w:r>
          <w:r>
            <w:rPr>
              <w:rFonts w:eastAsia="Times New Roman"/>
            </w:rPr>
            <w:t>. (n.d.). Retrieved September 13, 2023, from https://writers.com/antagonist-definition</w:t>
          </w:r>
        </w:p>
        <w:p w14:paraId="40359E01" w14:textId="77777777" w:rsidR="007F5373" w:rsidRDefault="007F5373">
          <w:pPr>
            <w:autoSpaceDE w:val="0"/>
            <w:autoSpaceDN w:val="0"/>
            <w:ind w:hanging="480"/>
            <w:divId w:val="1487739830"/>
            <w:rPr>
              <w:rFonts w:eastAsia="Times New Roman"/>
            </w:rPr>
          </w:pPr>
          <w:r>
            <w:rPr>
              <w:rFonts w:eastAsia="Times New Roman"/>
              <w:i/>
              <w:iCs/>
            </w:rPr>
            <w:t>What is Police Harassment? | Abramson &amp; Denenberg, P.C.</w:t>
          </w:r>
          <w:r>
            <w:rPr>
              <w:rFonts w:eastAsia="Times New Roman"/>
            </w:rPr>
            <w:t xml:space="preserve"> (n.d.). Retrieved September 16, 2023, from https://abramsondenenberg.com/2022/05/what-is-police-harassment/</w:t>
          </w:r>
        </w:p>
        <w:p w14:paraId="63FB7137" w14:textId="77777777" w:rsidR="007F5373" w:rsidRDefault="007F5373">
          <w:pPr>
            <w:autoSpaceDE w:val="0"/>
            <w:autoSpaceDN w:val="0"/>
            <w:ind w:hanging="480"/>
            <w:divId w:val="532039875"/>
            <w:rPr>
              <w:rFonts w:eastAsia="Times New Roman"/>
            </w:rPr>
          </w:pPr>
          <w:r>
            <w:rPr>
              <w:rFonts w:eastAsia="Times New Roman"/>
              <w:i/>
              <w:iCs/>
            </w:rPr>
            <w:t>What is the Meaning of a Calla Lily? Symbolism &amp; Facts of Calla Lilies</w:t>
          </w:r>
          <w:r>
            <w:rPr>
              <w:rFonts w:eastAsia="Times New Roman"/>
            </w:rPr>
            <w:t>. (n.d.). Retrieved September 18, 2023, from https://trulyexperiences.com/blog/calla-lily-meaning/</w:t>
          </w:r>
        </w:p>
        <w:p w14:paraId="4033378D" w14:textId="77777777" w:rsidR="007F5373" w:rsidRDefault="007F5373">
          <w:pPr>
            <w:autoSpaceDE w:val="0"/>
            <w:autoSpaceDN w:val="0"/>
            <w:ind w:hanging="480"/>
            <w:divId w:val="1891722936"/>
            <w:rPr>
              <w:rFonts w:eastAsia="Times New Roman"/>
            </w:rPr>
          </w:pPr>
          <w:r>
            <w:rPr>
              <w:rFonts w:eastAsia="Times New Roman"/>
              <w:i/>
              <w:iCs/>
            </w:rPr>
            <w:t>What is the Thief Personality Type? (Characteristics + Examples)</w:t>
          </w:r>
          <w:r>
            <w:rPr>
              <w:rFonts w:eastAsia="Times New Roman"/>
            </w:rPr>
            <w:t>. (n.d.). Retrieved September 17, 2023, from https://knowyourarchetypes.com/thief-personality-type/#Thief_Personality_Explained_(Long_Answer)</w:t>
          </w:r>
        </w:p>
        <w:p w14:paraId="07E6FDA2" w14:textId="77777777" w:rsidR="007F5373" w:rsidRDefault="007F5373">
          <w:pPr>
            <w:autoSpaceDE w:val="0"/>
            <w:autoSpaceDN w:val="0"/>
            <w:ind w:hanging="480"/>
            <w:divId w:val="1108429366"/>
            <w:rPr>
              <w:rFonts w:eastAsia="Times New Roman"/>
            </w:rPr>
          </w:pPr>
          <w:r>
            <w:rPr>
              <w:rFonts w:eastAsia="Times New Roman"/>
              <w:i/>
              <w:iCs/>
            </w:rPr>
            <w:lastRenderedPageBreak/>
            <w:t>What to Do When You Feel You Have No Support From Family</w:t>
          </w:r>
          <w:r>
            <w:rPr>
              <w:rFonts w:eastAsia="Times New Roman"/>
            </w:rPr>
            <w:t>. (n.d.). Retrieved September 15, 2023, from https://www.verywellmind.com/unsupportive-friends-and-family-1067469</w:t>
          </w:r>
        </w:p>
        <w:p w14:paraId="439CE86C" w14:textId="77777777" w:rsidR="007F5373" w:rsidRDefault="007F5373">
          <w:pPr>
            <w:autoSpaceDE w:val="0"/>
            <w:autoSpaceDN w:val="0"/>
            <w:ind w:hanging="480"/>
            <w:divId w:val="473134439"/>
            <w:rPr>
              <w:rFonts w:eastAsia="Times New Roman"/>
            </w:rPr>
          </w:pPr>
          <w:r>
            <w:rPr>
              <w:rFonts w:eastAsia="Times New Roman"/>
              <w:i/>
              <w:iCs/>
            </w:rPr>
            <w:t>What’s it like to be an undercover cop?</w:t>
          </w:r>
          <w:r>
            <w:rPr>
              <w:rFonts w:eastAsia="Times New Roman"/>
            </w:rPr>
            <w:t xml:space="preserve"> (n.d.). Retrieved September 16, 2023, from https://www.police1.com/police-products/apparel/undercover/articles/whats-it-like-to-be-an-undercover-cop-bavfgJCbXI8IAY7b/</w:t>
          </w:r>
        </w:p>
        <w:p w14:paraId="758D5664" w14:textId="77777777" w:rsidR="007F5373" w:rsidRDefault="007F5373">
          <w:pPr>
            <w:autoSpaceDE w:val="0"/>
            <w:autoSpaceDN w:val="0"/>
            <w:ind w:hanging="480"/>
            <w:divId w:val="644117673"/>
            <w:rPr>
              <w:rFonts w:eastAsia="Times New Roman"/>
            </w:rPr>
          </w:pPr>
          <w:r>
            <w:rPr>
              <w:rFonts w:eastAsia="Times New Roman"/>
              <w:i/>
              <w:iCs/>
            </w:rPr>
            <w:t>Where Does the Concept of a “Grim Reaper” Come From? | Britannica</w:t>
          </w:r>
          <w:r>
            <w:rPr>
              <w:rFonts w:eastAsia="Times New Roman"/>
            </w:rPr>
            <w:t>. (n.d.). Retrieved September 17, 2023, from https://www.britannica.com/story/where-does-the-concept-of-a-grim-reaper-come-from</w:t>
          </w:r>
        </w:p>
        <w:p w14:paraId="4A382E64" w14:textId="77777777" w:rsidR="007F5373" w:rsidRDefault="007F5373">
          <w:pPr>
            <w:autoSpaceDE w:val="0"/>
            <w:autoSpaceDN w:val="0"/>
            <w:ind w:hanging="480"/>
            <w:divId w:val="544946332"/>
            <w:rPr>
              <w:rFonts w:eastAsia="Times New Roman"/>
            </w:rPr>
          </w:pPr>
          <w:r>
            <w:rPr>
              <w:rFonts w:eastAsia="Times New Roman"/>
              <w:i/>
              <w:iCs/>
            </w:rPr>
            <w:t>WHISKY GRANTS | Garcias - Vinhos e Bebidas Espirituosas</w:t>
          </w:r>
          <w:r>
            <w:rPr>
              <w:rFonts w:eastAsia="Times New Roman"/>
            </w:rPr>
            <w:t>. (n.d.). Retrieved August 26, 2023, from https://www.garcias.pt/pt/whisky/whisky-grants-8314</w:t>
          </w:r>
        </w:p>
        <w:p w14:paraId="68589A1A" w14:textId="77777777" w:rsidR="007F5373" w:rsidRDefault="007F5373">
          <w:pPr>
            <w:autoSpaceDE w:val="0"/>
            <w:autoSpaceDN w:val="0"/>
            <w:ind w:hanging="480"/>
            <w:divId w:val="1126655919"/>
            <w:rPr>
              <w:rFonts w:eastAsia="Times New Roman"/>
            </w:rPr>
          </w:pPr>
          <w:r>
            <w:rPr>
              <w:rFonts w:eastAsia="Times New Roman"/>
              <w:i/>
              <w:iCs/>
            </w:rPr>
            <w:t>Why We Gain Weight As We Age : NPR</w:t>
          </w:r>
          <w:r>
            <w:rPr>
              <w:rFonts w:eastAsia="Times New Roman"/>
            </w:rPr>
            <w:t>. (n.d.). Retrieved August 25, 2023, from https://www.npr.org/2010/02/22/123887823/why-we-gain-weight-as-we-age</w:t>
          </w:r>
        </w:p>
        <w:p w14:paraId="2A1CC73D" w14:textId="77777777" w:rsidR="007F5373" w:rsidRDefault="007F5373">
          <w:pPr>
            <w:autoSpaceDE w:val="0"/>
            <w:autoSpaceDN w:val="0"/>
            <w:ind w:hanging="480"/>
            <w:divId w:val="1443454790"/>
            <w:rPr>
              <w:rFonts w:eastAsia="Times New Roman"/>
            </w:rPr>
          </w:pPr>
          <w:r>
            <w:rPr>
              <w:rFonts w:eastAsia="Times New Roman"/>
            </w:rPr>
            <w:t xml:space="preserve">Wiedermann, T. (n.d.). </w:t>
          </w:r>
          <w:r>
            <w:rPr>
              <w:rFonts w:eastAsia="Times New Roman"/>
              <w:i/>
              <w:iCs/>
            </w:rPr>
            <w:t>As Cinco Fases do Luto</w:t>
          </w:r>
          <w:r>
            <w:rPr>
              <w:rFonts w:eastAsia="Times New Roman"/>
            </w:rPr>
            <w:t>. Retrieved October 4, 2023, from https://www.yaalom.com.br/post/as-cinco-fases-do-luto</w:t>
          </w:r>
        </w:p>
        <w:p w14:paraId="2D14494D" w14:textId="77777777" w:rsidR="007F5373" w:rsidRDefault="007F5373">
          <w:pPr>
            <w:autoSpaceDE w:val="0"/>
            <w:autoSpaceDN w:val="0"/>
            <w:ind w:hanging="480"/>
            <w:divId w:val="416171076"/>
            <w:rPr>
              <w:rFonts w:eastAsia="Times New Roman"/>
            </w:rPr>
          </w:pPr>
          <w:r>
            <w:rPr>
              <w:rFonts w:eastAsia="Times New Roman"/>
            </w:rPr>
            <w:t xml:space="preserve">Wilde, O. (1890). </w:t>
          </w:r>
          <w:r>
            <w:rPr>
              <w:rFonts w:eastAsia="Times New Roman"/>
              <w:i/>
              <w:iCs/>
            </w:rPr>
            <w:t>The Picture of Dorian Gray</w:t>
          </w:r>
          <w:r>
            <w:rPr>
              <w:rFonts w:eastAsia="Times New Roman"/>
            </w:rPr>
            <w:t>.</w:t>
          </w:r>
        </w:p>
        <w:p w14:paraId="7E4CD627" w14:textId="77777777" w:rsidR="007F5373" w:rsidRDefault="007F5373">
          <w:pPr>
            <w:autoSpaceDE w:val="0"/>
            <w:autoSpaceDN w:val="0"/>
            <w:ind w:hanging="480"/>
            <w:divId w:val="135997673"/>
            <w:rPr>
              <w:rFonts w:eastAsia="Times New Roman"/>
            </w:rPr>
          </w:pPr>
          <w:r>
            <w:rPr>
              <w:rFonts w:eastAsia="Times New Roman"/>
            </w:rPr>
            <w:t xml:space="preserve">World Health Organization. (2018). </w:t>
          </w:r>
          <w:r>
            <w:rPr>
              <w:rFonts w:eastAsia="Times New Roman"/>
              <w:i/>
              <w:iCs/>
            </w:rPr>
            <w:t>Eleventh Revision of the International Classification of Diseases</w:t>
          </w:r>
          <w:r>
            <w:rPr>
              <w:rFonts w:eastAsia="Times New Roman"/>
            </w:rPr>
            <w:t>.</w:t>
          </w:r>
        </w:p>
        <w:p w14:paraId="64C0856F" w14:textId="77777777" w:rsidR="007F5373" w:rsidRDefault="007F5373">
          <w:pPr>
            <w:autoSpaceDE w:val="0"/>
            <w:autoSpaceDN w:val="0"/>
            <w:ind w:hanging="480"/>
            <w:divId w:val="318463375"/>
            <w:rPr>
              <w:rFonts w:eastAsia="Times New Roman"/>
            </w:rPr>
          </w:pPr>
          <w:r>
            <w:rPr>
              <w:rFonts w:eastAsia="Times New Roman"/>
            </w:rPr>
            <w:t xml:space="preserve">Wright, J. (2021). </w:t>
          </w:r>
          <w:r>
            <w:rPr>
              <w:rFonts w:eastAsia="Times New Roman"/>
              <w:i/>
              <w:iCs/>
            </w:rPr>
            <w:t>The Woman in the Window</w:t>
          </w:r>
          <w:r>
            <w:rPr>
              <w:rFonts w:eastAsia="Times New Roman"/>
            </w:rPr>
            <w:t>.</w:t>
          </w:r>
        </w:p>
        <w:p w14:paraId="48CBE97C" w14:textId="77777777" w:rsidR="007F5373" w:rsidRDefault="007F5373">
          <w:pPr>
            <w:autoSpaceDE w:val="0"/>
            <w:autoSpaceDN w:val="0"/>
            <w:ind w:hanging="480"/>
            <w:divId w:val="1206336700"/>
            <w:rPr>
              <w:rFonts w:eastAsia="Times New Roman"/>
            </w:rPr>
          </w:pPr>
          <w:r>
            <w:rPr>
              <w:rFonts w:eastAsia="Times New Roman"/>
            </w:rPr>
            <w:t xml:space="preserve">Wulansari, O. D. E., Pirker, J., Kopf, J., &amp; Guetl, C. (2020a).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51C9250B" w14:textId="77777777" w:rsidR="007F5373" w:rsidRDefault="007F5373">
          <w:pPr>
            <w:autoSpaceDE w:val="0"/>
            <w:autoSpaceDN w:val="0"/>
            <w:ind w:hanging="480"/>
            <w:divId w:val="409427493"/>
            <w:rPr>
              <w:rFonts w:eastAsia="Times New Roman"/>
            </w:rPr>
          </w:pPr>
          <w:r>
            <w:rPr>
              <w:rFonts w:eastAsia="Times New Roman"/>
            </w:rPr>
            <w:t xml:space="preserve">Wulansari, O. D. E., Pirker, J., Kopf, J., &amp; Guetl, C. (2020b).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2C9EFF86" w14:textId="77777777" w:rsidR="007F5373" w:rsidRDefault="007F5373">
          <w:pPr>
            <w:autoSpaceDE w:val="0"/>
            <w:autoSpaceDN w:val="0"/>
            <w:ind w:hanging="480"/>
            <w:divId w:val="1318534088"/>
            <w:rPr>
              <w:rFonts w:eastAsia="Times New Roman"/>
            </w:rPr>
          </w:pPr>
          <w:r>
            <w:rPr>
              <w:rFonts w:eastAsia="Times New Roman"/>
              <w:i/>
              <w:iCs/>
            </w:rPr>
            <w:t xml:space="preserve">X </w:t>
          </w:r>
          <w:r>
            <w:rPr>
              <w:rFonts w:ascii="MS Gothic" w:eastAsia="MS Gothic" w:hAnsi="MS Gothic" w:cs="MS Gothic" w:hint="eastAsia"/>
              <w:i/>
              <w:iCs/>
            </w:rPr>
            <w:t>上的</w:t>
          </w:r>
          <w:r>
            <w:rPr>
              <w:rFonts w:eastAsia="Times New Roman"/>
              <w:i/>
              <w:iCs/>
            </w:rPr>
            <w:t xml:space="preserve"> Attack on Titan Wiki</w:t>
          </w:r>
          <w:r>
            <w:rPr>
              <w:rFonts w:ascii="MS Mincho" w:eastAsia="MS Mincho" w:hAnsi="MS Mincho" w:cs="MS Mincho" w:hint="eastAsia"/>
              <w:i/>
              <w:iCs/>
            </w:rPr>
            <w:t>：「</w:t>
          </w:r>
          <w:r>
            <w:rPr>
              <w:rFonts w:ascii="Segoe UI Emoji" w:eastAsia="Times New Roman" w:hAnsi="Segoe UI Emoji" w:cs="Segoe UI Emoji"/>
              <w:i/>
              <w:iCs/>
            </w:rPr>
            <w:t>😢</w:t>
          </w:r>
          <w:r>
            <w:rPr>
              <w:rFonts w:eastAsia="Times New Roman"/>
              <w:i/>
              <w:iCs/>
            </w:rPr>
            <w:t xml:space="preserve"> https://t.co/ClIel6RPSg</w:t>
          </w:r>
          <w:r>
            <w:rPr>
              <w:rFonts w:ascii="MS Gothic" w:eastAsia="MS Gothic" w:hAnsi="MS Gothic" w:cs="MS Gothic" w:hint="eastAsia"/>
              <w:i/>
              <w:iCs/>
            </w:rPr>
            <w:t>」</w:t>
          </w:r>
          <w:r>
            <w:rPr>
              <w:rFonts w:eastAsia="Times New Roman"/>
              <w:i/>
              <w:iCs/>
            </w:rPr>
            <w:t xml:space="preserve"> / X</w:t>
          </w:r>
          <w:r>
            <w:rPr>
              <w:rFonts w:eastAsia="Times New Roman"/>
            </w:rPr>
            <w:t>. (n.d.). Retrieved September 29, 2023, from https://twitter.com/aotwiki/status/1257295240882384897?lang=zh-Hant</w:t>
          </w:r>
        </w:p>
        <w:p w14:paraId="6ABD7A10" w14:textId="77777777" w:rsidR="007F5373" w:rsidRDefault="007F5373">
          <w:pPr>
            <w:autoSpaceDE w:val="0"/>
            <w:autoSpaceDN w:val="0"/>
            <w:ind w:hanging="480"/>
            <w:divId w:val="2028363701"/>
            <w:rPr>
              <w:rFonts w:eastAsia="Times New Roman"/>
            </w:rPr>
          </w:pPr>
          <w:r>
            <w:rPr>
              <w:rFonts w:eastAsia="Times New Roman"/>
            </w:rPr>
            <w:t xml:space="preserve">Yates, D. (2009). </w:t>
          </w:r>
          <w:r>
            <w:rPr>
              <w:rFonts w:eastAsia="Times New Roman"/>
              <w:i/>
              <w:iCs/>
            </w:rPr>
            <w:t>Harry Potter and the Half-Blood Prince</w:t>
          </w:r>
          <w:r>
            <w:rPr>
              <w:rFonts w:eastAsia="Times New Roman"/>
            </w:rPr>
            <w:t>.</w:t>
          </w:r>
        </w:p>
        <w:p w14:paraId="0200B579" w14:textId="77777777" w:rsidR="007F5373" w:rsidRDefault="007F5373">
          <w:pPr>
            <w:autoSpaceDE w:val="0"/>
            <w:autoSpaceDN w:val="0"/>
            <w:ind w:hanging="480"/>
            <w:divId w:val="923025980"/>
            <w:rPr>
              <w:rFonts w:eastAsia="Times New Roman"/>
            </w:rPr>
          </w:pPr>
          <w:r>
            <w:rPr>
              <w:rFonts w:eastAsia="Times New Roman"/>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703E8785" w14:textId="77777777" w:rsidR="007F5373" w:rsidRDefault="007F5373">
          <w:pPr>
            <w:autoSpaceDE w:val="0"/>
            <w:autoSpaceDN w:val="0"/>
            <w:ind w:hanging="480"/>
            <w:divId w:val="187527857"/>
            <w:rPr>
              <w:rFonts w:eastAsia="Times New Roman"/>
            </w:rPr>
          </w:pPr>
          <w:r>
            <w:rPr>
              <w:rFonts w:eastAsia="Times New Roman"/>
              <w:i/>
              <w:iCs/>
            </w:rPr>
            <w:t>Zantedeschia aethiopica – Wikipédia, a enciclopédia livre</w:t>
          </w:r>
          <w:r>
            <w:rPr>
              <w:rFonts w:eastAsia="Times New Roman"/>
            </w:rPr>
            <w:t>. (n.d.). Retrieved September 18, 2023, from https://pt.wikipedia.org/wiki/Zantedeschia_aethiopica</w:t>
          </w:r>
        </w:p>
        <w:p w14:paraId="29E1EBBC" w14:textId="77777777" w:rsidR="007F5373" w:rsidRDefault="007F5373">
          <w:pPr>
            <w:autoSpaceDE w:val="0"/>
            <w:autoSpaceDN w:val="0"/>
            <w:ind w:hanging="480"/>
            <w:divId w:val="373627199"/>
            <w:rPr>
              <w:rFonts w:eastAsia="Times New Roman"/>
            </w:rPr>
          </w:pPr>
          <w:r>
            <w:rPr>
              <w:rFonts w:eastAsia="Times New Roman"/>
            </w:rPr>
            <w:t xml:space="preserve">Zhang, Y. (2016). </w:t>
          </w:r>
          <w:r>
            <w:rPr>
              <w:rFonts w:eastAsia="Times New Roman"/>
              <w:i/>
              <w:iCs/>
            </w:rPr>
            <w:t xml:space="preserve">From Self-identification to Self-destruction-A Mirror Image Interpretation of Dorian Gray’s Psychic Transformation </w:t>
          </w:r>
          <w:r>
            <w:rPr>
              <w:rFonts w:eastAsia="Times New Roman"/>
              <w:i/>
              <w:iCs/>
            </w:rPr>
            <w:sym w:font="Symbol" w:char="F02A"/>
          </w:r>
          <w:r>
            <w:rPr>
              <w:rFonts w:eastAsia="Times New Roman"/>
            </w:rPr>
            <w:t>. https://doi.org/10.17507/jltr.0702.18</w:t>
          </w:r>
        </w:p>
        <w:p w14:paraId="5B1D63C9" w14:textId="77777777" w:rsidR="007F5373" w:rsidRDefault="007F5373">
          <w:pPr>
            <w:autoSpaceDE w:val="0"/>
            <w:autoSpaceDN w:val="0"/>
            <w:ind w:hanging="480"/>
            <w:divId w:val="138041683"/>
            <w:rPr>
              <w:rFonts w:eastAsia="Times New Roman"/>
            </w:rPr>
          </w:pPr>
          <w:r>
            <w:rPr>
              <w:rFonts w:eastAsia="Times New Roman"/>
            </w:rPr>
            <w:t xml:space="preserve">Zheng, C., &amp; Yanhong Wu, ·. (123 C.E.). The More Modest You are, the Happier You are: The Mediating Roles of Emotional Intelligence and Self-esteem. </w:t>
          </w:r>
          <w:r>
            <w:rPr>
              <w:rFonts w:eastAsia="Times New Roman"/>
              <w:i/>
              <w:iCs/>
            </w:rPr>
            <w:t>Journal of Happiness Studies</w:t>
          </w:r>
          <w:r>
            <w:rPr>
              <w:rFonts w:eastAsia="Times New Roman"/>
            </w:rPr>
            <w:t>. https://doi.org/10.1007/s10902-019-00144-4</w:t>
          </w:r>
        </w:p>
        <w:p w14:paraId="118A03B8" w14:textId="77777777" w:rsidR="007F5373" w:rsidRDefault="007F5373">
          <w:pPr>
            <w:autoSpaceDE w:val="0"/>
            <w:autoSpaceDN w:val="0"/>
            <w:ind w:hanging="480"/>
            <w:divId w:val="1910265644"/>
            <w:rPr>
              <w:rFonts w:eastAsia="Times New Roman"/>
            </w:rPr>
          </w:pPr>
          <w:r>
            <w:rPr>
              <w:rFonts w:eastAsia="Times New Roman"/>
            </w:rPr>
            <w:t xml:space="preserve">Zisook, S., &amp; Shear, K. (2009). </w:t>
          </w:r>
          <w:r>
            <w:rPr>
              <w:rFonts w:eastAsia="Times New Roman"/>
              <w:i/>
              <w:iCs/>
            </w:rPr>
            <w:t>Grief and bereavement: what psychiatrists need to know</w:t>
          </w:r>
          <w:r>
            <w:rPr>
              <w:rFonts w:eastAsia="Times New Roman"/>
            </w:rPr>
            <w:t>.</w:t>
          </w:r>
        </w:p>
        <w:p w14:paraId="0E6A9305" w14:textId="76BD5A52" w:rsidR="00F415E3" w:rsidRPr="0039420C" w:rsidRDefault="007F5373" w:rsidP="00AD5BBE">
          <w:pPr>
            <w:jc w:val="both"/>
            <w:rPr>
              <w:sz w:val="24"/>
              <w:szCs w:val="24"/>
              <w:lang w:val="en-US"/>
            </w:rPr>
          </w:pPr>
          <w:r>
            <w:rPr>
              <w:rFonts w:eastAsia="Times New Roman"/>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B09AC4B"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4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3056DE3A"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7F5373">
            <w:rPr>
              <w:rFonts w:eastAsia="Times New Roman"/>
            </w:rPr>
            <w:t>(King &amp; Waddington,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595791D2" w:rsidR="00F415E3" w:rsidRPr="00316940" w:rsidRDefault="00F415E3" w:rsidP="005848F2">
      <w:pPr>
        <w:jc w:val="both"/>
        <w:rPr>
          <w:rFonts w:cstheme="minorHAnsi"/>
          <w:sz w:val="24"/>
          <w:szCs w:val="24"/>
        </w:rPr>
      </w:pPr>
      <w:commentRangeStart w:id="241"/>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7F5373" w:rsidRPr="007F5373">
            <w:rPr>
              <w:color w:val="000000"/>
            </w:rPr>
            <w:t>(Noyce, 2014; Westfahl,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66247616"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7F5373">
            <w:rPr>
              <w:rFonts w:eastAsia="Times New Roman"/>
            </w:rPr>
            <w:t>(</w:t>
          </w:r>
          <w:r w:rsidR="007F5373">
            <w:rPr>
              <w:rFonts w:eastAsia="Times New Roman"/>
              <w:i/>
              <w:iCs/>
            </w:rPr>
            <w:t>Production Designer on Creating ‘Isle of Dogs,’ ‘Ready Player One’ Dystopia – The Hollywood Reporter</w:t>
          </w:r>
          <w:r w:rsidR="007F5373">
            <w:rPr>
              <w:rFonts w:eastAsia="Times New Roman"/>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3D7CD896"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7F5373">
            <w:rPr>
              <w:rFonts w:eastAsia="Times New Roman"/>
            </w:rPr>
            <w:t>(</w:t>
          </w:r>
          <w:r w:rsidR="007F5373">
            <w:rPr>
              <w:rFonts w:eastAsia="Times New Roman"/>
              <w:i/>
              <w:iCs/>
            </w:rPr>
            <w:t>Divergent | The Norwich Radical</w:t>
          </w:r>
          <w:r w:rsidR="007F5373">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40A90805"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7F5373">
            <w:rPr>
              <w:rFonts w:eastAsia="Times New Roman"/>
            </w:rPr>
            <w:t>(</w:t>
          </w:r>
          <w:r w:rsidR="007F5373">
            <w:rPr>
              <w:rFonts w:eastAsia="Times New Roman"/>
              <w:i/>
              <w:iCs/>
            </w:rPr>
            <w:t>Annihilation’s VFX Prove the Beauty of Glitches – REAL VIRTUALITY</w:t>
          </w:r>
          <w:r w:rsidR="007F5373">
            <w:rPr>
              <w:rFonts w:eastAsia="Times New Roman"/>
            </w:rPr>
            <w:t>, n.d.)</w:t>
          </w:r>
        </w:sdtContent>
      </w:sdt>
    </w:p>
    <w:p w14:paraId="7195994F" w14:textId="22337118"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7F5373">
            <w:rPr>
              <w:rFonts w:eastAsia="Times New Roman"/>
            </w:rPr>
            <w:t>(</w:t>
          </w:r>
          <w:r w:rsidR="007F5373">
            <w:rPr>
              <w:rFonts w:eastAsia="Times New Roman"/>
              <w:i/>
              <w:iCs/>
            </w:rPr>
            <w:t>Holismo - Dicionário Online Priberam de Português</w:t>
          </w:r>
          <w:r w:rsidR="007F5373">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7223B360"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7F5373">
            <w:rPr>
              <w:rFonts w:eastAsia="Times New Roman"/>
            </w:rPr>
            <w:t>(</w:t>
          </w:r>
          <w:r w:rsidR="007F5373">
            <w:rPr>
              <w:rFonts w:eastAsia="Times New Roman"/>
              <w:i/>
              <w:iCs/>
            </w:rPr>
            <w:t>Pangeia Não Foi o Primeiro Supercontinente – e Não Será o Último | Super</w:t>
          </w:r>
          <w:r w:rsidR="007F5373">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0E2985FF"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7F5373">
            <w:rPr>
              <w:rFonts w:eastAsia="Times New Roman"/>
            </w:rPr>
            <w:t>(</w:t>
          </w:r>
          <w:r w:rsidR="007F5373">
            <w:rPr>
              <w:rFonts w:eastAsia="Times New Roman"/>
              <w:i/>
              <w:iCs/>
            </w:rPr>
            <w:t>(6) Dungeons &amp; Dragons: Honor Among Thieves - All Clips From The Movie (2023) - YouTube</w:t>
          </w:r>
          <w:r w:rsidR="007F5373">
            <w:rPr>
              <w:rFonts w:eastAsia="Times New Roman"/>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5B4DD835"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7F5373">
            <w:rPr>
              <w:rFonts w:eastAsia="Times New Roman"/>
            </w:rPr>
            <w:t>(</w:t>
          </w:r>
          <w:r w:rsidR="007F5373">
            <w:rPr>
              <w:rFonts w:eastAsia="Times New Roman"/>
              <w:i/>
              <w:iCs/>
            </w:rPr>
            <w:t>(6) Anna Turns Into Solid Ice | Frozen - YouTube</w:t>
          </w:r>
          <w:r w:rsidR="007F5373">
            <w:rPr>
              <w:rFonts w:eastAsia="Times New Roman"/>
            </w:rPr>
            <w:t xml:space="preserve">, n.d.; </w:t>
          </w:r>
          <w:r w:rsidR="007F5373">
            <w:rPr>
              <w:rFonts w:eastAsia="Times New Roman"/>
              <w:i/>
              <w:iCs/>
            </w:rPr>
            <w:t>Dr. Stone Petrification Theory</w:t>
          </w:r>
          <w:r w:rsidR="007F5373">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46AFF1E4"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7F5373">
            <w:rPr>
              <w:rFonts w:eastAsia="Times New Roman"/>
            </w:rPr>
            <w:t>(</w:t>
          </w:r>
          <w:r w:rsidR="007F5373">
            <w:rPr>
              <w:rFonts w:eastAsia="Times New Roman"/>
              <w:i/>
              <w:iCs/>
            </w:rPr>
            <w:t>Mancala - o Que é, Como Se Joga e Objetivos</w:t>
          </w:r>
          <w:r w:rsidR="007F5373">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06F7F8D6"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7F5373">
            <w:rPr>
              <w:rFonts w:eastAsia="Times New Roman"/>
            </w:rPr>
            <w:t>(</w:t>
          </w:r>
          <w:r w:rsidR="007F5373">
            <w:rPr>
              <w:rFonts w:eastAsia="Times New Roman"/>
              <w:i/>
              <w:iCs/>
            </w:rPr>
            <w:t>RAW | 2017 | Trailer HD, Julia Ducournau - YouTube</w:t>
          </w:r>
          <w:r w:rsidR="007F5373">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03A1B4A1"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7F5373">
            <w:rPr>
              <w:rFonts w:eastAsia="Times New Roman"/>
            </w:rPr>
            <w:t>(</w:t>
          </w:r>
          <w:r w:rsidR="007F5373">
            <w:rPr>
              <w:rFonts w:eastAsia="Times New Roman"/>
              <w:i/>
              <w:iCs/>
            </w:rPr>
            <w:t>The Story Behind Annihilation’s Most Terrifying Creature Is Equally Horrific</w:t>
          </w:r>
          <w:r w:rsidR="007F5373">
            <w:rPr>
              <w:rFonts w:eastAsia="Times New Roman"/>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1D41B759"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7F5373">
            <w:rPr>
              <w:rFonts w:eastAsia="Times New Roman"/>
            </w:rPr>
            <w:t>(</w:t>
          </w:r>
          <w:r w:rsidR="007F5373">
            <w:rPr>
              <w:rFonts w:eastAsia="Times New Roman"/>
              <w:i/>
              <w:iCs/>
            </w:rPr>
            <w:t>Hiroíto, o Único Monstro Do Eixo Que Escapou Ileso</w:t>
          </w:r>
          <w:r w:rsidR="007F5373">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59B9D6D3"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7F5373">
            <w:rPr>
              <w:rFonts w:eastAsia="Times New Roman"/>
            </w:rPr>
            <w:t>(</w:t>
          </w:r>
          <w:r w:rsidR="007F5373">
            <w:rPr>
              <w:rFonts w:eastAsia="Times New Roman"/>
              <w:i/>
              <w:iCs/>
            </w:rPr>
            <w:t>See Every Absurd Outfit Jennifer Love Hewitt Wears on Season One of The Client List - Slideshow - Vulture</w:t>
          </w:r>
          <w:r w:rsidR="007F5373">
            <w:rPr>
              <w:rFonts w:eastAsia="Times New Roman"/>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2AE49148"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7F5373">
            <w:rPr>
              <w:rFonts w:eastAsia="Times New Roman"/>
            </w:rPr>
            <w:t>(</w:t>
          </w:r>
          <w:r w:rsidR="007F5373">
            <w:rPr>
              <w:rFonts w:eastAsia="Times New Roman"/>
              <w:i/>
              <w:iCs/>
            </w:rPr>
            <w:t>(6) Dungeons &amp; Dragons: Honor Among Thieves - All Clips From The Movie (2023) - YouTube</w:t>
          </w:r>
          <w:r w:rsidR="007F5373">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1DDCD863"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7F5373">
            <w:rPr>
              <w:rFonts w:eastAsia="Times New Roman"/>
            </w:rPr>
            <w:t>(</w:t>
          </w:r>
          <w:r w:rsidR="007F5373">
            <w:rPr>
              <w:rFonts w:eastAsia="Times New Roman"/>
              <w:i/>
              <w:iCs/>
            </w:rPr>
            <w:t>The Divergent Life: Countdown to DIVERGENT - Faction Day: ABNEGATION</w:t>
          </w:r>
          <w:r w:rsidR="007F5373">
            <w:rPr>
              <w:rFonts w:eastAsia="Times New Roman"/>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7F5373">
            <w:rPr>
              <w:rFonts w:eastAsia="Times New Roman"/>
            </w:rPr>
            <w:t>(</w:t>
          </w:r>
          <w:r w:rsidR="007F5373">
            <w:rPr>
              <w:rFonts w:eastAsia="Times New Roman"/>
              <w:i/>
              <w:iCs/>
            </w:rPr>
            <w:t>The Huntsman: Winter’s War - Trailer 2 (HD) - YouTube</w:t>
          </w:r>
          <w:r w:rsidR="007F5373">
            <w:rPr>
              <w:rFonts w:eastAsia="Times New Roman"/>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7F5373">
            <w:rPr>
              <w:rFonts w:eastAsia="Times New Roman"/>
            </w:rPr>
            <w:t>(</w:t>
          </w:r>
          <w:r w:rsidR="007F5373">
            <w:rPr>
              <w:rFonts w:eastAsia="Times New Roman"/>
              <w:i/>
              <w:iCs/>
            </w:rPr>
            <w:t>Kadaver | Trailer Oficial | Netflix - YouTube</w:t>
          </w:r>
          <w:r w:rsidR="007F5373">
            <w:rPr>
              <w:rFonts w:eastAsia="Times New Roman"/>
            </w:rPr>
            <w:t>, n.d.)</w:t>
          </w:r>
        </w:sdtContent>
      </w:sdt>
      <w:r w:rsidRPr="00D12CB9">
        <w:rPr>
          <w:rFonts w:ascii="Calibri" w:eastAsia="Calibri" w:hAnsi="Calibri" w:cs="Times New Roman"/>
          <w:sz w:val="24"/>
          <w:szCs w:val="24"/>
          <w:lang w:val="en-US" w:eastAsia="en-US"/>
        </w:rPr>
        <w:t>, respetivamente</w:t>
      </w:r>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I Wanna Die</w:t>
      </w:r>
      <w:r w:rsidRPr="00316940">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Didn't have time to catch</w:t>
      </w:r>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And put all of them</w:t>
      </w:r>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In my pocket;</w:t>
      </w:r>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tim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cracks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Going to pick up</w:t>
      </w:r>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Those cracks will heal, running through the river</w:t>
      </w:r>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started </w:t>
      </w:r>
    </w:p>
    <w:p w14:paraId="2FD39436" w14:textId="77777777" w:rsidR="00F415E3" w:rsidRPr="00D12CB9" w:rsidRDefault="00F415E3" w:rsidP="00E000C3">
      <w:pPr>
        <w:rPr>
          <w:sz w:val="24"/>
          <w:szCs w:val="24"/>
          <w:lang w:val="en-US"/>
        </w:rPr>
      </w:pPr>
      <w:r w:rsidRPr="00D12CB9">
        <w:rPr>
          <w:sz w:val="24"/>
          <w:szCs w:val="24"/>
          <w:lang w:val="en-US"/>
        </w:rPr>
        <w:t>But everything seems the same</w:t>
      </w:r>
    </w:p>
    <w:p w14:paraId="62E9B9A6" w14:textId="77777777" w:rsidR="00F415E3" w:rsidRPr="00D12CB9" w:rsidRDefault="00F415E3" w:rsidP="00E000C3">
      <w:pPr>
        <w:rPr>
          <w:sz w:val="24"/>
          <w:szCs w:val="24"/>
          <w:lang w:val="en-US"/>
        </w:rPr>
      </w:pPr>
      <w:r w:rsidRPr="00D12CB9">
        <w:rPr>
          <w:sz w:val="24"/>
          <w:szCs w:val="24"/>
          <w:lang w:val="en-US"/>
        </w:rPr>
        <w:t>My head keeps being roasted</w:t>
      </w:r>
    </w:p>
    <w:p w14:paraId="3B8413EF" w14:textId="77777777" w:rsidR="00F415E3" w:rsidRPr="00D12CB9" w:rsidRDefault="00F415E3" w:rsidP="00E000C3">
      <w:pPr>
        <w:rPr>
          <w:sz w:val="24"/>
          <w:szCs w:val="24"/>
          <w:lang w:val="en-US"/>
        </w:rPr>
      </w:pPr>
      <w:r w:rsidRPr="00D12CB9">
        <w:rPr>
          <w:sz w:val="24"/>
          <w:szCs w:val="24"/>
          <w:lang w:val="en-US"/>
        </w:rPr>
        <w:t>Stop thinking and targeting</w:t>
      </w:r>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I cannot breathe</w:t>
      </w:r>
    </w:p>
    <w:p w14:paraId="2667D953" w14:textId="77777777" w:rsidR="00F415E3" w:rsidRPr="00D12CB9" w:rsidRDefault="00F415E3" w:rsidP="00E000C3">
      <w:pPr>
        <w:rPr>
          <w:sz w:val="24"/>
          <w:szCs w:val="24"/>
          <w:lang w:val="en-US"/>
        </w:rPr>
      </w:pPr>
      <w:r w:rsidRPr="00D12CB9">
        <w:rPr>
          <w:sz w:val="24"/>
          <w:szCs w:val="24"/>
          <w:lang w:val="en-US"/>
        </w:rPr>
        <w:t>It's too much to fight</w:t>
      </w:r>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r w:rsidRPr="00D12CB9">
        <w:rPr>
          <w:sz w:val="24"/>
          <w:szCs w:val="24"/>
          <w:lang w:val="en-US"/>
        </w:rPr>
        <w:t>All of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And It's been a long time</w:t>
      </w:r>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And it's time for me</w:t>
      </w:r>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But it's alright</w:t>
      </w:r>
    </w:p>
    <w:p w14:paraId="00B36F05" w14:textId="77777777" w:rsidR="00F415E3" w:rsidRPr="00D12CB9" w:rsidRDefault="00F415E3" w:rsidP="00E000C3">
      <w:pPr>
        <w:rPr>
          <w:sz w:val="24"/>
          <w:szCs w:val="24"/>
          <w:lang w:val="en-US"/>
        </w:rPr>
      </w:pPr>
      <w:r w:rsidRPr="00D12CB9">
        <w:rPr>
          <w:sz w:val="24"/>
          <w:szCs w:val="24"/>
          <w:lang w:val="en-US"/>
        </w:rPr>
        <w:t>You can still live in the shadows</w:t>
      </w:r>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But you're gonna still be alive!</w:t>
      </w:r>
    </w:p>
    <w:p w14:paraId="1EC4DA65" w14:textId="77777777" w:rsidR="00F415E3" w:rsidRPr="00D12CB9" w:rsidRDefault="00F415E3" w:rsidP="00E000C3">
      <w:pPr>
        <w:rPr>
          <w:sz w:val="24"/>
          <w:szCs w:val="24"/>
          <w:lang w:val="en-US"/>
        </w:rPr>
      </w:pPr>
      <w:r w:rsidRPr="00D12CB9">
        <w:rPr>
          <w:sz w:val="24"/>
          <w:szCs w:val="24"/>
          <w:lang w:val="en-US"/>
        </w:rPr>
        <w:t>And the future can be bright</w:t>
      </w:r>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r w:rsidRPr="00D12CB9">
        <w:rPr>
          <w:sz w:val="24"/>
          <w:szCs w:val="24"/>
          <w:lang w:val="en-US"/>
        </w:rPr>
        <w:t>So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Just shoot me</w:t>
      </w:r>
    </w:p>
    <w:p w14:paraId="08A44C22" w14:textId="77777777" w:rsidR="00F415E3" w:rsidRPr="00D12CB9" w:rsidRDefault="00F415E3" w:rsidP="00E000C3">
      <w:pPr>
        <w:rPr>
          <w:sz w:val="24"/>
          <w:szCs w:val="24"/>
          <w:lang w:val="en-US"/>
        </w:rPr>
      </w:pPr>
      <w:r w:rsidRPr="00D12CB9">
        <w:rPr>
          <w:sz w:val="24"/>
          <w:szCs w:val="24"/>
          <w:lang w:val="en-US"/>
        </w:rPr>
        <w:t>Or stab me in the back</w:t>
      </w:r>
    </w:p>
    <w:p w14:paraId="22097A43" w14:textId="77777777" w:rsidR="00F415E3" w:rsidRPr="00D12CB9" w:rsidRDefault="00F415E3" w:rsidP="00E000C3">
      <w:pPr>
        <w:rPr>
          <w:sz w:val="24"/>
          <w:szCs w:val="24"/>
          <w:lang w:val="en-US"/>
        </w:rPr>
      </w:pPr>
      <w:r w:rsidRPr="00D12CB9">
        <w:rPr>
          <w:sz w:val="24"/>
          <w:szCs w:val="24"/>
          <w:lang w:val="en-US"/>
        </w:rPr>
        <w:t>It's been a long time</w:t>
      </w:r>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I'm living, tired and in dread</w:t>
      </w:r>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I don't wanna live now</w:t>
      </w:r>
    </w:p>
    <w:p w14:paraId="15485D06" w14:textId="77777777" w:rsidR="00F415E3" w:rsidRPr="00D12CB9" w:rsidRDefault="00F415E3" w:rsidP="00E000C3">
      <w:pPr>
        <w:rPr>
          <w:sz w:val="24"/>
          <w:szCs w:val="24"/>
          <w:lang w:val="en-US"/>
        </w:rPr>
      </w:pPr>
      <w:r w:rsidRPr="00D12CB9">
        <w:rPr>
          <w:sz w:val="24"/>
          <w:szCs w:val="24"/>
          <w:lang w:val="en-US"/>
        </w:rPr>
        <w:t>Living is a curse</w:t>
      </w:r>
    </w:p>
    <w:p w14:paraId="1425614F" w14:textId="77777777" w:rsidR="00F415E3" w:rsidRPr="00D12CB9" w:rsidRDefault="00F415E3" w:rsidP="00E000C3">
      <w:pPr>
        <w:rPr>
          <w:sz w:val="24"/>
          <w:szCs w:val="24"/>
          <w:lang w:val="en-US"/>
        </w:rPr>
      </w:pPr>
      <w:r w:rsidRPr="00D12CB9">
        <w:rPr>
          <w:sz w:val="24"/>
          <w:szCs w:val="24"/>
          <w:lang w:val="en-US"/>
        </w:rPr>
        <w:t>I don't wanna live now</w:t>
      </w:r>
    </w:p>
    <w:p w14:paraId="7912DB07" w14:textId="77777777" w:rsidR="00F415E3" w:rsidRPr="00D12CB9" w:rsidRDefault="00F415E3" w:rsidP="00E000C3">
      <w:pPr>
        <w:rPr>
          <w:sz w:val="24"/>
          <w:szCs w:val="24"/>
          <w:lang w:val="en-US"/>
        </w:rPr>
      </w:pPr>
      <w:r w:rsidRPr="00D12CB9">
        <w:rPr>
          <w:sz w:val="24"/>
          <w:szCs w:val="24"/>
          <w:lang w:val="en-US"/>
        </w:rPr>
        <w:t>The future won't reimburse</w:t>
      </w:r>
    </w:p>
    <w:p w14:paraId="636998BF" w14:textId="77777777" w:rsidR="00F415E3" w:rsidRPr="00D12CB9" w:rsidRDefault="00F415E3" w:rsidP="00E000C3">
      <w:pPr>
        <w:rPr>
          <w:sz w:val="24"/>
          <w:szCs w:val="24"/>
          <w:lang w:val="en-US"/>
        </w:rPr>
      </w:pPr>
      <w:r w:rsidRPr="00D12CB9">
        <w:rPr>
          <w:sz w:val="24"/>
          <w:szCs w:val="24"/>
          <w:lang w:val="en-US"/>
        </w:rPr>
        <w:t>All of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The suffering that I created</w:t>
      </w:r>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Make me beg for more</w:t>
      </w:r>
    </w:p>
    <w:p w14:paraId="4FCBABCD" w14:textId="77777777" w:rsidR="00F415E3" w:rsidRPr="00D12CB9" w:rsidRDefault="00F415E3" w:rsidP="00E000C3">
      <w:pPr>
        <w:rPr>
          <w:sz w:val="24"/>
          <w:szCs w:val="24"/>
          <w:lang w:val="en-US"/>
        </w:rPr>
      </w:pPr>
      <w:r w:rsidRPr="00D12CB9">
        <w:rPr>
          <w:sz w:val="24"/>
          <w:szCs w:val="24"/>
          <w:lang w:val="en-US"/>
        </w:rPr>
        <w:t>C'mon, kill me, kill me</w:t>
      </w:r>
    </w:p>
    <w:p w14:paraId="538AB2BC" w14:textId="77777777" w:rsidR="00F415E3" w:rsidRPr="00D12CB9" w:rsidRDefault="00F415E3" w:rsidP="00E000C3">
      <w:pPr>
        <w:rPr>
          <w:sz w:val="24"/>
          <w:szCs w:val="24"/>
          <w:lang w:val="en-US"/>
        </w:rPr>
      </w:pPr>
      <w:r w:rsidRPr="00D12CB9">
        <w:rPr>
          <w:sz w:val="24"/>
          <w:szCs w:val="24"/>
          <w:lang w:val="en-US"/>
        </w:rPr>
        <w:t>I can still breathe, I'm not yet</w:t>
      </w:r>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I deserve all of this</w:t>
      </w:r>
    </w:p>
    <w:p w14:paraId="71D63D05" w14:textId="77777777" w:rsidR="00F415E3" w:rsidRPr="00D12CB9" w:rsidRDefault="00F415E3" w:rsidP="00E000C3">
      <w:pPr>
        <w:rPr>
          <w:sz w:val="24"/>
          <w:szCs w:val="24"/>
          <w:lang w:val="en-US"/>
        </w:rPr>
      </w:pPr>
      <w:r w:rsidRPr="00D12CB9">
        <w:rPr>
          <w:sz w:val="24"/>
          <w:szCs w:val="24"/>
          <w:lang w:val="en-US"/>
        </w:rPr>
        <w:t>Life is not for the weakened</w:t>
      </w:r>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So pretty today!!</w:t>
      </w:r>
    </w:p>
    <w:p w14:paraId="621919C2" w14:textId="77777777" w:rsidR="00F415E3" w:rsidRPr="00D12CB9" w:rsidRDefault="00F415E3" w:rsidP="00E000C3">
      <w:pPr>
        <w:rPr>
          <w:sz w:val="24"/>
          <w:szCs w:val="24"/>
          <w:lang w:val="en-US"/>
        </w:rPr>
      </w:pPr>
      <w:r w:rsidRPr="00D12CB9">
        <w:rPr>
          <w:sz w:val="24"/>
          <w:szCs w:val="24"/>
          <w:lang w:val="en-US"/>
        </w:rPr>
        <w:t>Stop, don't make me so horny</w:t>
      </w:r>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Made your breakfast already, it's outstanding</w:t>
      </w:r>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Wait, disgusting? Don't be so demanding</w:t>
      </w:r>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But I guess that's a harsh task</w:t>
      </w:r>
    </w:p>
    <w:p w14:paraId="67C61565" w14:textId="77777777" w:rsidR="00F415E3" w:rsidRPr="00D12CB9" w:rsidRDefault="00F415E3" w:rsidP="00E000C3">
      <w:pPr>
        <w:rPr>
          <w:sz w:val="24"/>
          <w:szCs w:val="24"/>
          <w:lang w:val="en-US"/>
        </w:rPr>
      </w:pPr>
      <w:r w:rsidRPr="00D12CB9">
        <w:rPr>
          <w:sz w:val="24"/>
          <w:szCs w:val="24"/>
          <w:lang w:val="en-US"/>
        </w:rPr>
        <w:t>You never accepted who I am</w:t>
      </w:r>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Leave me here, drinking and celebrating</w:t>
      </w:r>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r w:rsidRPr="00D12CB9">
        <w:rPr>
          <w:sz w:val="24"/>
          <w:szCs w:val="24"/>
          <w:lang w:val="en-US"/>
        </w:rPr>
        <w:t>So f*ck youuu</w:t>
      </w:r>
    </w:p>
    <w:p w14:paraId="0283F93B" w14:textId="77777777" w:rsidR="00F415E3" w:rsidRPr="00D12CB9" w:rsidRDefault="00F415E3" w:rsidP="00E000C3">
      <w:pPr>
        <w:rPr>
          <w:sz w:val="24"/>
          <w:szCs w:val="24"/>
          <w:lang w:val="en-US"/>
        </w:rPr>
      </w:pPr>
      <w:r w:rsidRPr="00D12CB9">
        <w:rPr>
          <w:sz w:val="24"/>
          <w:szCs w:val="24"/>
          <w:lang w:val="en-US"/>
        </w:rPr>
        <w:t>F*ckkk youuuuu</w:t>
      </w:r>
    </w:p>
    <w:p w14:paraId="1BFD0C46" w14:textId="77777777" w:rsidR="00F415E3" w:rsidRPr="00D12CB9" w:rsidRDefault="00F415E3" w:rsidP="00E000C3">
      <w:pPr>
        <w:rPr>
          <w:sz w:val="24"/>
          <w:szCs w:val="24"/>
          <w:lang w:val="en-US"/>
        </w:rPr>
      </w:pPr>
      <w:r w:rsidRPr="00D12CB9">
        <w:rPr>
          <w:sz w:val="24"/>
          <w:szCs w:val="24"/>
          <w:lang w:val="en-US"/>
        </w:rPr>
        <w:t>So f*ckkk youuuuu</w:t>
      </w:r>
    </w:p>
    <w:p w14:paraId="55CCA9FB" w14:textId="77777777" w:rsidR="00F415E3" w:rsidRPr="00D12CB9" w:rsidRDefault="00F415E3" w:rsidP="00E000C3">
      <w:pPr>
        <w:rPr>
          <w:sz w:val="24"/>
          <w:szCs w:val="24"/>
          <w:lang w:val="en-US"/>
        </w:rPr>
      </w:pPr>
      <w:r w:rsidRPr="00D12CB9">
        <w:rPr>
          <w:sz w:val="24"/>
          <w:szCs w:val="24"/>
          <w:lang w:val="en-US"/>
        </w:rPr>
        <w:t>F*ckkk</w:t>
      </w:r>
    </w:p>
    <w:p w14:paraId="27A1D6C8" w14:textId="77777777" w:rsidR="00F415E3" w:rsidRPr="00D12CB9" w:rsidRDefault="00F415E3" w:rsidP="00E000C3">
      <w:pPr>
        <w:rPr>
          <w:sz w:val="24"/>
          <w:szCs w:val="24"/>
          <w:lang w:val="en-US"/>
        </w:rPr>
      </w:pPr>
      <w:r w:rsidRPr="00D12CB9">
        <w:rPr>
          <w:sz w:val="24"/>
          <w:szCs w:val="24"/>
          <w:lang w:val="en-US"/>
        </w:rPr>
        <w:t>Youuuuuu</w:t>
      </w:r>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It's been 9 days</w:t>
      </w:r>
    </w:p>
    <w:p w14:paraId="7CD7DA04" w14:textId="77777777" w:rsidR="00F415E3" w:rsidRPr="00D12CB9" w:rsidRDefault="00F415E3" w:rsidP="00E000C3">
      <w:pPr>
        <w:rPr>
          <w:sz w:val="24"/>
          <w:szCs w:val="24"/>
          <w:lang w:val="en-US"/>
        </w:rPr>
      </w:pPr>
      <w:r w:rsidRPr="00D12CB9">
        <w:rPr>
          <w:sz w:val="24"/>
          <w:szCs w:val="24"/>
          <w:lang w:val="en-US"/>
        </w:rPr>
        <w:t>At least, that's what I know</w:t>
      </w:r>
    </w:p>
    <w:p w14:paraId="7FD3CB47" w14:textId="77777777" w:rsidR="00F415E3" w:rsidRPr="00D12CB9" w:rsidRDefault="00F415E3" w:rsidP="00E000C3">
      <w:pPr>
        <w:rPr>
          <w:sz w:val="24"/>
          <w:szCs w:val="24"/>
          <w:lang w:val="en-US"/>
        </w:rPr>
      </w:pPr>
      <w:r w:rsidRPr="00D12CB9">
        <w:rPr>
          <w:sz w:val="24"/>
          <w:szCs w:val="24"/>
          <w:lang w:val="en-US"/>
        </w:rPr>
        <w:t>Since I was left here, stranded</w:t>
      </w:r>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This is what they have told me</w:t>
      </w:r>
    </w:p>
    <w:p w14:paraId="6703F9D5" w14:textId="77777777" w:rsidR="00F415E3" w:rsidRPr="00D12CB9" w:rsidRDefault="00F415E3" w:rsidP="00E000C3">
      <w:pPr>
        <w:rPr>
          <w:sz w:val="24"/>
          <w:szCs w:val="24"/>
          <w:lang w:val="en-US"/>
        </w:rPr>
      </w:pPr>
      <w:r w:rsidRPr="00D12CB9">
        <w:rPr>
          <w:sz w:val="24"/>
          <w:szCs w:val="24"/>
          <w:lang w:val="en-US"/>
        </w:rPr>
        <w:t>That I got pretty damn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This was just a play, a fucking lie.</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You could have told this was the end</w:t>
      </w:r>
    </w:p>
    <w:p w14:paraId="75E2BE32" w14:textId="77777777" w:rsidR="00F415E3" w:rsidRPr="00D12CB9" w:rsidRDefault="00F415E3" w:rsidP="00E000C3">
      <w:pPr>
        <w:rPr>
          <w:sz w:val="24"/>
          <w:szCs w:val="24"/>
          <w:lang w:val="en-US"/>
        </w:rPr>
      </w:pPr>
      <w:r w:rsidRPr="00D12CB9">
        <w:rPr>
          <w:sz w:val="24"/>
          <w:szCs w:val="24"/>
          <w:lang w:val="en-US"/>
        </w:rPr>
        <w:t>And letting me say my last goodbye</w:t>
      </w:r>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Without you making me realize;</w:t>
      </w:r>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This is the end of our show</w:t>
      </w:r>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This is the end of our show</w:t>
      </w:r>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Today, surprise, I ruined it all</w:t>
      </w:r>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r w:rsidRPr="00D12CB9">
        <w:rPr>
          <w:sz w:val="24"/>
          <w:szCs w:val="24"/>
          <w:lang w:val="en-US"/>
        </w:rPr>
        <w:t>Again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I fail, fail and keep falling down</w:t>
      </w:r>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But how can it be</w:t>
      </w:r>
    </w:p>
    <w:p w14:paraId="1C0C1EFF" w14:textId="77777777" w:rsidR="00F415E3" w:rsidRPr="00D12CB9" w:rsidRDefault="00F415E3" w:rsidP="00E000C3">
      <w:pPr>
        <w:rPr>
          <w:sz w:val="24"/>
          <w:szCs w:val="24"/>
          <w:lang w:val="en-US"/>
        </w:rPr>
      </w:pPr>
      <w:r w:rsidRPr="00D12CB9">
        <w:rPr>
          <w:sz w:val="24"/>
          <w:szCs w:val="24"/>
          <w:lang w:val="en-US"/>
        </w:rPr>
        <w:t>If I fail so hard that it hurts, torn down</w:t>
      </w:r>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Say goodbye to everyone all around you</w:t>
      </w:r>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And just end your life to reach the place</w:t>
      </w:r>
    </w:p>
    <w:p w14:paraId="285F9784" w14:textId="77777777" w:rsidR="00F415E3" w:rsidRPr="00D12CB9" w:rsidRDefault="00F415E3" w:rsidP="00E000C3">
      <w:pPr>
        <w:rPr>
          <w:sz w:val="24"/>
          <w:szCs w:val="24"/>
          <w:lang w:val="en-US"/>
        </w:rPr>
      </w:pPr>
      <w:r w:rsidRPr="00D12CB9">
        <w:rPr>
          <w:sz w:val="24"/>
          <w:szCs w:val="24"/>
          <w:lang w:val="en-US"/>
        </w:rPr>
        <w:t>You always knew</w:t>
      </w:r>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r w:rsidRPr="00D12CB9">
        <w:rPr>
          <w:sz w:val="24"/>
          <w:szCs w:val="24"/>
          <w:lang w:val="en-US"/>
        </w:rPr>
        <w:t>'Cause no one gives a sh*t about me</w:t>
      </w:r>
    </w:p>
    <w:p w14:paraId="4C9DE8B4" w14:textId="77777777" w:rsidR="00F415E3" w:rsidRPr="00D12CB9" w:rsidRDefault="00F415E3" w:rsidP="00E000C3">
      <w:pPr>
        <w:rPr>
          <w:sz w:val="24"/>
          <w:szCs w:val="24"/>
          <w:lang w:val="en-US"/>
        </w:rPr>
      </w:pPr>
      <w:r w:rsidRPr="00D12CB9">
        <w:rPr>
          <w:sz w:val="24"/>
          <w:szCs w:val="24"/>
          <w:lang w:val="en-US"/>
        </w:rPr>
        <w:t>And my life does not make any sense</w:t>
      </w:r>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I feel trapped in a horror movie</w:t>
      </w:r>
    </w:p>
    <w:p w14:paraId="54301602" w14:textId="77777777" w:rsidR="00F415E3" w:rsidRPr="00D12CB9" w:rsidRDefault="00F415E3" w:rsidP="00E000C3">
      <w:pPr>
        <w:rPr>
          <w:sz w:val="24"/>
          <w:szCs w:val="24"/>
          <w:lang w:val="en-US"/>
        </w:rPr>
      </w:pPr>
      <w:r w:rsidRPr="00D12CB9">
        <w:rPr>
          <w:sz w:val="24"/>
          <w:szCs w:val="24"/>
          <w:lang w:val="en-US"/>
        </w:rPr>
        <w:t>The one to whom the devil never comes</w:t>
      </w:r>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Everything works the same old way</w:t>
      </w:r>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That I'm tired, so tired of the outcome</w:t>
      </w:r>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That I never, ever, want to see</w:t>
      </w:r>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The sun is shining bright</w:t>
      </w:r>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r w:rsidRPr="00D12CB9">
        <w:rPr>
          <w:sz w:val="24"/>
          <w:szCs w:val="24"/>
          <w:lang w:val="en-US"/>
        </w:rPr>
        <w:t>Lool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Don't tell me someone already came</w:t>
      </w:r>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Where are you, magic light</w:t>
      </w:r>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up </w:t>
      </w:r>
    </w:p>
    <w:p w14:paraId="5CE31A4F" w14:textId="77777777" w:rsidR="00F415E3" w:rsidRPr="00D12CB9" w:rsidRDefault="00F415E3" w:rsidP="00E000C3">
      <w:pPr>
        <w:rPr>
          <w:sz w:val="24"/>
          <w:szCs w:val="24"/>
          <w:lang w:val="en-US"/>
        </w:rPr>
      </w:pPr>
      <w:r w:rsidRPr="00D12CB9">
        <w:rPr>
          <w:sz w:val="24"/>
          <w:szCs w:val="24"/>
          <w:lang w:val="en-US"/>
        </w:rPr>
        <w:t>So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Where are you, magic light</w:t>
      </w:r>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up </w:t>
      </w:r>
    </w:p>
    <w:p w14:paraId="08568076" w14:textId="77777777" w:rsidR="00F415E3" w:rsidRPr="00D12CB9" w:rsidRDefault="00F415E3" w:rsidP="00E000C3">
      <w:pPr>
        <w:rPr>
          <w:sz w:val="24"/>
          <w:szCs w:val="24"/>
          <w:lang w:val="en-US"/>
        </w:rPr>
      </w:pPr>
      <w:r w:rsidRPr="00D12CB9">
        <w:rPr>
          <w:sz w:val="24"/>
          <w:szCs w:val="24"/>
          <w:lang w:val="en-US"/>
        </w:rPr>
        <w:t>So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Oh hey! Good morning, bae</w:t>
      </w:r>
    </w:p>
    <w:p w14:paraId="63585A2B" w14:textId="77777777" w:rsidR="00F415E3" w:rsidRPr="00D12CB9" w:rsidRDefault="00F415E3" w:rsidP="00E000C3">
      <w:pPr>
        <w:rPr>
          <w:sz w:val="24"/>
          <w:szCs w:val="24"/>
          <w:lang w:val="en-US"/>
        </w:rPr>
      </w:pPr>
      <w:r w:rsidRPr="00D12CB9">
        <w:rPr>
          <w:sz w:val="24"/>
          <w:szCs w:val="24"/>
          <w:lang w:val="en-US"/>
        </w:rPr>
        <w:t>No expect on catching you today</w:t>
      </w:r>
    </w:p>
    <w:p w14:paraId="4F880F68" w14:textId="77777777" w:rsidR="00F415E3" w:rsidRPr="00D12CB9" w:rsidRDefault="00F415E3" w:rsidP="00E000C3">
      <w:pPr>
        <w:rPr>
          <w:sz w:val="24"/>
          <w:szCs w:val="24"/>
          <w:lang w:val="en-US"/>
        </w:rPr>
      </w:pPr>
      <w:r w:rsidRPr="00D12CB9">
        <w:rPr>
          <w:sz w:val="24"/>
          <w:szCs w:val="24"/>
          <w:lang w:val="en-US"/>
        </w:rPr>
        <w:t>I'm usually the first one waking up away</w:t>
      </w:r>
    </w:p>
    <w:p w14:paraId="31C3DA9B" w14:textId="77777777" w:rsidR="00F415E3" w:rsidRPr="00D12CB9" w:rsidRDefault="00F415E3" w:rsidP="00E000C3">
      <w:pPr>
        <w:rPr>
          <w:sz w:val="24"/>
          <w:szCs w:val="24"/>
          <w:lang w:val="en-US"/>
        </w:rPr>
      </w:pPr>
      <w:r w:rsidRPr="00D12CB9">
        <w:rPr>
          <w:sz w:val="24"/>
          <w:szCs w:val="24"/>
          <w:lang w:val="en-US"/>
        </w:rPr>
        <w:t>But it's alright, for me, anyway</w:t>
      </w:r>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I wish you a lovely day</w:t>
      </w:r>
    </w:p>
    <w:p w14:paraId="34345B03" w14:textId="77777777" w:rsidR="00F415E3" w:rsidRPr="00D12CB9" w:rsidRDefault="00F415E3" w:rsidP="00E000C3">
      <w:pPr>
        <w:rPr>
          <w:sz w:val="24"/>
          <w:szCs w:val="24"/>
          <w:lang w:val="en-US"/>
        </w:rPr>
      </w:pPr>
      <w:r w:rsidRPr="00D12CB9">
        <w:rPr>
          <w:sz w:val="24"/>
          <w:szCs w:val="24"/>
          <w:lang w:val="en-US"/>
        </w:rPr>
        <w:t>Just like I wished you yesterday</w:t>
      </w:r>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Because you have taken all of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And stolen all the things</w:t>
      </w:r>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Touch them again</w:t>
      </w:r>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Who cares though, since all the nights</w:t>
      </w:r>
    </w:p>
    <w:p w14:paraId="7B357952" w14:textId="77777777" w:rsidR="00F415E3" w:rsidRPr="00D12CB9" w:rsidRDefault="00F415E3" w:rsidP="00E000C3">
      <w:pPr>
        <w:rPr>
          <w:sz w:val="24"/>
          <w:szCs w:val="24"/>
          <w:lang w:val="en-US"/>
        </w:rPr>
      </w:pPr>
      <w:r w:rsidRPr="00D12CB9">
        <w:rPr>
          <w:sz w:val="24"/>
          <w:szCs w:val="24"/>
          <w:lang w:val="en-US"/>
        </w:rPr>
        <w:t>You come back home forever</w:t>
      </w:r>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But I guess you found out</w:t>
      </w:r>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Still, I really wanna believe</w:t>
      </w:r>
    </w:p>
    <w:p w14:paraId="579A5AE6" w14:textId="77777777" w:rsidR="00F415E3" w:rsidRPr="00D12CB9" w:rsidRDefault="00F415E3" w:rsidP="00E000C3">
      <w:pPr>
        <w:rPr>
          <w:sz w:val="24"/>
          <w:szCs w:val="24"/>
          <w:lang w:val="en-US"/>
        </w:rPr>
      </w:pPr>
      <w:r w:rsidRPr="00D12CB9">
        <w:rPr>
          <w:sz w:val="24"/>
          <w:szCs w:val="24"/>
          <w:lang w:val="en-US"/>
        </w:rPr>
        <w:t>That you're gonna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Was stronger than a giant storm</w:t>
      </w:r>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Was unforgetable</w:t>
      </w:r>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Was, oh, I can't even describe</w:t>
      </w:r>
    </w:p>
    <w:p w14:paraId="2D447463" w14:textId="77777777" w:rsidR="00F415E3" w:rsidRPr="00D12CB9" w:rsidRDefault="00F415E3" w:rsidP="00E000C3">
      <w:pPr>
        <w:rPr>
          <w:sz w:val="24"/>
          <w:szCs w:val="24"/>
          <w:lang w:val="en-US"/>
        </w:rPr>
      </w:pPr>
      <w:r w:rsidRPr="00D12CB9">
        <w:rPr>
          <w:sz w:val="24"/>
          <w:szCs w:val="24"/>
          <w:lang w:val="en-US"/>
        </w:rPr>
        <w:t>The two of us combined</w:t>
      </w:r>
    </w:p>
    <w:p w14:paraId="3631C8DE" w14:textId="77777777" w:rsidR="00F415E3" w:rsidRPr="00D12CB9" w:rsidRDefault="00F415E3" w:rsidP="00E000C3">
      <w:pPr>
        <w:rPr>
          <w:sz w:val="24"/>
          <w:szCs w:val="24"/>
          <w:lang w:val="en-US"/>
        </w:rPr>
      </w:pPr>
      <w:r w:rsidRPr="00D12CB9">
        <w:rPr>
          <w:sz w:val="24"/>
          <w:szCs w:val="24"/>
          <w:lang w:val="en-US"/>
        </w:rPr>
        <w:t>And now nothing exists</w:t>
      </w:r>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I wanna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I'm shaking and shaking</w:t>
      </w:r>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My vision is blurred</w:t>
      </w:r>
    </w:p>
    <w:p w14:paraId="49635472" w14:textId="77777777" w:rsidR="00F415E3" w:rsidRPr="00D12CB9" w:rsidRDefault="00F415E3" w:rsidP="00E000C3">
      <w:pPr>
        <w:rPr>
          <w:sz w:val="24"/>
          <w:szCs w:val="24"/>
          <w:lang w:val="en-US"/>
        </w:rPr>
      </w:pPr>
      <w:r w:rsidRPr="00D12CB9">
        <w:rPr>
          <w:sz w:val="24"/>
          <w:szCs w:val="24"/>
          <w:lang w:val="en-US"/>
        </w:rPr>
        <w:t>I am losing myself</w:t>
      </w:r>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I wanna die</w:t>
      </w:r>
    </w:p>
    <w:p w14:paraId="468D49D0" w14:textId="77777777" w:rsidR="00F415E3" w:rsidRPr="00D12CB9" w:rsidRDefault="00F415E3" w:rsidP="00E000C3">
      <w:pPr>
        <w:rPr>
          <w:sz w:val="24"/>
          <w:szCs w:val="24"/>
          <w:lang w:val="en-US"/>
        </w:rPr>
      </w:pPr>
      <w:r w:rsidRPr="00D12CB9">
        <w:rPr>
          <w:sz w:val="24"/>
          <w:szCs w:val="24"/>
          <w:lang w:val="en-US"/>
        </w:rPr>
        <w:t>Nothing works the way it should</w:t>
      </w:r>
    </w:p>
    <w:p w14:paraId="355588F1" w14:textId="77777777" w:rsidR="00F415E3" w:rsidRPr="00D12CB9" w:rsidRDefault="00F415E3" w:rsidP="00E000C3">
      <w:pPr>
        <w:rPr>
          <w:sz w:val="24"/>
          <w:szCs w:val="24"/>
          <w:lang w:val="en-US"/>
        </w:rPr>
      </w:pPr>
      <w:r w:rsidRPr="00D12CB9">
        <w:rPr>
          <w:sz w:val="24"/>
          <w:szCs w:val="24"/>
          <w:lang w:val="en-US"/>
        </w:rPr>
        <w:t>I wanna die</w:t>
      </w:r>
    </w:p>
    <w:p w14:paraId="2D735593" w14:textId="77777777" w:rsidR="00F415E3" w:rsidRPr="00D12CB9" w:rsidRDefault="00F415E3" w:rsidP="00E000C3">
      <w:pPr>
        <w:rPr>
          <w:sz w:val="24"/>
          <w:szCs w:val="24"/>
          <w:lang w:val="en-US"/>
        </w:rPr>
      </w:pPr>
      <w:r w:rsidRPr="00D12CB9">
        <w:rPr>
          <w:sz w:val="24"/>
          <w:szCs w:val="24"/>
          <w:lang w:val="en-US"/>
        </w:rPr>
        <w:t>I did everything that I could</w:t>
      </w:r>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r w:rsidRPr="00316940">
        <w:rPr>
          <w:sz w:val="24"/>
          <w:szCs w:val="24"/>
        </w:rPr>
        <w:t>Never wanted.</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309CDA5D"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7F5373" w:rsidRPr="007F5373">
            <w:rPr>
              <w:color w:val="000000"/>
            </w:rPr>
            <w:t>(Cassavetes,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629132C2"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7F5373" w:rsidRPr="007F5373">
            <w:rPr>
              <w:color w:val="000000"/>
            </w:rPr>
            <w:t>(Marsh,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5950BE0D" w14:textId="4C2DB973"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7F5373" w:rsidRPr="007F5373">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76974EFD"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7F5373" w:rsidRPr="007F5373">
            <w:rPr>
              <w:color w:val="000000"/>
            </w:rPr>
            <w:t>(Sato et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65E7C61D"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7F5373" w:rsidRPr="007F5373">
            <w:rPr>
              <w:color w:val="000000"/>
            </w:rPr>
            <w:t>(Meyers,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6F3596A6"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7F5373">
            <w:rPr>
              <w:rFonts w:eastAsia="Times New Roman"/>
            </w:rPr>
            <w:t>(</w:t>
          </w:r>
          <w:r w:rsidR="007F5373">
            <w:rPr>
              <w:rFonts w:eastAsia="Times New Roman"/>
              <w:i/>
              <w:iCs/>
            </w:rPr>
            <w:t>Scottish Highlands | Location, Map, &amp; Facts | Britannica</w:t>
          </w:r>
          <w:r w:rsidR="007F5373">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007C78FF">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18A6406B" w14:textId="3B51B0D5"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7F5373">
            <w:rPr>
              <w:rFonts w:eastAsia="Times New Roman"/>
            </w:rPr>
            <w:t>(</w:t>
          </w:r>
          <w:r w:rsidR="007F5373">
            <w:rPr>
              <w:rFonts w:eastAsia="Times New Roman"/>
              <w:i/>
              <w:iCs/>
            </w:rPr>
            <w:t>State Pension Age Changes and Retirement Age Increases | Age UK</w:t>
          </w:r>
          <w:r w:rsidR="007F5373">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2978FCC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7F5373">
            <w:rPr>
              <w:rFonts w:eastAsia="Times New Roman"/>
            </w:rPr>
            <w:t>(</w:t>
          </w:r>
          <w:r w:rsidR="007F5373">
            <w:rPr>
              <w:rFonts w:eastAsia="Times New Roman"/>
              <w:i/>
              <w:iCs/>
            </w:rPr>
            <w:t>What Are The Average Height In England? - Hood MWR</w:t>
          </w:r>
          <w:r w:rsidR="007F5373">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52C5230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7F5373">
            <w:rPr>
              <w:rFonts w:eastAsia="Times New Roman"/>
            </w:rPr>
            <w:t>(</w:t>
          </w:r>
          <w:r w:rsidR="007F5373">
            <w:rPr>
              <w:rFonts w:eastAsia="Times New Roman"/>
              <w:i/>
              <w:iCs/>
            </w:rPr>
            <w:t>The World’s Population By Eye Color - WorldAtlas</w:t>
          </w:r>
          <w:r w:rsidR="007F5373">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7F5373">
            <w:rPr>
              <w:rFonts w:eastAsia="Times New Roman"/>
            </w:rPr>
            <w:t>(</w:t>
          </w:r>
          <w:r w:rsidR="007F5373">
            <w:rPr>
              <w:rFonts w:eastAsia="Times New Roman"/>
              <w:i/>
              <w:iCs/>
            </w:rPr>
            <w:t>Why We Gain Weight As We Age : NPR</w:t>
          </w:r>
          <w:r w:rsidR="007F5373">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4157D18E"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7F5373" w:rsidRPr="007F5373">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7F5373" w:rsidRPr="007F5373">
            <w:rPr>
              <w:color w:val="000000"/>
            </w:rPr>
            <w:t>(Isbister,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7702ADD8"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7F5373" w:rsidRPr="007F5373">
            <w:rPr>
              <w:color w:val="000000"/>
            </w:rPr>
            <w:t>(Truity,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16DD806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7F5373">
            <w:rPr>
              <w:rFonts w:eastAsia="Times New Roman"/>
            </w:rPr>
            <w:t>(P. Costa &amp; McCrae,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4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7" w:name="_Hlk147500523"/>
      <w:r w:rsidRPr="00316940">
        <w:rPr>
          <w:kern w:val="2"/>
          <w:sz w:val="24"/>
          <w:szCs w:val="24"/>
          <w14:ligatures w14:val="standardContextual"/>
        </w:rPr>
        <w:t>Fredricksen</w:t>
      </w:r>
      <w:bookmarkEnd w:id="247"/>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5CED4E05"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7F5373">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7F5373">
            <w:rPr>
              <w:rFonts w:eastAsia="Times New Roman"/>
            </w:rPr>
            <w:t xml:space="preserve">(Jung, 1923; </w:t>
          </w:r>
          <w:r w:rsidR="007F5373">
            <w:rPr>
              <w:rFonts w:eastAsia="Times New Roman"/>
              <w:i/>
              <w:iCs/>
            </w:rPr>
            <w:t>Qual é a Diferença Entre Ser Tímido e Ser Introvertido? - BBC News Brasil</w:t>
          </w:r>
          <w:r w:rsidR="007F5373">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7961D620"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7F5373">
            <w:rPr>
              <w:rFonts w:eastAsia="Times New Roman"/>
            </w:rPr>
            <w:t>(</w:t>
          </w:r>
          <w:r w:rsidR="007F5373">
            <w:rPr>
              <w:rFonts w:eastAsia="Times New Roman"/>
              <w:i/>
              <w:iCs/>
            </w:rPr>
            <w:t>Vegetarianismo – Wikipédia, a Enciclopédia Livre</w:t>
          </w:r>
          <w:r w:rsidR="007F5373">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7F5373">
            <w:rPr>
              <w:rFonts w:eastAsia="Times New Roman"/>
            </w:rPr>
            <w:t>(</w:t>
          </w:r>
          <w:r w:rsidR="007F5373">
            <w:rPr>
              <w:rFonts w:eastAsia="Times New Roman"/>
              <w:i/>
              <w:iCs/>
            </w:rPr>
            <w:t>Easter Egg | English Meaning - Cambridge Dictionary</w:t>
          </w:r>
          <w:r w:rsidR="007F5373">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4D68C656"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7F5373">
            <w:rPr>
              <w:rFonts w:eastAsia="Times New Roman"/>
            </w:rPr>
            <w:t>(</w:t>
          </w:r>
          <w:r w:rsidR="007F5373">
            <w:rPr>
              <w:rFonts w:eastAsia="Times New Roman"/>
              <w:i/>
              <w:iCs/>
            </w:rPr>
            <w:t>Grant’s - Wikipedia</w:t>
          </w:r>
          <w:r w:rsidR="007F5373">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7F5373" w:rsidRPr="007F5373">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00DCBBEB"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7F5373" w:rsidRPr="007F5373">
            <w:rPr>
              <w:color w:val="000000"/>
            </w:rPr>
            <w:t>(Victoria and Albert Museum,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44608451"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7F5373">
            <w:rPr>
              <w:rFonts w:eastAsia="Times New Roman"/>
            </w:rPr>
            <w:t>(</w:t>
          </w:r>
          <w:r w:rsidR="007F5373">
            <w:rPr>
              <w:rFonts w:eastAsia="Times New Roman"/>
              <w:i/>
              <w:iCs/>
            </w:rPr>
            <w:t>Facebook</w:t>
          </w:r>
          <w:r w:rsidR="007F5373">
            <w:rPr>
              <w:rFonts w:eastAsia="Times New Roman"/>
            </w:rPr>
            <w:t xml:space="preserve">, n.d.; </w:t>
          </w:r>
          <w:r w:rsidR="007F5373">
            <w:rPr>
              <w:rFonts w:eastAsia="Times New Roman"/>
              <w:i/>
              <w:iCs/>
            </w:rPr>
            <w:t>“Vesúvios” Do Centro Da Cidade Provocam Quedas Aos Peões - OvarNews</w:t>
          </w:r>
          <w:r w:rsidR="007F5373">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1F2F29B5"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5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7F5373">
            <w:rPr>
              <w:rFonts w:eastAsia="Times New Roman"/>
            </w:rPr>
            <w:t>(</w:t>
          </w:r>
          <w:r w:rsidR="007F5373">
            <w:rPr>
              <w:rFonts w:eastAsia="Times New Roman"/>
              <w:i/>
              <w:iCs/>
            </w:rPr>
            <w:t>Modern Merida</w:t>
          </w:r>
          <w:r w:rsidR="007F5373">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3002F589"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7F5373">
            <w:rPr>
              <w:rFonts w:eastAsia="Times New Roman"/>
            </w:rPr>
            <w:t>(</w:t>
          </w:r>
          <w:r w:rsidR="007F5373">
            <w:rPr>
              <w:rFonts w:eastAsia="Times New Roman"/>
              <w:i/>
              <w:iCs/>
            </w:rPr>
            <w:t>Totally Spies to Get a Season 7 Reboot on Cartoon Network - Polygon</w:t>
          </w:r>
          <w:r w:rsidR="007F5373">
            <w:rPr>
              <w:rFonts w:eastAsia="Times New Roman"/>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7F5373">
            <w:rPr>
              <w:rFonts w:eastAsia="Times New Roman"/>
            </w:rPr>
            <w:t>(</w:t>
          </w:r>
          <w:r w:rsidR="007F5373">
            <w:rPr>
              <w:rFonts w:eastAsia="Times New Roman"/>
              <w:i/>
              <w:iCs/>
            </w:rPr>
            <w:t>Huey, Dewey and Louie | The Disney Afternoon Wiki | Fandom</w:t>
          </w:r>
          <w:r w:rsidR="007F5373">
            <w:rPr>
              <w:rFonts w:eastAsia="Times New Roman"/>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7B857B74"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7F5373">
            <w:rPr>
              <w:rFonts w:eastAsia="Times New Roman"/>
            </w:rPr>
            <w:t>(</w:t>
          </w:r>
          <w:r w:rsidR="007F5373">
            <w:rPr>
              <w:rFonts w:eastAsia="Times New Roman"/>
              <w:i/>
              <w:iCs/>
            </w:rPr>
            <w:t>Bathilda Bagshot | Harry Potter Wiki | Fandom</w:t>
          </w:r>
          <w:r w:rsidR="007F5373">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78B779CD"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00E50CFF">
        <w:rPr>
          <w:rStyle w:val="FootnoteReference"/>
          <w:kern w:val="2"/>
          <w:sz w:val="24"/>
          <w:szCs w:val="24"/>
          <w14:ligatures w14:val="standardContextual"/>
        </w:rPr>
        <w:footnoteReference w:id="5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7F5373">
            <w:rPr>
              <w:rFonts w:eastAsia="Times New Roman"/>
            </w:rPr>
            <w:t>(</w:t>
          </w:r>
          <w:r w:rsidR="007F5373">
            <w:rPr>
              <w:rFonts w:eastAsia="Times New Roman"/>
              <w:i/>
              <w:iCs/>
            </w:rPr>
            <w:t>In “The Shining,” Who Is the Woman in Room 237 | Read | The Take</w:t>
          </w:r>
          <w:r w:rsidR="007F5373">
            <w:rPr>
              <w:rFonts w:eastAsia="Times New Roman"/>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7F5373">
            <w:rPr>
              <w:rFonts w:eastAsia="Times New Roman"/>
            </w:rPr>
            <w:t>(</w:t>
          </w:r>
          <w:r w:rsidR="007F5373">
            <w:rPr>
              <w:rFonts w:eastAsia="Times New Roman"/>
              <w:i/>
              <w:iCs/>
            </w:rPr>
            <w:t>All Work and No Play Makes Sigmund a Dull Boy: Freud’s “The Uncanny” and Stanley Kubrick’s The Shining – Marty28blogs</w:t>
          </w:r>
          <w:r w:rsidR="007F5373">
            <w:rPr>
              <w:rFonts w:eastAsia="Times New Roman"/>
            </w:rPr>
            <w:t xml:space="preserve">, n.d.; </w:t>
          </w:r>
          <w:r w:rsidR="007F5373">
            <w:rPr>
              <w:rFonts w:eastAsia="Times New Roman"/>
              <w:i/>
              <w:iCs/>
            </w:rPr>
            <w:t>Conceptual Horror Experiment “The Shining: Forwards and Backwards” Screens in Orlando on Friday | Things to Do | Orlando | Orlando Weekly</w:t>
          </w:r>
          <w:r w:rsidR="007F5373">
            <w:rPr>
              <w:rFonts w:eastAsia="Times New Roman"/>
            </w:rPr>
            <w:t xml:space="preserve">, n.d.; </w:t>
          </w:r>
          <w:r w:rsidR="007F5373">
            <w:rPr>
              <w:rFonts w:eastAsia="Times New Roman"/>
              <w:i/>
              <w:iCs/>
            </w:rPr>
            <w:t>Doctor Sleep What The Shinings Old Lady In The Bath Means - Pokemonwe.Com</w:t>
          </w:r>
          <w:r w:rsidR="007F5373">
            <w:rPr>
              <w:rFonts w:eastAsia="Times New Roman"/>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19627913"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7F5373">
            <w:rPr>
              <w:rFonts w:eastAsia="Times New Roman"/>
            </w:rPr>
            <w:t>(</w:t>
          </w:r>
          <w:r w:rsidR="007F5373">
            <w:rPr>
              <w:rFonts w:eastAsia="Times New Roman"/>
              <w:i/>
              <w:iCs/>
            </w:rPr>
            <w:t>Snow White and the Seven Dwarfs (1937, David Hand) — Essays and Criticism for the Film Enthusiast | Kinetoscope Film Journal</w:t>
          </w:r>
          <w:r w:rsidR="007F5373">
            <w:rPr>
              <w:rFonts w:eastAsia="Times New Roman"/>
            </w:rPr>
            <w:t xml:space="preserve">, n.d.; </w:t>
          </w:r>
          <w:r w:rsidR="007F5373">
            <w:rPr>
              <w:rFonts w:eastAsia="Times New Roman"/>
              <w:i/>
              <w:iCs/>
            </w:rPr>
            <w:t>Snow White and the Seven Dwarfs Old Hag and Snow White Production | Lot #95161 | Heritage Auctions</w:t>
          </w:r>
          <w:r w:rsidR="007F5373">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606E5F0A"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7F5373">
            <w:rPr>
              <w:rFonts w:eastAsia="Times New Roman"/>
            </w:rPr>
            <w:t>(</w:t>
          </w:r>
          <w:r w:rsidR="007F5373">
            <w:rPr>
              <w:rFonts w:eastAsia="Times New Roman"/>
              <w:i/>
              <w:iCs/>
            </w:rPr>
            <w:t>A Pior Companhia | Site Oficial Da Netflix</w:t>
          </w:r>
          <w:r w:rsidR="007F5373">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7F5373">
            <w:rPr>
              <w:rFonts w:eastAsia="Times New Roman"/>
            </w:rPr>
            <w:t>(</w:t>
          </w:r>
          <w:r w:rsidR="007F5373">
            <w:rPr>
              <w:rFonts w:eastAsia="Times New Roman"/>
              <w:i/>
              <w:iCs/>
            </w:rPr>
            <w:t>Dorothea Puente - Wikipedia</w:t>
          </w:r>
          <w:r w:rsidR="007F5373">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7F5373">
            <w:rPr>
              <w:rFonts w:eastAsia="Times New Roman"/>
            </w:rPr>
            <w:t>(</w:t>
          </w:r>
          <w:r w:rsidR="007F5373">
            <w:rPr>
              <w:rFonts w:eastAsia="Times New Roman"/>
              <w:i/>
              <w:iCs/>
            </w:rPr>
            <w:t>Dorothea Puente Seemed like a Kindly Landlady. She Was a Serial Killer.</w:t>
          </w:r>
          <w:r w:rsidR="007F5373">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7F5373">
            <w:rPr>
              <w:rFonts w:eastAsia="Times New Roman"/>
            </w:rPr>
            <w:t>(</w:t>
          </w:r>
          <w:r w:rsidR="007F5373">
            <w:rPr>
              <w:rFonts w:eastAsia="Times New Roman"/>
              <w:i/>
              <w:iCs/>
            </w:rPr>
            <w:t>This ‘Sweet Little Granny’ Was Actually a Psychotic Serial Killer</w:t>
          </w:r>
          <w:r w:rsidR="007F5373">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7F5373">
            <w:rPr>
              <w:rFonts w:eastAsia="Times New Roman"/>
            </w:rPr>
            <w:t>(</w:t>
          </w:r>
          <w:r w:rsidR="007F5373">
            <w:rPr>
              <w:rFonts w:eastAsia="Times New Roman"/>
              <w:i/>
              <w:iCs/>
            </w:rPr>
            <w:t>Dead Landlord: Reveal 12 Terrible Facts about California Grandma Puente under Her Kind Appearance - INEWS</w:t>
          </w:r>
          <w:r w:rsidR="007F5373">
            <w:rPr>
              <w:rFonts w:eastAsia="Times New Roman"/>
            </w:rPr>
            <w:t xml:space="preserve">, n.d.; </w:t>
          </w:r>
          <w:r w:rsidR="007F5373">
            <w:rPr>
              <w:rFonts w:eastAsia="Times New Roman"/>
              <w:i/>
              <w:iCs/>
            </w:rPr>
            <w:t>Dorothea Puente - Hella Capital Crime (</w:t>
          </w:r>
          <w:r w:rsidR="007F5373">
            <w:rPr>
              <w:rFonts w:ascii="MS Gothic" w:eastAsia="MS Gothic" w:hAnsi="MS Gothic" w:cs="MS Gothic" w:hint="eastAsia"/>
              <w:i/>
              <w:iCs/>
            </w:rPr>
            <w:t>播客</w:t>
          </w:r>
          <w:r w:rsidR="007F5373">
            <w:rPr>
              <w:rFonts w:eastAsia="Times New Roman"/>
              <w:i/>
              <w:iCs/>
            </w:rPr>
            <w:t>) | Listen Notes</w:t>
          </w:r>
          <w:r w:rsidR="007F5373">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7ECE475E"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7F5373">
            <w:rPr>
              <w:rFonts w:eastAsia="Times New Roman"/>
            </w:rPr>
            <w:t>(</w:t>
          </w:r>
          <w:r w:rsidR="007F5373">
            <w:rPr>
              <w:rFonts w:eastAsia="Times New Roman"/>
              <w:i/>
              <w:iCs/>
            </w:rPr>
            <w:t>Marie Besnard, l’empoisonneuse : Une Mini-Série Avec Muriel Robin - Rtbf.Be</w:t>
          </w:r>
          <w:r w:rsidR="007F5373">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7F5373">
            <w:rPr>
              <w:rFonts w:eastAsia="Times New Roman"/>
            </w:rPr>
            <w:t>(</w:t>
          </w:r>
          <w:r w:rsidR="007F5373">
            <w:rPr>
              <w:rFonts w:eastAsia="Times New Roman"/>
              <w:i/>
              <w:iCs/>
            </w:rPr>
            <w:t>Image of French Poisoner Woman Marie Besnard (1896-1980) in Train Which Carries</w:t>
          </w:r>
          <w:r w:rsidR="007F5373">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7F5373">
            <w:rPr>
              <w:rFonts w:eastAsia="Times New Roman"/>
            </w:rPr>
            <w:t>(</w:t>
          </w:r>
          <w:r w:rsidR="007F5373">
            <w:rPr>
              <w:rFonts w:eastAsia="Times New Roman"/>
              <w:i/>
              <w:iCs/>
            </w:rPr>
            <w:t>Il y a 60 Ans, l’acquittement de Marie Besnard Accusée d’empoisonnements - L’Express</w:t>
          </w:r>
          <w:r w:rsidR="007F5373">
            <w:rPr>
              <w:rFonts w:eastAsia="Times New Roman"/>
            </w:rPr>
            <w:t xml:space="preserve">, n.d.; </w:t>
          </w:r>
          <w:r w:rsidR="007F5373">
            <w:rPr>
              <w:rFonts w:eastAsia="Times New Roman"/>
              <w:i/>
              <w:iCs/>
            </w:rPr>
            <w:t>Marie Besnard | Murderpedia, the Encyclopedia of Murderers</w:t>
          </w:r>
          <w:r w:rsidR="007F5373">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7F5373">
            <w:rPr>
              <w:rFonts w:eastAsia="Times New Roman"/>
            </w:rPr>
            <w:t>(</w:t>
          </w:r>
          <w:r w:rsidR="007F5373">
            <w:rPr>
              <w:rFonts w:eastAsia="Times New Roman"/>
              <w:i/>
              <w:iCs/>
            </w:rPr>
            <w:t>Marie Besnard, l’empoisonneuse... - Série TV 2006 - AlloCiné</w:t>
          </w:r>
          <w:r w:rsidR="007F5373">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7F5373">
            <w:rPr>
              <w:rFonts w:eastAsia="Times New Roman"/>
            </w:rPr>
            <w:t>(</w:t>
          </w:r>
          <w:r w:rsidR="007F5373">
            <w:rPr>
              <w:rFonts w:eastAsia="Times New Roman"/>
              <w:i/>
              <w:iCs/>
            </w:rPr>
            <w:t>Marie Besnard - Wikipedia</w:t>
          </w:r>
          <w:r w:rsidR="007F5373">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7F5373">
            <w:rPr>
              <w:rFonts w:eastAsia="Times New Roman"/>
            </w:rPr>
            <w:t>(</w:t>
          </w:r>
          <w:r w:rsidR="007F5373">
            <w:rPr>
              <w:rFonts w:eastAsia="Times New Roman"/>
              <w:i/>
              <w:iCs/>
            </w:rPr>
            <w:t>Marie Besnard – the Good Lady of Loudun | Killers Without Conscience</w:t>
          </w:r>
          <w:r w:rsidR="007F5373">
            <w:rPr>
              <w:rFonts w:eastAsia="Times New Roman"/>
            </w:rPr>
            <w:t xml:space="preserve">, n.d.; </w:t>
          </w:r>
          <w:r w:rsidR="007F5373">
            <w:rPr>
              <w:rFonts w:eastAsia="Times New Roman"/>
              <w:i/>
              <w:iCs/>
            </w:rPr>
            <w:t>Marie Besnard: The Undertaker’s Best Friend Crime Magazine</w:t>
          </w:r>
          <w:r w:rsidR="007F5373">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7F5373" w:rsidRPr="007F5373">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2A5F93B"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7F5373">
            <w:rPr>
              <w:rFonts w:eastAsia="Times New Roman"/>
            </w:rPr>
            <w:t>(</w:t>
          </w:r>
          <w:r w:rsidR="007F5373">
            <w:rPr>
              <w:rFonts w:eastAsia="Times New Roman"/>
              <w:i/>
              <w:iCs/>
            </w:rPr>
            <w:t>Case Study 2: Fatal Attraction (1987) – The Femme Fatale and the Distortion of Female Criminality</w:t>
          </w:r>
          <w:r w:rsidR="007F5373">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7F5373">
            <w:rPr>
              <w:rFonts w:eastAsia="Times New Roman"/>
            </w:rPr>
            <w:t>(</w:t>
          </w:r>
          <w:r w:rsidR="007F5373">
            <w:rPr>
              <w:rFonts w:eastAsia="Times New Roman"/>
              <w:i/>
              <w:iCs/>
            </w:rPr>
            <w:t>Alex Forrest - News - IMDb</w:t>
          </w:r>
          <w:r w:rsidR="007F5373">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7F5373">
            <w:rPr>
              <w:rFonts w:eastAsia="Times New Roman"/>
            </w:rPr>
            <w:t>(</w:t>
          </w:r>
          <w:r w:rsidR="007F5373">
            <w:rPr>
              <w:rFonts w:eastAsia="Times New Roman"/>
              <w:i/>
              <w:iCs/>
            </w:rPr>
            <w:t>The Laws of Fatal Attraction: The Sanctity of Family vs. the Female Villain – Girls Do Film</w:t>
          </w:r>
          <w:r w:rsidR="007F5373">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7F5373">
            <w:rPr>
              <w:rFonts w:eastAsia="Times New Roman"/>
            </w:rPr>
            <w:t>(</w:t>
          </w:r>
          <w:r w:rsidR="007F5373">
            <w:rPr>
              <w:rFonts w:eastAsia="Times New Roman"/>
              <w:i/>
              <w:iCs/>
            </w:rPr>
            <w:t>11 Facts About “Fatal Attraction” | Mental Floss</w:t>
          </w:r>
          <w:r w:rsidR="007F5373">
            <w:rPr>
              <w:rFonts w:eastAsia="Times New Roman"/>
            </w:rPr>
            <w:t xml:space="preserve">, n.d.; </w:t>
          </w:r>
          <w:r w:rsidR="007F5373">
            <w:rPr>
              <w:rFonts w:eastAsia="Times New Roman"/>
              <w:i/>
              <w:iCs/>
            </w:rPr>
            <w:t>Fatal Attraction Turns 35 This Year - Telegraph India</w:t>
          </w:r>
          <w:r w:rsidR="007F5373">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72D0A838"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7F5373" w:rsidRPr="007F5373">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7F5373">
            <w:rPr>
              <w:rFonts w:eastAsia="Times New Roman"/>
            </w:rPr>
            <w:t>(</w:t>
          </w:r>
          <w:r w:rsidR="007F5373">
            <w:rPr>
              <w:rFonts w:eastAsia="Times New Roman"/>
              <w:i/>
              <w:iCs/>
            </w:rPr>
            <w:t>Alcina Dimitrescu | Resident Evil Wiki | Fandom</w:t>
          </w:r>
          <w:r w:rsidR="007F5373">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7F5373">
            <w:rPr>
              <w:rFonts w:eastAsia="Times New Roman"/>
            </w:rPr>
            <w:t>(</w:t>
          </w:r>
          <w:r w:rsidR="007F5373">
            <w:rPr>
              <w:rFonts w:eastAsia="Times New Roman"/>
              <w:i/>
              <w:iCs/>
            </w:rPr>
            <w:t>Lady Dimitrescu - Wikipedia</w:t>
          </w:r>
          <w:r w:rsidR="007F5373">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36E0FC9D"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7F5373">
            <w:rPr>
              <w:rFonts w:eastAsia="Times New Roman"/>
            </w:rPr>
            <w:t>(</w:t>
          </w:r>
          <w:r w:rsidR="007F5373">
            <w:rPr>
              <w:rFonts w:eastAsia="Times New Roman"/>
              <w:i/>
              <w:iCs/>
            </w:rPr>
            <w:t>Where Does the Concept of a “Grim Reaper” Come From? | Britannica</w:t>
          </w:r>
          <w:r w:rsidR="007F5373">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7F5373">
            <w:rPr>
              <w:rFonts w:eastAsia="Times New Roman"/>
            </w:rPr>
            <w:t>(</w:t>
          </w:r>
          <w:r w:rsidR="007F5373">
            <w:rPr>
              <w:rFonts w:eastAsia="Times New Roman"/>
              <w:i/>
              <w:iCs/>
            </w:rPr>
            <w:t>Death Eater - Wikipedia</w:t>
          </w:r>
          <w:r w:rsidR="007F5373">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7F5373">
            <w:rPr>
              <w:rFonts w:eastAsia="Times New Roman"/>
            </w:rPr>
            <w:t>(</w:t>
          </w:r>
          <w:r w:rsidR="007F5373">
            <w:rPr>
              <w:rFonts w:eastAsia="Times New Roman"/>
              <w:i/>
              <w:iCs/>
            </w:rPr>
            <w:t>Harry Potter and the Goblet of Fire - Death Eaters Image (27569800) - Fanpop</w:t>
          </w:r>
          <w:r w:rsidR="007F5373">
            <w:rPr>
              <w:rFonts w:eastAsia="Times New Roman"/>
            </w:rPr>
            <w:t xml:space="preserve">, n.d.; </w:t>
          </w:r>
          <w:r w:rsidR="007F5373">
            <w:rPr>
              <w:rFonts w:eastAsia="Times New Roman"/>
              <w:i/>
              <w:iCs/>
            </w:rPr>
            <w:t>Voldemort - He Who Shall Not Be Named - JS Psychotherapy</w:t>
          </w:r>
          <w:r w:rsidR="007F5373">
            <w:rPr>
              <w:rFonts w:eastAsia="Times New Roman"/>
            </w:rPr>
            <w:t xml:space="preserve">, n.d.; </w:t>
          </w:r>
          <w:r w:rsidR="007F5373">
            <w:rPr>
              <w:rFonts w:eastAsia="Times New Roman"/>
              <w:i/>
              <w:iCs/>
            </w:rPr>
            <w:t>Where Does the Concept of a “Grim Reaper” Come From? | Britannica</w:t>
          </w:r>
          <w:r w:rsidR="007F5373">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7B535882"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7F5373">
            <w:rPr>
              <w:rFonts w:eastAsia="Times New Roman"/>
            </w:rPr>
            <w:t>(</w:t>
          </w:r>
          <w:r w:rsidR="007F5373">
            <w:rPr>
              <w:rFonts w:eastAsia="Times New Roman"/>
              <w:i/>
              <w:iCs/>
            </w:rPr>
            <w:t xml:space="preserve">Krone (Anime) | The Promised Neverland Wiki | </w:t>
          </w:r>
          <w:r w:rsidR="007F5373">
            <w:rPr>
              <w:rFonts w:eastAsia="Times New Roman"/>
              <w:i/>
              <w:iCs/>
            </w:rPr>
            <w:lastRenderedPageBreak/>
            <w:t>Fandom</w:t>
          </w:r>
          <w:r w:rsidR="007F5373">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7F5373">
            <w:rPr>
              <w:rFonts w:eastAsia="Times New Roman"/>
            </w:rPr>
            <w:t>(</w:t>
          </w:r>
          <w:r w:rsidR="007F5373">
            <w:rPr>
              <w:rFonts w:eastAsia="Times New Roman"/>
              <w:i/>
              <w:iCs/>
            </w:rPr>
            <w:t>10 Movie Reveals You Can Spot Early (If You Really Look) – Page 3</w:t>
          </w:r>
          <w:r w:rsidR="007F5373">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7F5373" w:rsidRPr="007F5373">
            <w:rPr>
              <w:color w:val="000000"/>
            </w:rPr>
            <w:t>(Kandola, 2019)</w:t>
          </w:r>
        </w:sdtContent>
      </w:sdt>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00063455">
        <w:rPr>
          <w:rStyle w:val="FootnoteReference"/>
          <w:i/>
          <w:iCs/>
          <w:color w:val="000000"/>
          <w:kern w:val="2"/>
          <w:sz w:val="24"/>
          <w:szCs w:val="24"/>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00063455">
        <w:rPr>
          <w:rStyle w:val="FootnoteReference"/>
          <w:i/>
          <w:iCs/>
          <w:color w:val="000000"/>
          <w:kern w:val="2"/>
          <w:sz w:val="24"/>
          <w:szCs w:val="24"/>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7F5373" w:rsidRPr="007F5373">
            <w:rPr>
              <w:color w:val="000000"/>
            </w:rPr>
            <w:t>(Myss,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3B648688"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7F5373" w:rsidRPr="007F5373">
            <w:rPr>
              <w:color w:val="000000"/>
            </w:rPr>
            <w:t>(Myss,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7F5373">
            <w:rPr>
              <w:rFonts w:eastAsia="Times New Roman"/>
            </w:rPr>
            <w:t>(</w:t>
          </w:r>
          <w:r w:rsidR="007F5373">
            <w:rPr>
              <w:rFonts w:eastAsia="Times New Roman"/>
              <w:i/>
              <w:iCs/>
            </w:rPr>
            <w:t>The Servant Archetype: Reclaiming Our Purpose</w:t>
          </w:r>
          <w:r w:rsidR="007F5373">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30748AE0"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7F5373">
            <w:rPr>
              <w:rFonts w:eastAsia="Times New Roman"/>
            </w:rPr>
            <w:t>(</w:t>
          </w:r>
          <w:r w:rsidR="007F5373">
            <w:rPr>
              <w:rFonts w:eastAsia="Times New Roman"/>
              <w:i/>
              <w:iCs/>
            </w:rPr>
            <w:t>Danganronpa V3 Bonus Mode Gonta Gokuhara Sprite (R by Iyvyi on DeviantArt</w:t>
          </w:r>
          <w:r w:rsidR="007F5373">
            <w:rPr>
              <w:rFonts w:eastAsia="Times New Roman"/>
            </w:rPr>
            <w:t xml:space="preserve">, n.d.; </w:t>
          </w:r>
          <w:r w:rsidR="007F5373">
            <w:rPr>
              <w:rFonts w:eastAsia="Times New Roman"/>
              <w:i/>
              <w:iCs/>
            </w:rPr>
            <w:t>Gonta Gokuhara | Danganronpa Wiki | Fandom</w:t>
          </w:r>
          <w:r w:rsidR="007F5373">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2C2554B7"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7F5373">
            <w:rPr>
              <w:rFonts w:eastAsia="Times New Roman"/>
            </w:rPr>
            <w:t>(</w:t>
          </w:r>
          <w:r w:rsidR="007F5373">
            <w:rPr>
              <w:rFonts w:eastAsia="Times New Roman"/>
              <w:i/>
              <w:iCs/>
            </w:rPr>
            <w:t>Hannes | Wiki | Otanix Amino</w:t>
          </w:r>
          <w:r w:rsidR="007F5373">
            <w:rPr>
              <w:rFonts w:eastAsia="Times New Roman"/>
            </w:rPr>
            <w:t xml:space="preserve">, n.d.; </w:t>
          </w:r>
          <w:r w:rsidR="007F5373">
            <w:rPr>
              <w:rFonts w:eastAsia="Times New Roman"/>
              <w:i/>
              <w:iCs/>
            </w:rPr>
            <w:t xml:space="preserve">X </w:t>
          </w:r>
          <w:r w:rsidR="007F5373">
            <w:rPr>
              <w:rFonts w:ascii="MS Gothic" w:eastAsia="MS Gothic" w:hAnsi="MS Gothic" w:cs="MS Gothic" w:hint="eastAsia"/>
              <w:i/>
              <w:iCs/>
            </w:rPr>
            <w:t>上的</w:t>
          </w:r>
          <w:r w:rsidR="007F5373">
            <w:rPr>
              <w:rFonts w:eastAsia="Times New Roman"/>
              <w:i/>
              <w:iCs/>
            </w:rPr>
            <w:t xml:space="preserve"> Attack on Titan Wiki</w:t>
          </w:r>
          <w:r w:rsidR="007F5373">
            <w:rPr>
              <w:rFonts w:ascii="MS Mincho" w:eastAsia="MS Mincho" w:hAnsi="MS Mincho" w:cs="MS Mincho" w:hint="eastAsia"/>
              <w:i/>
              <w:iCs/>
            </w:rPr>
            <w:t>：「</w:t>
          </w:r>
          <w:r w:rsidR="007F5373">
            <w:rPr>
              <w:rFonts w:ascii="Segoe UI Emoji" w:eastAsia="Times New Roman" w:hAnsi="Segoe UI Emoji" w:cs="Segoe UI Emoji"/>
              <w:i/>
              <w:iCs/>
            </w:rPr>
            <w:t>😢</w:t>
          </w:r>
          <w:r w:rsidR="007F5373">
            <w:rPr>
              <w:rFonts w:eastAsia="Times New Roman"/>
              <w:i/>
              <w:iCs/>
            </w:rPr>
            <w:t xml:space="preserve"> Https://T.Co/ClIel6RPSg</w:t>
          </w:r>
          <w:r w:rsidR="007F5373">
            <w:rPr>
              <w:rFonts w:ascii="MS Gothic" w:eastAsia="MS Gothic" w:hAnsi="MS Gothic" w:cs="MS Gothic" w:hint="eastAsia"/>
              <w:i/>
              <w:iCs/>
            </w:rPr>
            <w:t>」</w:t>
          </w:r>
          <w:r w:rsidR="007F5373">
            <w:rPr>
              <w:rFonts w:eastAsia="Times New Roman"/>
              <w:i/>
              <w:iCs/>
            </w:rPr>
            <w:t xml:space="preserve"> / X</w:t>
          </w:r>
          <w:r w:rsidR="007F5373">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8320FAB"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7F5373">
            <w:rPr>
              <w:rFonts w:eastAsia="Times New Roman"/>
            </w:rPr>
            <w:t>(</w:t>
          </w:r>
          <w:r w:rsidR="007F5373">
            <w:rPr>
              <w:rFonts w:eastAsia="Times New Roman"/>
              <w:i/>
              <w:iCs/>
            </w:rPr>
            <w:t>A Origem Do Gaston A Bela e a Fera/A Origem Dos Vilões T2 E4 | Disney Amino PT Amino</w:t>
          </w:r>
          <w:r w:rsidR="007F5373">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668B9590"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Fig.1 – Estátua de Nossa Senhora com copo-de-leite (à esquerda) e Pintura em acrílico da Nossa Senhora de Guadalupe</w:t>
      </w:r>
      <w:r w:rsidR="004F4DB0">
        <w:rPr>
          <w:rStyle w:val="FootnoteReference"/>
          <w:kern w:val="2"/>
          <w:sz w:val="24"/>
          <w:szCs w:val="24"/>
          <w14:ligatures w14:val="standardContextual"/>
        </w:rPr>
        <w:footnoteReference w:id="54"/>
      </w:r>
      <w:r w:rsidRPr="00316940">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7F5373">
            <w:rPr>
              <w:rFonts w:eastAsia="Times New Roman"/>
            </w:rPr>
            <w:t>(</w:t>
          </w:r>
          <w:r w:rsidR="007F5373">
            <w:rPr>
              <w:rFonts w:eastAsia="Times New Roman"/>
              <w:i/>
              <w:iCs/>
            </w:rPr>
            <w:t>Blessed Virgin with Calla Lily - Free Stock Photo by Kathryn Morse on Stockvault.Net</w:t>
          </w:r>
          <w:r w:rsidR="007F5373">
            <w:rPr>
              <w:rFonts w:eastAsia="Times New Roman"/>
            </w:rPr>
            <w:t xml:space="preserve">, n.d.; </w:t>
          </w:r>
          <w:r w:rsidR="007F5373">
            <w:rPr>
              <w:rFonts w:eastAsia="Times New Roman"/>
              <w:i/>
              <w:iCs/>
            </w:rPr>
            <w:t>Virgen De Los Alcatraces / Virgin With Calla Lilies Acrylic Print by Ezequiel Ramos APARICIO - Pixels</w:t>
          </w:r>
          <w:r w:rsidR="007F5373">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2BD64B4D"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5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7F5373">
            <w:rPr>
              <w:rFonts w:eastAsia="Times New Roman"/>
            </w:rPr>
            <w:t>(</w:t>
          </w:r>
          <w:r w:rsidR="007F5373">
            <w:rPr>
              <w:rFonts w:eastAsia="Times New Roman"/>
              <w:i/>
              <w:iCs/>
            </w:rPr>
            <w:t>MARIE-JULIE JAHENNY - Our Lady of Lilies</w:t>
          </w:r>
          <w:r w:rsidR="007F5373">
            <w:rPr>
              <w:rFonts w:eastAsia="Times New Roman"/>
            </w:rPr>
            <w:t xml:space="preserve">, n.d.; </w:t>
          </w:r>
          <w:r w:rsidR="007F5373">
            <w:rPr>
              <w:rFonts w:eastAsia="Times New Roman"/>
              <w:i/>
              <w:iCs/>
            </w:rPr>
            <w:t>THE COURAGE OF MARY - The Annunciation - Come Into The Word with Sarah Christmyer | Bible Study | Lectio Divina | Journals | Retreat</w:t>
          </w:r>
          <w:r w:rsidR="007F5373">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227C2695"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7F5373" w:rsidRPr="007F5373">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7F5373">
            <w:rPr>
              <w:rFonts w:eastAsia="Times New Roman"/>
            </w:rPr>
            <w:t>(Zheng &amp; Yanhong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567AA695"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7F5373" w:rsidRPr="007F5373">
            <w:rPr>
              <w:color w:val="000000"/>
              <w:kern w:val="2"/>
              <w:sz w:val="24"/>
              <w:szCs w:val="24"/>
              <w14:ligatures w14:val="standardContextual"/>
            </w:rPr>
            <w:t>(Freeman,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0B711ECB"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7F5373">
            <w:rPr>
              <w:rFonts w:eastAsia="Times New Roman"/>
            </w:rPr>
            <w:t>(</w:t>
          </w:r>
          <w:r w:rsidR="007F5373">
            <w:rPr>
              <w:rFonts w:eastAsia="Times New Roman"/>
              <w:i/>
              <w:iCs/>
            </w:rPr>
            <w:t>Alva Guide to the Big Five: Extraversion Explained</w:t>
          </w:r>
          <w:r w:rsidR="007F5373">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4C2A182F"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7F5373">
            <w:rPr>
              <w:rFonts w:eastAsia="Times New Roman"/>
            </w:rPr>
            <w:t xml:space="preserve">(Nekljudova SV, 2019b; </w:t>
          </w:r>
          <w:r w:rsidR="007F5373">
            <w:rPr>
              <w:rFonts w:eastAsia="Times New Roman"/>
              <w:i/>
              <w:iCs/>
            </w:rPr>
            <w:t>Openness to Experience Definition</w:t>
          </w:r>
          <w:r w:rsidR="007F5373">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16C452F3" w14:textId="15392C45"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7F5373">
            <w:rPr>
              <w:rFonts w:eastAsia="Times New Roman"/>
            </w:rPr>
            <w:t>(</w:t>
          </w:r>
          <w:r w:rsidR="007F5373">
            <w:rPr>
              <w:rFonts w:eastAsia="Times New Roman"/>
              <w:i/>
              <w:iCs/>
            </w:rPr>
            <w:t>The Big Five Factors &amp; 30 Facets - 01 689 606 552</w:t>
          </w:r>
          <w:r w:rsidR="007F5373">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10F8A8A2"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7F5373" w:rsidRPr="007F5373">
            <w:rPr>
              <w:color w:val="000000"/>
              <w:kern w:val="2"/>
              <w:sz w:val="24"/>
              <w:szCs w:val="24"/>
              <w14:ligatures w14:val="standardContextual"/>
            </w:rPr>
            <w:t>(Nekljudova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72EE37C5"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7F5373" w:rsidRPr="007F5373">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74594F5C"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7F5373">
            <w:rPr>
              <w:rFonts w:eastAsia="Times New Roman"/>
            </w:rPr>
            <w:t>(Ackerman &amp; Puglisi, 2012)</w:t>
          </w:r>
        </w:sdtContent>
      </w:sdt>
      <w:r w:rsidRPr="00316940">
        <w:rPr>
          <w:color w:val="000000"/>
          <w:kern w:val="2"/>
          <w:sz w:val="24"/>
          <w:szCs w:val="24"/>
          <w14:ligatures w14:val="standardContextual"/>
        </w:rPr>
        <w:t>;</w:t>
      </w:r>
    </w:p>
    <w:p w14:paraId="3CFB21DD" w14:textId="47A21B7C"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esta palavra é frequentemente usada de modo intercambiável com “angústia”, contudo, neste momento em concreto, tem como intuito fazer alusão à atitude desesperançosa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7F5373">
            <w:rPr>
              <w:rFonts w:eastAsia="Times New Roman"/>
            </w:rPr>
            <w:t>(Ackerman &amp; Puglisi,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lastRenderedPageBreak/>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pareceu ser adequada para vincular à personagem, dado ela demonstrar uma atitude impulsiva (no sentido de não </w:t>
      </w:r>
      <w:r w:rsidRPr="00316940">
        <w:rPr>
          <w:color w:val="000000"/>
          <w:kern w:val="2"/>
          <w:sz w:val="24"/>
          <w:szCs w:val="24"/>
          <w14:ligatures w14:val="standardContextual"/>
        </w:rPr>
        <w:lastRenderedPageBreak/>
        <w:t>conseguir controlar os impulsos, por exemplo, na forma quase agressiva com que dialoga com o velho e na demonstração da flutuação do seu humor).</w:t>
      </w:r>
    </w:p>
    <w:p w14:paraId="0574E849" w14:textId="301B8B09"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7F5373" w:rsidRPr="007F5373">
            <w:rPr>
              <w:color w:val="000000"/>
            </w:rPr>
            <w:t>(Starr,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2EEF5518"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7F5373">
            <w:rPr>
              <w:rFonts w:eastAsia="Times New Roman"/>
            </w:rPr>
            <w:t>(Ackerman &amp; Puglisi,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lastRenderedPageBreak/>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52E41DF9"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7F5373" w:rsidRPr="007F5373">
            <w:rPr>
              <w:color w:val="000000"/>
            </w:rPr>
            <w:t>(Rivlin,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788869B2"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7F5373" w:rsidRPr="007F5373">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BB366B">
        <w:rPr>
          <w:kern w:val="2"/>
          <w:sz w:val="24"/>
          <w:szCs w:val="24"/>
          <w14:ligatures w14:val="standardContextual"/>
        </w:rPr>
        <w:lastRenderedPageBreak/>
        <w:t>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32CC1943"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7F5373" w:rsidRPr="007F5373">
            <w:rPr>
              <w:color w:val="000000"/>
              <w:kern w:val="2"/>
              <w:sz w:val="24"/>
              <w:szCs w:val="24"/>
              <w14:ligatures w14:val="standardContextual"/>
            </w:rPr>
            <w:t>(Freeman,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5A012A3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7F5373" w:rsidRPr="007F5373">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4845F5F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7F5373" w:rsidRPr="007F5373">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7BAEAC4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7F5373" w:rsidRPr="007F5373">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75D3576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7F5373">
            <w:rPr>
              <w:rFonts w:eastAsia="Times New Roman"/>
            </w:rPr>
            <w:t>(Vidal-Ribas &amp; Stringaris,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203FE488"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7F5373">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7F5373" w:rsidRPr="007F5373">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BB366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imeira interação protagonista-personagem pertinente para o avanço da trama, a aparição de trigémeos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470167F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7F5373">
            <w:rPr>
              <w:rFonts w:eastAsia="Times New Roman"/>
            </w:rPr>
            <w:t>(</w:t>
          </w:r>
          <w:r w:rsidR="007F5373">
            <w:rPr>
              <w:rFonts w:eastAsia="Times New Roman"/>
              <w:i/>
              <w:iCs/>
            </w:rPr>
            <w:t>Archetype: Definition and 65+ Examples</w:t>
          </w:r>
          <w:r w:rsidR="007F5373">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58AF1E2F"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7F5373" w:rsidRPr="007F5373">
                  <w:rPr>
                    <w:rFonts w:eastAsia="Times New Roman"/>
                    <w:lang w:val="en-US"/>
                  </w:rPr>
                  <w:t>(</w:t>
                </w:r>
                <w:r w:rsidR="007F5373" w:rsidRPr="007F5373">
                  <w:rPr>
                    <w:rFonts w:eastAsia="Times New Roman"/>
                    <w:i/>
                    <w:iCs/>
                    <w:lang w:val="en-US"/>
                  </w:rPr>
                  <w:t>Totally Spies! - Wikipedia</w:t>
                </w:r>
                <w:r w:rsidR="007F5373" w:rsidRPr="007F5373">
                  <w:rPr>
                    <w:rFonts w:eastAsia="Times New Roman"/>
                    <w:lang w:val="en-US"/>
                  </w:rPr>
                  <w:t>, n.d.)</w:t>
                </w:r>
              </w:sdtContent>
            </w:sdt>
          </w:p>
        </w:tc>
        <w:tc>
          <w:tcPr>
            <w:tcW w:w="2362" w:type="dxa"/>
            <w:gridSpan w:val="3"/>
            <w:vAlign w:val="center"/>
          </w:tcPr>
          <w:p w14:paraId="71D312B3" w14:textId="7C7FB5A4" w:rsidR="00F415E3" w:rsidRPr="00BB366B" w:rsidRDefault="00F415E3"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7F5373" w:rsidRPr="007F5373">
                  <w:rPr>
                    <w:rFonts w:eastAsia="Times New Roman"/>
                    <w:lang w:val="en-US"/>
                  </w:rPr>
                  <w:t>(</w:t>
                </w:r>
                <w:r w:rsidR="007F5373" w:rsidRPr="007F5373">
                  <w:rPr>
                    <w:rFonts w:eastAsia="Times New Roman"/>
                    <w:i/>
                    <w:iCs/>
                    <w:lang w:val="en-US"/>
                  </w:rPr>
                  <w:t>Huey, Dewey, and Louie | Disney Wiki | Fandom</w:t>
                </w:r>
                <w:r w:rsidR="007F5373" w:rsidRPr="007F5373">
                  <w:rPr>
                    <w:rFonts w:eastAsia="Times New Roman"/>
                    <w:lang w:val="en-US"/>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r w:rsidRPr="00BB366B">
              <w:rPr>
                <w:i/>
                <w:iCs/>
                <w:sz w:val="24"/>
                <w:szCs w:val="24"/>
              </w:rPr>
              <w:t xml:space="preserve">Onegai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r w:rsidRPr="00BB366B">
              <w:rPr>
                <w:sz w:val="24"/>
                <w:szCs w:val="24"/>
              </w:rPr>
              <w:t>Harris</w:t>
            </w:r>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r w:rsidRPr="00BB366B">
              <w:rPr>
                <w:sz w:val="24"/>
                <w:szCs w:val="24"/>
              </w:rPr>
              <w:t>Hamish</w:t>
            </w:r>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r w:rsidRPr="00BB366B">
              <w:rPr>
                <w:sz w:val="24"/>
                <w:szCs w:val="24"/>
              </w:rPr>
              <w:t>Clover</w:t>
            </w:r>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r w:rsidRPr="00BB366B">
              <w:rPr>
                <w:sz w:val="24"/>
                <w:szCs w:val="24"/>
              </w:rPr>
              <w:t>Huey</w:t>
            </w:r>
          </w:p>
        </w:tc>
        <w:tc>
          <w:tcPr>
            <w:tcW w:w="848" w:type="dxa"/>
            <w:vAlign w:val="center"/>
          </w:tcPr>
          <w:p w14:paraId="415D6911" w14:textId="77777777" w:rsidR="00F415E3" w:rsidRPr="00BB366B" w:rsidRDefault="00F415E3" w:rsidP="00BB366B">
            <w:pPr>
              <w:jc w:val="center"/>
              <w:rPr>
                <w:sz w:val="24"/>
                <w:szCs w:val="24"/>
              </w:rPr>
            </w:pPr>
            <w:r w:rsidRPr="00BB366B">
              <w:rPr>
                <w:sz w:val="24"/>
                <w:szCs w:val="24"/>
              </w:rPr>
              <w:t>Dewey</w:t>
            </w:r>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lastRenderedPageBreak/>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 do protagonista) e mostram um lado maldoso. Relativamente à espontaneidade, esta pode ser identificada quando o próprio reage sem pensar, ao engrandecer-se a ele e aos irmãos (ao relembrar que eles são “poderosos” e “capazes”).</w:t>
      </w:r>
    </w:p>
    <w:p w14:paraId="2D21262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Ultimamente consta-se o TRIPLET 3 – que desde a sua primeira intervenção, transmite uma aura de </w:t>
      </w:r>
      <w:r w:rsidRPr="00BB366B">
        <w:rPr>
          <w:i/>
          <w:iCs/>
          <w:kern w:val="2"/>
          <w:sz w:val="24"/>
          <w:szCs w:val="24"/>
          <w14:ligatures w14:val="standardContextual"/>
        </w:rPr>
        <w:t>weirdo</w:t>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Com o objetivo de terminar esta secção, considera-se em referir que este diálogo também serviu para mostrar um lado tanto brincalhão como inteligente (consciente da </w:t>
      </w:r>
      <w:r w:rsidRPr="00BB366B">
        <w:rPr>
          <w:kern w:val="2"/>
          <w:sz w:val="24"/>
          <w:szCs w:val="24"/>
          <w14:ligatures w14:val="standardContextual"/>
        </w:rPr>
        <w:lastRenderedPageBreak/>
        <w:t>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201627F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2014597142"/>
          <w:placeholder>
            <w:docPart w:val="D3C84095809848278A315BE0FD980601"/>
          </w:placeholder>
        </w:sdtPr>
        <w:sdtContent>
          <w:r w:rsidR="007F5373" w:rsidRPr="007F5373">
            <w:rPr>
              <w:color w:val="000000"/>
              <w:kern w:val="2"/>
              <w:sz w:val="24"/>
              <w:szCs w:val="24"/>
              <w14:ligatures w14:val="standardContextual"/>
            </w:rPr>
            <w:t>(Freeman, 2004b)</w:t>
          </w:r>
        </w:sdtContent>
      </w:sdt>
      <w:r w:rsidRPr="00BB366B">
        <w:rPr>
          <w:kern w:val="2"/>
          <w:sz w:val="24"/>
          <w:szCs w:val="24"/>
          <w14:ligatures w14:val="standardContextual"/>
        </w:rPr>
        <w:t xml:space="preserve">. </w:t>
      </w:r>
    </w:p>
    <w:p w14:paraId="7A886247" w14:textId="132B2DC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w:t>
      </w:r>
      <w:r w:rsidRPr="00BB366B">
        <w:rPr>
          <w:kern w:val="2"/>
          <w:sz w:val="24"/>
          <w:szCs w:val="24"/>
          <w14:ligatures w14:val="standardContextual"/>
        </w:rPr>
        <w:lastRenderedPageBreak/>
        <w:t xml:space="preserve">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7F5373" w:rsidRPr="007F5373">
            <w:rPr>
              <w:color w:val="000000"/>
              <w:kern w:val="2"/>
              <w:sz w:val="24"/>
              <w:szCs w:val="24"/>
              <w14:ligatures w14:val="standardContextual"/>
            </w:rPr>
            <w:t>(Tillman,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5D2F3D5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sta conotação do término de uma ação com alguém que, por pressuposição, não está presente, por parte do protagonista volta a expor suavemente uma faceta pingarelha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282E52B6" w14:textId="2CC03FD2"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7F5373">
            <w:rPr>
              <w:rFonts w:eastAsia="Times New Roman"/>
            </w:rPr>
            <w:t>(Mark &amp; S. Pearson,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157CF1BB"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7F5373">
            <w:rPr>
              <w:rFonts w:eastAsia="Times New Roman"/>
            </w:rPr>
            <w:t>(</w:t>
          </w:r>
          <w:r w:rsidR="007F5373">
            <w:rPr>
              <w:rFonts w:eastAsia="Times New Roman"/>
              <w:i/>
              <w:iCs/>
            </w:rPr>
            <w:t>Ming | Sleeping Dogs Wiki | Fandom</w:t>
          </w:r>
          <w:r w:rsidR="007F5373">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7F5373">
            <w:rPr>
              <w:rFonts w:eastAsia="Times New Roman"/>
            </w:rPr>
            <w:t>(</w:t>
          </w:r>
          <w:r w:rsidR="007F5373">
            <w:rPr>
              <w:rFonts w:eastAsia="Times New Roman"/>
              <w:i/>
              <w:iCs/>
            </w:rPr>
            <w:t>(52) Sleeping Dogs- Ming’s Death (Cutscene) - YouTube</w:t>
          </w:r>
          <w:r w:rsidR="007F5373">
            <w:rPr>
              <w:rFonts w:eastAsia="Times New Roman"/>
            </w:rPr>
            <w:t xml:space="preserve">, n.d.; </w:t>
          </w:r>
          <w:r w:rsidR="007F5373">
            <w:rPr>
              <w:rFonts w:eastAsia="Times New Roman"/>
              <w:i/>
              <w:iCs/>
            </w:rPr>
            <w:t>Loads of Sleeping Dog Screens and Concept Art</w:t>
          </w:r>
          <w:r w:rsidR="007F5373">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3BC5080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7F5373">
            <w:rPr>
              <w:rFonts w:eastAsia="Times New Roman"/>
            </w:rPr>
            <w:t>(</w:t>
          </w:r>
          <w:r w:rsidR="007F5373">
            <w:rPr>
              <w:rFonts w:eastAsia="Times New Roman"/>
              <w:i/>
              <w:iCs/>
            </w:rPr>
            <w:t>Helping Someone with Depression - HelpGuide.Org</w:t>
          </w:r>
          <w:r w:rsidR="007F5373">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7F5373">
            <w:rPr>
              <w:rFonts w:eastAsia="Times New Roman"/>
            </w:rPr>
            <w:t>(</w:t>
          </w:r>
          <w:r w:rsidR="007F5373">
            <w:rPr>
              <w:rFonts w:eastAsia="Times New Roman"/>
              <w:i/>
              <w:iCs/>
            </w:rPr>
            <w:t>What to Do When You Feel You Have No Support From Family</w:t>
          </w:r>
          <w:r w:rsidR="007F5373">
            <w:rPr>
              <w:rFonts w:eastAsia="Times New Roman"/>
            </w:rPr>
            <w:t>, n.d.)</w:t>
          </w:r>
        </w:sdtContent>
      </w:sdt>
      <w:r w:rsidRPr="00BB366B">
        <w:rPr>
          <w:kern w:val="2"/>
          <w:sz w:val="24"/>
          <w:szCs w:val="24"/>
          <w14:ligatures w14:val="standardContextual"/>
        </w:rPr>
        <w:t xml:space="preserve"> – para reparar nesta deficiência. </w:t>
      </w:r>
    </w:p>
    <w:p w14:paraId="0EE2CBF5" w14:textId="5DC481C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7F5373" w:rsidRPr="007F5373">
            <w:rPr>
              <w:color w:val="000000"/>
              <w:kern w:val="2"/>
              <w:sz w:val="24"/>
              <w:szCs w:val="24"/>
              <w14:ligatures w14:val="standardContextual"/>
            </w:rPr>
            <w:t>(Sampa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jogador pode escolher interagir com uma jovem misteriosa, morena e de cabelo púrpura – uma personagem que, e após várias tentativas por parte do velho, nunca lhe </w:t>
      </w:r>
      <w:r w:rsidRPr="00BB366B">
        <w:rPr>
          <w:kern w:val="2"/>
          <w:sz w:val="24"/>
          <w:szCs w:val="24"/>
          <w14:ligatures w14:val="standardContextual"/>
        </w:rPr>
        <w:lastRenderedPageBreak/>
        <w:t>responde verbalmente. Porquê? Não se sabe ao certo, embora o próprio ter deliberado a possibilidade de ela não saber a língua inglesa.</w:t>
      </w:r>
    </w:p>
    <w:p w14:paraId="283268BD" w14:textId="6FADF413"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7F5373">
            <w:rPr>
              <w:rFonts w:eastAsia="Times New Roman"/>
            </w:rPr>
            <w:t>(</w:t>
          </w:r>
          <w:r w:rsidR="007F5373">
            <w:rPr>
              <w:rFonts w:eastAsia="Times New Roman"/>
              <w:i/>
              <w:iCs/>
            </w:rPr>
            <w:t>10 Childlike Traits Adults Should Keep - This Is Adult Life</w:t>
          </w:r>
          <w:r w:rsidR="007F5373">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6E5D590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7F5373" w:rsidRPr="007F5373">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45B2286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7F5373">
            <w:rPr>
              <w:rFonts w:eastAsia="Times New Roman"/>
            </w:rPr>
            <w:t>(</w:t>
          </w:r>
          <w:r w:rsidR="007F5373">
            <w:rPr>
              <w:rFonts w:eastAsia="Times New Roman"/>
              <w:i/>
              <w:iCs/>
            </w:rPr>
            <w:t>Camellia - Vampyr Walkthrough - Neoseeker</w:t>
          </w:r>
          <w:r w:rsidR="007F5373">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7F5373">
            <w:rPr>
              <w:rFonts w:eastAsia="Times New Roman"/>
            </w:rPr>
            <w:t>(</w:t>
          </w:r>
          <w:r w:rsidR="007F5373">
            <w:rPr>
              <w:rFonts w:eastAsia="Times New Roman"/>
              <w:i/>
              <w:iCs/>
            </w:rPr>
            <w:t>Citizen | Remember Me Wiki | Fandom</w:t>
          </w:r>
          <w:r w:rsidR="007F5373">
            <w:rPr>
              <w:rFonts w:eastAsia="Times New Roman"/>
            </w:rPr>
            <w:t xml:space="preserve">, n.d.; </w:t>
          </w:r>
          <w:r w:rsidR="007F5373">
            <w:rPr>
              <w:rFonts w:eastAsia="Times New Roman"/>
              <w:i/>
              <w:iCs/>
            </w:rPr>
            <w:t>Let’s Play: Vampyr [German/HD] #017: Stumme Camellia - YouTube</w:t>
          </w:r>
          <w:r w:rsidR="007F5373">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Relação para com a trama</w:t>
      </w:r>
      <w:r w:rsidRPr="00BB366B">
        <w:rPr>
          <w:kern w:val="2"/>
          <w:sz w:val="32"/>
          <w:szCs w:val="32"/>
          <w14:ligatures w14:val="standardContextual"/>
        </w:rPr>
        <w:t xml:space="preserve"> </w:t>
      </w:r>
      <w:r w:rsidRPr="00BB366B">
        <w:rPr>
          <w:kern w:val="2"/>
          <w:sz w:val="24"/>
          <w:szCs w:val="24"/>
          <w14:ligatures w14:val="standardContextual"/>
        </w:rPr>
        <w:t xml:space="preserve">–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w:t>
      </w:r>
      <w:r w:rsidRPr="00BB366B">
        <w:rPr>
          <w:kern w:val="2"/>
          <w:sz w:val="24"/>
          <w:szCs w:val="24"/>
          <w14:ligatures w14:val="standardContextual"/>
        </w:rPr>
        <w:lastRenderedPageBreak/>
        <w:t>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410BF163"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7F5373">
            <w:rPr>
              <w:rFonts w:eastAsia="Times New Roman"/>
            </w:rPr>
            <w:t>(</w:t>
          </w:r>
          <w:r w:rsidR="007F5373">
            <w:rPr>
              <w:rFonts w:eastAsia="Times New Roman"/>
              <w:i/>
              <w:iCs/>
            </w:rPr>
            <w:t>What’s It like to Be an Undercover Cop?</w:t>
          </w:r>
          <w:r w:rsidR="007F5373">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7F5373">
            <w:rPr>
              <w:rFonts w:eastAsia="Times New Roman"/>
            </w:rPr>
            <w:t>(</w:t>
          </w:r>
          <w:r w:rsidR="007F5373">
            <w:rPr>
              <w:rFonts w:eastAsia="Times New Roman"/>
              <w:i/>
              <w:iCs/>
            </w:rPr>
            <w:t>What Is Police Harassment? | Abramson &amp; Denenberg, P.C.</w:t>
          </w:r>
          <w:r w:rsidR="007F5373">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m termos da personalidade do POLICEMAN, esta não foi um grande foco – contudo, é legítimo admiti-lo como alguém com alguma gabarrice,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w:t>
      </w:r>
      <w:r w:rsidRPr="00BB366B">
        <w:rPr>
          <w:kern w:val="2"/>
          <w:sz w:val="24"/>
          <w:szCs w:val="24"/>
          <w14:ligatures w14:val="standardContextual"/>
        </w:rPr>
        <w:lastRenderedPageBreak/>
        <w:t>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3F7C3F4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7F5373" w:rsidRPr="007F5373">
            <w:rPr>
              <w:color w:val="000000"/>
              <w:kern w:val="2"/>
              <w:sz w:val="24"/>
              <w:szCs w:val="24"/>
              <w14:ligatures w14:val="standardContextual"/>
            </w:rPr>
            <w:t>(Docter,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277D3F0B" w14:textId="57DD9E3C"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7F5373" w:rsidRPr="007F5373">
            <w:rPr>
              <w:color w:val="000000"/>
              <w:kern w:val="2"/>
              <w:sz w:val="24"/>
              <w:szCs w:val="24"/>
              <w14:ligatures w14:val="standardContextual"/>
            </w:rPr>
            <w:t>(Tillman,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7F5373" w:rsidRPr="007F5373">
            <w:rPr>
              <w:color w:val="000000"/>
              <w:kern w:val="2"/>
              <w:sz w:val="24"/>
              <w:szCs w:val="24"/>
              <w14:ligatures w14:val="standardContextual"/>
            </w:rPr>
            <w:t>(R. Sloan,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7D20DE18"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7F5373">
            <w:rPr>
              <w:rFonts w:eastAsia="Times New Roman"/>
            </w:rPr>
            <w:t>(</w:t>
          </w:r>
          <w:r w:rsidR="007F5373">
            <w:rPr>
              <w:rFonts w:eastAsia="Times New Roman"/>
              <w:i/>
              <w:iCs/>
            </w:rPr>
            <w:t>Classical Archetypes – The Thief | Emergence Campaign Weblog</w:t>
          </w:r>
          <w:r w:rsidR="007F5373">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7F5373">
            <w:rPr>
              <w:rFonts w:eastAsia="Times New Roman"/>
            </w:rPr>
            <w:t>(</w:t>
          </w:r>
          <w:r w:rsidR="007F5373">
            <w:rPr>
              <w:rFonts w:eastAsia="Times New Roman"/>
              <w:i/>
              <w:iCs/>
            </w:rPr>
            <w:t>What Is the Thief Personality Type? (Characteristics + Examples)</w:t>
          </w:r>
          <w:r w:rsidR="007F5373">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0CDA65B5"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7F5373" w:rsidRPr="007F5373">
            <w:rPr>
              <w:color w:val="000000"/>
              <w:kern w:val="2"/>
              <w:sz w:val="24"/>
              <w:szCs w:val="24"/>
              <w14:ligatures w14:val="standardContextual"/>
            </w:rPr>
            <w:t>(Freeman,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Relativamente à aparência física, percebe-se que o florista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p>
    <w:p w14:paraId="4FE88F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 e que não lhe foi dada a oportunidade de constituir a sua própria família,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41F66A40"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7F5373">
            <w:rPr>
              <w:rFonts w:eastAsia="Times New Roman"/>
            </w:rPr>
            <w:t>(</w:t>
          </w:r>
          <w:r w:rsidR="007F5373">
            <w:rPr>
              <w:rFonts w:eastAsia="Times New Roman"/>
              <w:i/>
              <w:iCs/>
            </w:rPr>
            <w:t>Lily Flowers: Colors and Symbolism | Flower Station</w:t>
          </w:r>
          <w:r w:rsidR="007F5373">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7F5373">
            <w:rPr>
              <w:rFonts w:eastAsia="Times New Roman"/>
            </w:rPr>
            <w:t>(</w:t>
          </w:r>
          <w:r w:rsidR="007F5373">
            <w:rPr>
              <w:rFonts w:eastAsia="Times New Roman"/>
              <w:i/>
              <w:iCs/>
            </w:rPr>
            <w:t>Zantedeschia Aethiopica – Wikipédia, a Enciclopédia Livre</w:t>
          </w:r>
          <w:r w:rsidR="007F5373">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91F309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7F5373">
            <w:rPr>
              <w:rFonts w:eastAsia="Times New Roman"/>
            </w:rPr>
            <w:t>(</w:t>
          </w:r>
          <w:r w:rsidR="007F5373">
            <w:rPr>
              <w:rFonts w:eastAsia="Times New Roman"/>
              <w:i/>
              <w:iCs/>
            </w:rPr>
            <w:t>How to Plant and Grow Calla Lily</w:t>
          </w:r>
          <w:r w:rsidR="007F5373">
            <w:rPr>
              <w:rFonts w:eastAsia="Times New Roman"/>
            </w:rPr>
            <w:t>, n.d.)</w:t>
          </w:r>
        </w:sdtContent>
      </w:sdt>
      <w:r w:rsidRPr="00BB366B">
        <w:rPr>
          <w:kern w:val="2"/>
          <w:sz w:val="24"/>
          <w:szCs w:val="24"/>
          <w14:ligatures w14:val="standardContextual"/>
        </w:rPr>
        <w:t>.</w:t>
      </w:r>
    </w:p>
    <w:p w14:paraId="79E0AF2C" w14:textId="65B7AAF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 xml:space="preserve">lily,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7F5373">
            <w:rPr>
              <w:rFonts w:eastAsia="Times New Roman"/>
            </w:rPr>
            <w:t>(</w:t>
          </w:r>
          <w:r w:rsidR="007F5373">
            <w:rPr>
              <w:rFonts w:eastAsia="Times New Roman"/>
              <w:i/>
              <w:iCs/>
            </w:rPr>
            <w:t>What Is the Meaning of a Calla Lily? Symbolism &amp; Facts of Calla Lilies</w:t>
          </w:r>
          <w:r w:rsidR="007F5373">
            <w:rPr>
              <w:rFonts w:eastAsia="Times New Roman"/>
            </w:rPr>
            <w:t>, 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5CD674F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7F5373">
            <w:rPr>
              <w:rFonts w:eastAsia="Times New Roman"/>
            </w:rPr>
            <w:t>(</w:t>
          </w:r>
          <w:r w:rsidR="007F5373">
            <w:rPr>
              <w:rFonts w:eastAsia="Times New Roman"/>
              <w:i/>
              <w:iCs/>
            </w:rPr>
            <w:t>What Is the Meaning of a Calla Lily? Symbolism &amp; Facts of Calla Lilies</w:t>
          </w:r>
          <w:r w:rsidR="007F5373">
            <w:rPr>
              <w:rFonts w:eastAsia="Times New Roman"/>
            </w:rPr>
            <w:t>, n.d.)</w:t>
          </w:r>
        </w:sdtContent>
      </w:sdt>
      <w:r w:rsidRPr="00BB366B">
        <w:rPr>
          <w:kern w:val="2"/>
          <w:sz w:val="24"/>
          <w:szCs w:val="24"/>
          <w14:ligatures w14:val="standardContextual"/>
        </w:rPr>
        <w:t xml:space="preserve">. </w:t>
      </w:r>
    </w:p>
    <w:p w14:paraId="7E0B1A6C" w14:textId="72CDA44E"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Contudo, a boca-de-jarro também está ligada a retratos negativos – que estão, aliás, relacionados com a sua origem. Segundo a mitologia grega, Zeus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xml:space="preserve">. Ciumenta de tamanha beleza, Afrodit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7F5373">
            <w:rPr>
              <w:rFonts w:eastAsia="Times New Roman"/>
            </w:rPr>
            <w:t>(</w:t>
          </w:r>
          <w:r w:rsidR="007F5373">
            <w:rPr>
              <w:rFonts w:eastAsia="Times New Roman"/>
              <w:i/>
              <w:iCs/>
            </w:rPr>
            <w:t>What Is the Meaning of a Calla Lily? Symbolism &amp; Facts of Calla Lilies</w:t>
          </w:r>
          <w:r w:rsidR="007F5373">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7F5373">
            <w:rPr>
              <w:rFonts w:eastAsia="Times New Roman"/>
            </w:rPr>
            <w:t>(</w:t>
          </w:r>
          <w:r w:rsidR="007F5373">
            <w:rPr>
              <w:rFonts w:eastAsia="Times New Roman"/>
              <w:i/>
              <w:iCs/>
            </w:rPr>
            <w:t>Luxúria - Dicio, Dicionário Online de Português</w:t>
          </w:r>
          <w:r w:rsidR="007F5373">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7F5373">
            <w:rPr>
              <w:rFonts w:eastAsia="Times New Roman"/>
            </w:rPr>
            <w:t>(</w:t>
          </w:r>
          <w:r w:rsidR="007F5373">
            <w:rPr>
              <w:rFonts w:eastAsia="Times New Roman"/>
              <w:i/>
              <w:iCs/>
            </w:rPr>
            <w:t>The Meaning Behind 5 Different Types of Funeral Flowers - Tharp Funeral Home &amp; Crematory, Inc.</w:t>
          </w:r>
          <w:r w:rsidR="007F5373">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F196FFF"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7F5373" w:rsidRPr="007F5373">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152C94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Apesar de grosseira e exagerada,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 que o desaparecimento de FLOURIST tenha realmente acontecido. </w:t>
      </w:r>
    </w:p>
    <w:p w14:paraId="32DEA8D6" w14:textId="045AD926"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7F5373">
            <w:rPr>
              <w:rFonts w:eastAsia="Times New Roman"/>
            </w:rPr>
            <w:t>(Ackerman &amp; Puglisi,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no começo desta presente data, o OLD MAN dialoga novamente com a idosa com a qual se havia encontrado na véspera – a OLD LADY. Mas na verdade, tudo não passou de um </w:t>
      </w:r>
      <w:r w:rsidRPr="00BB366B">
        <w:rPr>
          <w:color w:val="000000"/>
          <w:kern w:val="2"/>
          <w:sz w:val="24"/>
          <w:szCs w:val="24"/>
          <w14:ligatures w14:val="standardContextual"/>
        </w:rPr>
        <w:lastRenderedPageBreak/>
        <w:t>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BB366B">
        <w:rPr>
          <w:color w:val="000000"/>
          <w:kern w:val="2"/>
          <w:sz w:val="24"/>
          <w:szCs w:val="24"/>
          <w14:ligatures w14:val="standardContextual"/>
        </w:rPr>
        <w:lastRenderedPageBreak/>
        <w:t>livrar-se da recordação da “ela”. Este é, assim, um indício dado pelo desenvolvedor de que mais tarde entrará em estado de loucura.</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1FA1BE1"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7F5373" w:rsidRPr="007F5373">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 e outra com o FLOURIST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w:t>
      </w:r>
      <w:r w:rsidRPr="00BB366B">
        <w:rPr>
          <w:color w:val="000000"/>
          <w:kern w:val="2"/>
          <w:sz w:val="24"/>
          <w:szCs w:val="24"/>
          <w14:ligatures w14:val="standardContextual"/>
        </w:rPr>
        <w:lastRenderedPageBreak/>
        <w:t xml:space="preserve">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784F5C2D"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7F5373" w:rsidRPr="007F5373">
            <w:rPr>
              <w:color w:val="000000"/>
              <w:kern w:val="2"/>
              <w:sz w:val="24"/>
              <w:szCs w:val="24"/>
              <w14:ligatures w14:val="standardContextual"/>
            </w:rPr>
            <w:t>(Culpepper et al., 2015)</w:t>
          </w:r>
        </w:sdtContent>
      </w:sdt>
      <w:r w:rsidRPr="00BB366B">
        <w:rPr>
          <w:color w:val="000000"/>
          <w:kern w:val="2"/>
          <w:sz w:val="24"/>
          <w:szCs w:val="24"/>
          <w14:ligatures w14:val="standardContextual"/>
        </w:rPr>
        <w:t xml:space="preserve">. Além disso, a existência de compulsões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7F5373">
            <w:rPr>
              <w:rFonts w:eastAsia="Times New Roman"/>
            </w:rPr>
            <w:t>(Abramowitz &amp; Blakey, 2014)</w:t>
          </w:r>
        </w:sdtContent>
      </w:sdt>
      <w:r w:rsidRPr="00BB366B">
        <w:rPr>
          <w:color w:val="000000"/>
          <w:kern w:val="2"/>
          <w:sz w:val="24"/>
          <w:szCs w:val="24"/>
          <w14:ligatures w14:val="standardContextual"/>
        </w:rPr>
        <w:t xml:space="preserve"> e o comportamento que a TEENAGE GIRL demonstra, também designado por ruminação,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7F5373" w:rsidRPr="007F5373">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4A448345"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w:t>
      </w:r>
      <w:r w:rsidRPr="00BB366B">
        <w:rPr>
          <w:color w:val="000000"/>
          <w:kern w:val="2"/>
          <w:sz w:val="24"/>
          <w:szCs w:val="24"/>
          <w14:ligatures w14:val="standardContextual"/>
        </w:rPr>
        <w:lastRenderedPageBreak/>
        <w:t xml:space="preserve">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7F5373">
            <w:rPr>
              <w:rFonts w:eastAsia="Times New Roman"/>
            </w:rPr>
            <w:t>(Chand &amp; Arif,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4EF214AE"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7F5373" w:rsidRPr="007F5373">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7F5373">
            <w:rPr>
              <w:rFonts w:eastAsia="Times New Roman"/>
            </w:rPr>
            <w:t>(</w:t>
          </w:r>
          <w:r w:rsidR="007F5373">
            <w:rPr>
              <w:rFonts w:eastAsia="Times New Roman"/>
              <w:i/>
              <w:iCs/>
            </w:rPr>
            <w:t>How Does Depression Affect the Heart? | American Heart Association</w:t>
          </w:r>
          <w:r w:rsidR="007F5373">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2D466F30"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7F5373" w:rsidRPr="007F5373">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1FE63628"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7F5373" w:rsidRPr="007F5373">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0D5B2809"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7F5373" w:rsidRPr="007F5373">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7614EFC1"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7F5373" w:rsidRPr="007F5373">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99A9A60" w14:textId="2A34E63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w:t>
      </w:r>
      <w:r w:rsidRPr="00BB366B">
        <w:rPr>
          <w:color w:val="000000"/>
          <w:kern w:val="2"/>
          <w:sz w:val="24"/>
          <w:szCs w:val="24"/>
          <w14:ligatures w14:val="standardContextual"/>
        </w:rPr>
        <w:lastRenderedPageBreak/>
        <w:t xml:space="preserve">por outro lado ser um meio escapatório relativamente a um tema no qual o mesmo não se sente confortável. Já ocorreram algumas ocasiões nas quais o OLD MAN demonstrara um discurso mais raquítico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7F5373">
            <w:rPr>
              <w:rFonts w:eastAsia="Times New Roman"/>
            </w:rPr>
            <w:t>(CORRIGAN &amp; WATSON, 2002)</w:t>
          </w:r>
        </w:sdtContent>
      </w:sdt>
      <w:r w:rsidRPr="00BB366B">
        <w:rPr>
          <w:color w:val="000000"/>
          <w:kern w:val="2"/>
          <w:sz w:val="24"/>
          <w:szCs w:val="24"/>
          <w14:ligatures w14:val="standardContextual"/>
        </w:rPr>
        <w:t>.</w:t>
      </w:r>
    </w:p>
    <w:p w14:paraId="3B21426C" w14:textId="0B6656D3"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952086299"/>
          <w:placeholder>
            <w:docPart w:val="D3C84095809848278A315BE0FD980601"/>
          </w:placeholder>
        </w:sdtPr>
        <w:sdtContent>
          <w:r w:rsidR="007F5373" w:rsidRPr="007F5373">
            <w:rPr>
              <w:color w:val="000000"/>
              <w:kern w:val="2"/>
              <w:sz w:val="24"/>
              <w:szCs w:val="24"/>
              <w14:ligatures w14:val="standardContextual"/>
            </w:rPr>
            <w:t>(Freeman, 2004b)</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lastRenderedPageBreak/>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28308971"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 quando ouve o discurso impotente, fatalista e exagerado da mesma.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7F5373">
            <w:rPr>
              <w:rFonts w:eastAsia="Times New Roman"/>
            </w:rPr>
            <w:t>(Ackerman &amp; Puglisi,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w:t>
      </w:r>
      <w:r w:rsidRPr="00BB366B">
        <w:rPr>
          <w:color w:val="000000"/>
          <w:kern w:val="2"/>
          <w:sz w:val="24"/>
          <w:szCs w:val="24"/>
          <w14:ligatures w14:val="standardContextual"/>
        </w:rPr>
        <w:lastRenderedPageBreak/>
        <w:t xml:space="preserve">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7A251EAE"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7F5373" w:rsidRPr="007F5373">
            <w:rPr>
              <w:color w:val="000000"/>
            </w:rPr>
            <w:t>(Stevenson et al., 2008)</w:t>
          </w:r>
        </w:sdtContent>
      </w:sdt>
      <w:r w:rsidRPr="00BB366B">
        <w:rPr>
          <w:color w:val="000000"/>
          <w:kern w:val="2"/>
          <w:sz w:val="24"/>
          <w:szCs w:val="24"/>
          <w14:ligatures w14:val="standardContextual"/>
        </w:rPr>
        <w:t>.</w:t>
      </w:r>
    </w:p>
    <w:p w14:paraId="702FEB90" w14:textId="290C25A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7F5373" w:rsidRPr="007F5373">
            <w:rPr>
              <w:color w:val="000000"/>
            </w:rPr>
            <w:t>(Freeman,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7F5373" w:rsidRPr="007F5373">
            <w:rPr>
              <w:color w:val="000000"/>
            </w:rPr>
            <w:t>(ten Have et al., 2017)</w:t>
          </w:r>
        </w:sdtContent>
      </w:sdt>
      <w:r w:rsidRPr="00BB366B">
        <w:rPr>
          <w:color w:val="000000"/>
          <w:kern w:val="2"/>
          <w:sz w:val="24"/>
          <w:szCs w:val="24"/>
          <w14:ligatures w14:val="standardContextual"/>
        </w:rPr>
        <w:t xml:space="preserve"> e a duração para um dado indivíduo atingir </w:t>
      </w:r>
      <w:r w:rsidRPr="00BB366B">
        <w:rPr>
          <w:color w:val="000000"/>
          <w:kern w:val="2"/>
          <w:sz w:val="24"/>
          <w:szCs w:val="24"/>
          <w14:ligatures w14:val="standardContextual"/>
        </w:rPr>
        <w:lastRenderedPageBreak/>
        <w:t xml:space="preserve">um estado de controlo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7F5373" w:rsidRPr="007F5373">
            <w:rPr>
              <w:color w:val="000000"/>
            </w:rPr>
            <w:t>(Institute of Mental Health,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7F5373">
            <w:rPr>
              <w:rFonts w:eastAsia="Times New Roman"/>
            </w:rPr>
            <w:t>(</w:t>
          </w:r>
          <w:r w:rsidR="007F5373">
            <w:rPr>
              <w:rFonts w:eastAsia="Times New Roman"/>
              <w:i/>
              <w:iCs/>
            </w:rPr>
            <w:t>Clinical Depression (Major Depressive Disorder): Symptoms</w:t>
          </w:r>
          <w:r w:rsidR="007F5373">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7F5373" w:rsidRPr="007F5373">
            <w:rPr>
              <w:color w:val="000000"/>
            </w:rPr>
            <w:t>(del Barrio,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7F5373" w:rsidRPr="007F5373">
            <w:rPr>
              <w:color w:val="000000"/>
            </w:rPr>
            <w:t>(Kennard,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705C7D96"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7F5373" w:rsidRPr="007F5373">
            <w:rPr>
              <w:color w:val="000000"/>
            </w:rPr>
            <w:t>(Freedman,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5AC01A31"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7F5373">
            <w:rPr>
              <w:rFonts w:eastAsia="Times New Roman"/>
            </w:rPr>
            <w:t>(Mark &amp; S. Pearson, 2001b; Pearson,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53BDE280"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7F5373" w:rsidRPr="007F5373">
            <w:rPr>
              <w:color w:val="000000"/>
            </w:rPr>
            <w:t>(Myss,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7F5373">
            <w:rPr>
              <w:rFonts w:eastAsia="Times New Roman"/>
            </w:rPr>
            <w:t>(</w:t>
          </w:r>
          <w:r w:rsidR="007F5373">
            <w:rPr>
              <w:rFonts w:eastAsia="Times New Roman"/>
              <w:i/>
              <w:iCs/>
            </w:rPr>
            <w:t>How the 4 Survival Archetypes Drive Our Relationships – Hush Your Mind</w:t>
          </w:r>
          <w:r w:rsidR="007F5373">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489D4A15"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7F5373" w:rsidRPr="007F5373">
            <w:rPr>
              <w:color w:val="000000"/>
            </w:rPr>
            <w:t>(Myss,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É dada a possibilidade ao jogador de interagir com uma personagem-mistério que, de repente, aparece na avenida.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2BF0167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momento inicia-se com uma intervenção de uma professora, que saúda os alunos em japonês. Diante das suas costas também existe um quadro com caracteres japoneses,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 E é agora que é exibido um diálogo bastante interessante – a expressão “Doozo yoroshiku onegaishimasu”, que corresponde, na língua portuguesa, a algo como “Prazer em conhecer-t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indada a lição, ambos se despedem um do outro: e note-se que tanto a GIRL como a TEENAGE GIRL realizaram a mesma intervenção – “Jaa, mata n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w:t>
      </w:r>
      <w:r w:rsidRPr="00BB366B">
        <w:rPr>
          <w:color w:val="000000"/>
          <w:kern w:val="2"/>
          <w:sz w:val="24"/>
          <w:szCs w:val="24"/>
          <w14:ligatures w14:val="standardContextual"/>
        </w:rPr>
        <w:lastRenderedPageBreak/>
        <w:t xml:space="preserve">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4AA9E74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7F5373" w:rsidRPr="007F5373">
            <w:rPr>
              <w:color w:val="000000"/>
            </w:rPr>
            <w:t>(Kübler-Ross, 2009)</w:t>
          </w:r>
        </w:sdtContent>
      </w:sdt>
      <w:r w:rsidRPr="00BB366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7F5373" w:rsidRPr="007F5373">
            <w:rPr>
              <w:color w:val="000000"/>
            </w:rPr>
            <w:t>(Pop-Jordanova,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7F5373" w:rsidRPr="007F5373">
            <w:rPr>
              <w:color w:val="000000"/>
            </w:rPr>
            <w:t>(American Psychiatric Association,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w:t>
      </w:r>
      <w:r w:rsidRPr="00BB366B">
        <w:rPr>
          <w:color w:val="000000"/>
          <w:kern w:val="2"/>
          <w:sz w:val="24"/>
          <w:szCs w:val="24"/>
          <w14:ligatures w14:val="standardContextual"/>
        </w:rPr>
        <w:lastRenderedPageBreak/>
        <w:t xml:space="preserve">comentara com o (ex-)florista que parara de “viver” há muito, que apenas se limitava a “sobreviver”? Pode-se ainda ir mais longe: o sénior afirma que ninguém é perfeito, o que pode ser deferido como uma nova alusão ao pensamento do FLOURIST que ele não compartilha,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57EF5F18"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7F5373" w:rsidRPr="007F5373">
            <w:rPr>
              <w:color w:val="000000"/>
            </w:rPr>
            <w:t>(Igreja de Jesus Cristo dos Santos dos Últimos Dias, 2015)</w:t>
          </w:r>
        </w:sdtContent>
      </w:sdt>
      <w:r w:rsidRPr="00BB366B">
        <w:rPr>
          <w:color w:val="000000"/>
          <w:kern w:val="2"/>
          <w:sz w:val="24"/>
          <w:szCs w:val="24"/>
          <w14:ligatures w14:val="standardContextual"/>
        </w:rPr>
        <w:t>;</w:t>
      </w:r>
    </w:p>
    <w:p w14:paraId="2DBA722F" w14:textId="37A11218"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À perfeição da Criação de Deus – o Senhor é perfeito tendo em conta que “(…) tudo quanto tinha feito (…) era muito bom (…)” (Génesis 1:31): a perfeição domina a essência de Deus porque, nomeadamente, o seu processo de Criação do Mundo fora perfeito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7F5373" w:rsidRPr="007F5373">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1E8EC285"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7F5373" w:rsidRPr="007F5373">
            <w:rPr>
              <w:color w:val="000000"/>
            </w:rPr>
            <w:t>(Katz, 2009; Porter, n.d.)</w:t>
          </w:r>
        </w:sdtContent>
      </w:sdt>
      <w:r w:rsidRPr="00BB366B">
        <w:rPr>
          <w:color w:val="000000"/>
          <w:kern w:val="2"/>
          <w:sz w:val="24"/>
          <w:szCs w:val="24"/>
          <w14:ligatures w14:val="standardContextual"/>
        </w:rPr>
        <w:t>.</w:t>
      </w:r>
    </w:p>
    <w:p w14:paraId="28FC7ED1" w14:textId="30A6312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w:t>
      </w:r>
      <w:r w:rsidRPr="00BB366B">
        <w:rPr>
          <w:color w:val="000000"/>
          <w:kern w:val="2"/>
          <w:sz w:val="24"/>
          <w:szCs w:val="24"/>
          <w14:ligatures w14:val="standardContextual"/>
        </w:rPr>
        <w:lastRenderedPageBreak/>
        <w:t xml:space="preserve">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7F5373" w:rsidRPr="007F5373">
            <w:rPr>
              <w:color w:val="000000"/>
            </w:rPr>
            <w:t>(“A Short Answer to the Objection of Suffering in the World - The Disciple-Making Parent,” n.d.)</w:t>
          </w:r>
        </w:sdtContent>
      </w:sdt>
      <w:r w:rsidRPr="00BB366B">
        <w:rPr>
          <w:color w:val="000000"/>
          <w:kern w:val="2"/>
          <w:sz w:val="24"/>
          <w:szCs w:val="24"/>
          <w14:ligatures w14:val="standardContextual"/>
        </w:rPr>
        <w:t xml:space="preserve">. </w:t>
      </w:r>
    </w:p>
    <w:p w14:paraId="7999DBE2"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5F96F5D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7F5373">
            <w:rPr>
              <w:rFonts w:eastAsia="Times New Roman"/>
            </w:rPr>
            <w:t>(Leiß &amp; Rausch, 2023)</w:t>
          </w:r>
        </w:sdtContent>
      </w:sdt>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w:t>
      </w:r>
      <w:r w:rsidRPr="00BB366B">
        <w:rPr>
          <w:color w:val="000000"/>
          <w:kern w:val="2"/>
          <w:sz w:val="24"/>
          <w:szCs w:val="24"/>
          <w14:ligatures w14:val="standardContextual"/>
        </w:rPr>
        <w:lastRenderedPageBreak/>
        <w:t xml:space="preserve">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w:t>
      </w:r>
      <w:r w:rsidRPr="00BB366B">
        <w:rPr>
          <w:color w:val="000000"/>
          <w:kern w:val="2"/>
          <w:sz w:val="24"/>
          <w:szCs w:val="24"/>
          <w14:ligatures w14:val="standardContextual"/>
        </w:rPr>
        <w:lastRenderedPageBreak/>
        <w:t xml:space="preserve">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74419952"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7F5373" w:rsidRPr="007F5373">
            <w:rPr>
              <w:color w:val="000000"/>
            </w:rPr>
            <w:t>(Sharma et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w:t>
      </w:r>
      <w:r w:rsidRPr="00BB366B">
        <w:rPr>
          <w:color w:val="000000"/>
          <w:kern w:val="2"/>
          <w:sz w:val="24"/>
          <w:szCs w:val="24"/>
          <w14:ligatures w14:val="standardContextual"/>
        </w:rPr>
        <w:lastRenderedPageBreak/>
        <w:t xml:space="preserve">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BB366B">
        <w:rPr>
          <w:i/>
          <w:iCs/>
          <w:color w:val="000000"/>
          <w:kern w:val="2"/>
          <w:sz w:val="24"/>
          <w:szCs w:val="24"/>
          <w14:ligatures w14:val="standardContextual"/>
        </w:rPr>
        <w:t xml:space="preserve">Danganronpa V3: Killing Harmony </w:t>
      </w:r>
      <w:bookmarkEnd w:id="251"/>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w:t>
      </w:r>
      <w:r w:rsidRPr="00BB366B">
        <w:rPr>
          <w:kern w:val="2"/>
          <w:sz w:val="24"/>
          <w:szCs w:val="24"/>
          <w14:ligatures w14:val="standardContextual"/>
        </w:rPr>
        <w:lastRenderedPageBreak/>
        <w:t>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w:t>
      </w:r>
      <w:r w:rsidRPr="00BB366B">
        <w:rPr>
          <w:kern w:val="2"/>
          <w:sz w:val="24"/>
          <w:szCs w:val="24"/>
          <w14:ligatures w14:val="standardContextual"/>
        </w:rPr>
        <w:lastRenderedPageBreak/>
        <w:t xml:space="preserve">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w:t>
      </w:r>
      <w:r w:rsidRPr="00BB366B">
        <w:rPr>
          <w:kern w:val="2"/>
          <w:sz w:val="24"/>
          <w:szCs w:val="24"/>
          <w14:ligatures w14:val="standardContextual"/>
        </w:rPr>
        <w:lastRenderedPageBreak/>
        <w:t xml:space="preserve">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w:t>
      </w:r>
      <w:r w:rsidRPr="00BB366B">
        <w:rPr>
          <w:kern w:val="2"/>
          <w:sz w:val="24"/>
          <w:szCs w:val="24"/>
          <w14:ligatures w14:val="standardContextual"/>
        </w:rPr>
        <w:lastRenderedPageBreak/>
        <w:t xml:space="preserve">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 (visto que para ele, e por uma vez na vida, tinha utilidade) e explana as suas tentativas de, sem sucesso, esquecer a sua esposa: mergulhando-se no trabalho, tentando abstrair-se fora de casa e conviver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w:t>
      </w:r>
      <w:r w:rsidRPr="00BB366B">
        <w:rPr>
          <w:kern w:val="2"/>
          <w:sz w:val="24"/>
          <w:szCs w:val="24"/>
          <w14:ligatures w14:val="standardContextual"/>
        </w:rPr>
        <w:lastRenderedPageBreak/>
        <w:t xml:space="preserve">jogador encarna o papel do OLD MAN, a poltrona da esposa é colocada do lado direito em relação ao centro da sala. </w:t>
      </w:r>
    </w:p>
    <w:p w14:paraId="7BA46AA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w:t>
      </w:r>
      <w:r w:rsidRPr="00BB366B">
        <w:rPr>
          <w:kern w:val="2"/>
          <w:sz w:val="24"/>
          <w:szCs w:val="24"/>
          <w14:ligatures w14:val="standardContextual"/>
        </w:rPr>
        <w:lastRenderedPageBreak/>
        <w:t xml:space="preserve">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6B831DD4"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7F5373" w:rsidRPr="007F5373">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7C44E91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w:t>
      </w:r>
      <w:r w:rsidRPr="00BB366B">
        <w:rPr>
          <w:kern w:val="2"/>
          <w:sz w:val="24"/>
          <w:szCs w:val="24"/>
          <w14:ligatures w14:val="standardContextual"/>
        </w:rPr>
        <w:lastRenderedPageBreak/>
        <w:t xml:space="preserve">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6A63E" w14:textId="77777777" w:rsidR="00CC7FEC" w:rsidRPr="00316940" w:rsidRDefault="00CC7FEC" w:rsidP="00631B7A">
      <w:pPr>
        <w:spacing w:after="0" w:line="240" w:lineRule="auto"/>
      </w:pPr>
      <w:r w:rsidRPr="00316940">
        <w:separator/>
      </w:r>
    </w:p>
  </w:endnote>
  <w:endnote w:type="continuationSeparator" w:id="0">
    <w:p w14:paraId="1B44061A" w14:textId="77777777" w:rsidR="00CC7FEC" w:rsidRPr="00316940" w:rsidRDefault="00CC7FEC"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C19C6" w14:textId="77777777" w:rsidR="00CC7FEC" w:rsidRPr="00316940" w:rsidRDefault="00CC7FEC" w:rsidP="00631B7A">
      <w:pPr>
        <w:spacing w:after="0" w:line="240" w:lineRule="auto"/>
      </w:pPr>
      <w:r w:rsidRPr="00316940">
        <w:separator/>
      </w:r>
    </w:p>
  </w:footnote>
  <w:footnote w:type="continuationSeparator" w:id="0">
    <w:p w14:paraId="441776E0" w14:textId="77777777" w:rsidR="00CC7FEC" w:rsidRPr="00316940" w:rsidRDefault="00CC7FEC"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2B62B5A8" w:rsidR="00E21B18" w:rsidRPr="00316940" w:rsidRDefault="00E21B18" w:rsidP="00E21B18">
      <w:pPr>
        <w:pStyle w:val="FootnoteText"/>
        <w:jc w:val="both"/>
      </w:pPr>
      <w:r>
        <w:rPr>
          <w:rStyle w:val="FootnoteReference"/>
        </w:rPr>
        <w:footnoteRef/>
      </w:r>
      <w:r>
        <w:t xml:space="preserve"> </w:t>
      </w:r>
      <w:r w:rsidRPr="00316940">
        <w:t xml:space="preserve">Um </w:t>
      </w:r>
      <w:r w:rsidRPr="00316940">
        <w:rPr>
          <w:i/>
          <w:iCs/>
        </w:rPr>
        <w:t>sprite</w:t>
      </w:r>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7F5373" w:rsidRPr="007F5373">
            <w:rPr>
              <w:color w:val="000000"/>
            </w:rPr>
            <w:t>(Löw,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3B6E0782"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7F5373" w:rsidRPr="007F5373">
            <w:rPr>
              <w:color w:val="000000"/>
            </w:rPr>
            <w:t>(Andersen et al., 2020)</w:t>
          </w:r>
        </w:sdtContent>
      </w:sdt>
      <w:r>
        <w:rPr>
          <w:color w:val="000000"/>
        </w:rPr>
        <w:t>.</w:t>
      </w:r>
    </w:p>
  </w:footnote>
  <w:footnote w:id="7">
    <w:p w14:paraId="4DCCC30D" w14:textId="796EE801"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7F5373" w:rsidRPr="007F5373">
            <w:rPr>
              <w:color w:val="000000"/>
            </w:rPr>
            <w:t>(Andersen et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61D01B86"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7F5373">
            <w:rPr>
              <w:rFonts w:eastAsia="Times New Roman"/>
            </w:rPr>
            <w:t>(</w:t>
          </w:r>
          <w:r w:rsidR="007F5373">
            <w:rPr>
              <w:rFonts w:eastAsia="Times New Roman"/>
              <w:i/>
              <w:iCs/>
            </w:rPr>
            <w:t>Act (Drama) Definition and Examples - Poem Analysis</w:t>
          </w:r>
          <w:r w:rsidR="007F5373">
            <w:rPr>
              <w:rFonts w:eastAsia="Times New Roman"/>
            </w:rPr>
            <w:t>, n.d.)</w:t>
          </w:r>
        </w:sdtContent>
      </w:sdt>
      <w:r>
        <w:t>.</w:t>
      </w:r>
    </w:p>
  </w:footnote>
  <w:footnote w:id="13">
    <w:p w14:paraId="61CE4CE4" w14:textId="72CD1A4D"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7F5373" w:rsidRPr="007F5373">
            <w:rPr>
              <w:color w:val="000000"/>
            </w:rPr>
            <w:t>(Arsalan, 2020)</w:t>
          </w:r>
        </w:sdtContent>
      </w:sdt>
      <w:r>
        <w:rPr>
          <w:color w:val="000000"/>
        </w:rPr>
        <w:t>.</w:t>
      </w:r>
    </w:p>
  </w:footnote>
  <w:footnote w:id="14">
    <w:p w14:paraId="54DD5296" w14:textId="7261AE8C" w:rsidR="00176C24" w:rsidRPr="00176C24" w:rsidRDefault="00176C24">
      <w:pPr>
        <w:pStyle w:val="FootnoteText"/>
        <w:rPr>
          <w:lang w:val="pt-BR"/>
        </w:rPr>
      </w:pPr>
      <w:r>
        <w:rPr>
          <w:rStyle w:val="FootnoteReference"/>
        </w:rPr>
        <w:footnoteRef/>
      </w:r>
      <w:r>
        <w:t xml:space="preserve"> </w:t>
      </w:r>
      <w:r w:rsidRPr="00316940">
        <w:t>Neuropeptídeo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7F5373" w:rsidRPr="007F5373">
            <w:rPr>
              <w:color w:val="000000"/>
            </w:rPr>
            <w:t>(Saklani et al., 2022)</w:t>
          </w:r>
        </w:sdtContent>
      </w:sdt>
      <w:r>
        <w:rPr>
          <w:color w:val="000000"/>
        </w:rPr>
        <w:t>.</w:t>
      </w:r>
    </w:p>
  </w:footnote>
  <w:footnote w:id="15">
    <w:p w14:paraId="4184669F" w14:textId="7632AC92"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7F5373">
            <w:rPr>
              <w:rFonts w:eastAsia="Times New Roman"/>
            </w:rPr>
            <w:t>(Joshi et al., 2015; Likert, 1932; Mumu et al., 2022; Nemoto &amp; Beglar, n.d.; Tanujaya et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6923D46D"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7F5373" w:rsidRPr="007F5373">
            <w:rPr>
              <w:color w:val="000000"/>
            </w:rPr>
            <w:t>(Blo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1ECFF136"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7F5373">
            <w:rPr>
              <w:rFonts w:eastAsia="Times New Roman"/>
            </w:rPr>
            <w:t>(</w:t>
          </w:r>
          <w:r w:rsidR="007F5373">
            <w:rPr>
              <w:rFonts w:eastAsia="Times New Roman"/>
              <w:i/>
              <w:iCs/>
            </w:rPr>
            <w:t>Gregarismo - Dicionário Online Priberam de Português</w:t>
          </w:r>
          <w:r w:rsidR="007F5373">
            <w:rPr>
              <w:rFonts w:eastAsia="Times New Roman"/>
            </w:rPr>
            <w:t>, n.d.)</w:t>
          </w:r>
        </w:sdtContent>
      </w:sdt>
      <w:r>
        <w:t>.</w:t>
      </w:r>
    </w:p>
  </w:footnote>
  <w:footnote w:id="20">
    <w:p w14:paraId="546E3DAD" w14:textId="722E4E55"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7F5373" w:rsidRPr="007F5373">
            <w:rPr>
              <w:color w:val="000000"/>
            </w:rPr>
            <w:t>(Jung, 1981)</w:t>
          </w:r>
        </w:sdtContent>
      </w:sdt>
      <w:r>
        <w:rPr>
          <w:color w:val="000000"/>
        </w:rPr>
        <w:t>.</w:t>
      </w:r>
    </w:p>
  </w:footnote>
  <w:footnote w:id="21">
    <w:p w14:paraId="0A111CBF" w14:textId="1045D9BB"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7F5373" w:rsidRPr="007F5373">
            <w:rPr>
              <w:color w:val="000000"/>
            </w:rPr>
            <w:t>(Palmer et al., 2014)</w:t>
          </w:r>
        </w:sdtContent>
      </w:sdt>
      <w:r w:rsidR="000F3183">
        <w:rPr>
          <w:color w:val="000000"/>
        </w:rPr>
        <w:t>.</w:t>
      </w:r>
    </w:p>
  </w:footnote>
  <w:footnote w:id="22">
    <w:p w14:paraId="6C202BBC" w14:textId="04922406"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7F5373" w:rsidRPr="007F5373">
            <w:rPr>
              <w:color w:val="000000"/>
            </w:rPr>
            <w:t>(Srivastava, 2023)</w:t>
          </w:r>
        </w:sdtContent>
      </w:sdt>
      <w:r>
        <w:rPr>
          <w:color w:val="000000"/>
        </w:rPr>
        <w:t>.</w:t>
      </w:r>
    </w:p>
  </w:footnote>
  <w:footnote w:id="23">
    <w:p w14:paraId="1BE6E468" w14:textId="3AECD1E0"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7F5373">
            <w:rPr>
              <w:rFonts w:eastAsia="Times New Roman"/>
            </w:rPr>
            <w:t>(</w:t>
          </w:r>
          <w:r w:rsidR="007F5373">
            <w:rPr>
              <w:rFonts w:eastAsia="Times New Roman"/>
              <w:i/>
              <w:iCs/>
            </w:rPr>
            <w:t>Dimensional_1 Adjective - Definition, Pictures, Pronunciation and Usage Notes | Oxford Advanced Learner’s Dictionary at OxfordLearnersDictionaries.Com</w:t>
          </w:r>
          <w:r w:rsidR="007F5373">
            <w:rPr>
              <w:rFonts w:eastAsia="Times New Roman"/>
            </w:rPr>
            <w:t>, n.d.)</w:t>
          </w:r>
        </w:sdtContent>
      </w:sdt>
      <w:r>
        <w:t>.</w:t>
      </w:r>
    </w:p>
  </w:footnote>
  <w:footnote w:id="24">
    <w:p w14:paraId="460224F7" w14:textId="5077B0B1"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7F5373" w:rsidRPr="007F5373">
            <w:rPr>
              <w:color w:val="000000"/>
            </w:rPr>
            <w:t>(Freeman, 2004)</w:t>
          </w:r>
        </w:sdtContent>
      </w:sdt>
      <w:r>
        <w:rPr>
          <w:color w:val="000000"/>
        </w:rPr>
        <w:t>.</w:t>
      </w:r>
    </w:p>
  </w:footnote>
  <w:footnote w:id="25">
    <w:p w14:paraId="08DF69AE" w14:textId="6AC1CBEF"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7F5373" w:rsidRPr="007F5373">
            <w:rPr>
              <w:color w:val="000000"/>
            </w:rPr>
            <w:t>(R. J. S. Sloan,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Nolan,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Mariotti, 2017; Nolan,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Gordis,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National Institute of Mental Health,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Libretti &amp; Pucket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Artiomov,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16293C5E"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7F5373" w:rsidRPr="007F5373">
            <w:rPr>
              <w:color w:val="000000"/>
            </w:rPr>
            <w:t>(Darvasi, 2016)</w:t>
          </w:r>
        </w:sdtContent>
      </w:sdt>
      <w:r>
        <w:rPr>
          <w:color w:val="000000"/>
        </w:rPr>
        <w:t>.</w:t>
      </w:r>
    </w:p>
  </w:footnote>
  <w:footnote w:id="34">
    <w:p w14:paraId="4368CCAA" w14:textId="2832E9B0"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r w:rsidRPr="001453B5">
        <w:rPr>
          <w:i/>
          <w:iCs/>
          <w:sz w:val="20"/>
          <w:szCs w:val="20"/>
          <w:lang w:val="pt-PT"/>
        </w:rPr>
        <w:t xml:space="preserve">The Catcher In The Rye </w:t>
      </w:r>
      <w:r w:rsidRPr="001453B5">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7F5373">
            <w:rPr>
              <w:rFonts w:eastAsia="Times New Roman"/>
            </w:rPr>
            <w:t>(</w:t>
          </w:r>
          <w:r w:rsidR="007F5373">
            <w:rPr>
              <w:rFonts w:eastAsia="Times New Roman"/>
              <w:i/>
              <w:iCs/>
            </w:rPr>
            <w:t>The Catcher in the Rye - Wikipedia</w:t>
          </w:r>
          <w:r w:rsidR="007F5373">
            <w:rPr>
              <w:rFonts w:eastAsia="Times New Roman"/>
            </w:rPr>
            <w:t xml:space="preserve">, n.d.; </w:t>
          </w:r>
          <w:r w:rsidR="007F5373">
            <w:rPr>
              <w:rFonts w:eastAsia="Times New Roman"/>
              <w:i/>
              <w:iCs/>
            </w:rPr>
            <w:t>The Catcher In the Rye de J. D. Salinger - Livro - WOOK</w:t>
          </w:r>
          <w:r w:rsidR="007F5373">
            <w:rPr>
              <w:rFonts w:eastAsia="Times New Roman"/>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7670BCB7" w:rsidR="004C7079" w:rsidRPr="00A34273" w:rsidRDefault="004C7079" w:rsidP="004C7079">
      <w:pPr>
        <w:pStyle w:val="FootnoteText"/>
        <w:jc w:val="both"/>
        <w:rPr>
          <w:lang w:val="pt-BR"/>
        </w:rPr>
      </w:pPr>
      <w:r>
        <w:rPr>
          <w:rStyle w:val="FootnoteReference"/>
        </w:rPr>
        <w:footnoteRef/>
      </w:r>
      <w:r>
        <w:t xml:space="preserve"> </w:t>
      </w:r>
      <w:r w:rsidRPr="00316940">
        <w:rPr>
          <w:sz w:val="14"/>
          <w:szCs w:val="14"/>
        </w:rPr>
        <w:t>Mangá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7F5373">
            <w:rPr>
              <w:rFonts w:eastAsia="Times New Roman"/>
            </w:rPr>
            <w:t>(</w:t>
          </w:r>
          <w:r w:rsidR="007F5373">
            <w:rPr>
              <w:rFonts w:eastAsia="Times New Roman"/>
              <w:i/>
              <w:iCs/>
            </w:rPr>
            <w:t>MANGA | English Meaning - Cambridge Dictionary</w:t>
          </w:r>
          <w:r w:rsidR="007F5373">
            <w:rPr>
              <w:rFonts w:eastAsia="Times New Roman"/>
            </w:rPr>
            <w:t>, n.d.)</w:t>
          </w:r>
        </w:sdtContent>
      </w:sdt>
      <w:r>
        <w:rPr>
          <w:sz w:val="14"/>
          <w:szCs w:val="14"/>
        </w:rPr>
        <w:t>.</w:t>
      </w:r>
    </w:p>
  </w:footnote>
  <w:footnote w:id="36">
    <w:p w14:paraId="1C69B15F" w14:textId="69551CAB"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7F5373" w:rsidRPr="007F5373">
            <w:rPr>
              <w:color w:val="000000"/>
            </w:rPr>
            <w:t>(Lee et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r w:rsidRPr="00316940">
        <w:rPr>
          <w:i/>
        </w:rPr>
        <w:t>MetaHuman | Realistic Person Creator - Unreal Engine</w:t>
      </w:r>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4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4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r w:rsidRPr="00316940">
        <w:rPr>
          <w:i/>
        </w:rPr>
        <w:t>Highlander | Significado, Definição Em Dicionário Cambridge Inglês</w:t>
      </w:r>
      <w:r w:rsidRPr="00316940">
        <w:t>, n.d.)</w:t>
      </w:r>
      <w:r w:rsidRPr="00316940">
        <w:fldChar w:fldCharType="end"/>
      </w:r>
      <w:r w:rsidRPr="00316940">
        <w:t>.</w:t>
      </w:r>
    </w:p>
  </w:footnote>
  <w:footnote w:id="4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4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50">
    <w:p w14:paraId="1449DF12" w14:textId="1916EBC4"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7F5373">
            <w:rPr>
              <w:rFonts w:eastAsia="Times New Roman"/>
            </w:rPr>
            <w:t>(</w:t>
          </w:r>
          <w:r w:rsidR="007F5373">
            <w:rPr>
              <w:rFonts w:eastAsia="Times New Roman"/>
              <w:i/>
              <w:iCs/>
            </w:rPr>
            <w:t>Cadete - Dicionário Online Priberam de Português</w:t>
          </w:r>
          <w:r w:rsidR="007F5373">
            <w:rPr>
              <w:rFonts w:eastAsia="Times New Roman"/>
            </w:rPr>
            <w:t>, n.d.)</w:t>
          </w:r>
        </w:sdtContent>
      </w:sdt>
      <w:r w:rsidRPr="00A676BF">
        <w:t>.</w:t>
      </w:r>
    </w:p>
  </w:footnote>
  <w:footnote w:id="51">
    <w:p w14:paraId="6A174966" w14:textId="0A3FC047"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7F5373">
            <w:rPr>
              <w:rFonts w:eastAsia="Times New Roman"/>
            </w:rPr>
            <w:t>(</w:t>
          </w:r>
          <w:r w:rsidR="007F5373">
            <w:rPr>
              <w:rFonts w:eastAsia="Times New Roman"/>
              <w:i/>
              <w:iCs/>
            </w:rPr>
            <w:t>What Is an Antagonist? Exploring Literary “Bad Guys” | Writers.Com</w:t>
          </w:r>
          <w:r w:rsidR="007F5373">
            <w:rPr>
              <w:rFonts w:eastAsia="Times New Roman"/>
            </w:rPr>
            <w:t>, n.d.)</w:t>
          </w:r>
        </w:sdtContent>
      </w:sdt>
      <w:r>
        <w:t>.</w:t>
      </w:r>
    </w:p>
  </w:footnote>
  <w:footnote w:id="5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r w:rsidRPr="00316940">
        <w:rPr>
          <w:i/>
          <w:iCs/>
        </w:rPr>
        <w:t xml:space="preserve">Servant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 xml:space="preserve">(Myss, 2003; </w:t>
      </w:r>
      <w:r w:rsidRPr="00316940">
        <w:rPr>
          <w:i/>
        </w:rPr>
        <w:t>What Is the Servant Personality Type? (Characteristics + Examples)</w:t>
      </w:r>
      <w:r w:rsidRPr="00316940">
        <w:t>, n.d.)</w:t>
      </w:r>
      <w:r w:rsidRPr="00316940">
        <w:fldChar w:fldCharType="end"/>
      </w:r>
      <w:r w:rsidRPr="00316940">
        <w:t>.</w:t>
      </w:r>
    </w:p>
  </w:footnote>
  <w:footnote w:id="5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Myss, 2013)</w:t>
      </w:r>
      <w:r w:rsidRPr="00316940">
        <w:fldChar w:fldCharType="end"/>
      </w:r>
      <w:r w:rsidRPr="00316940">
        <w:t>.</w:t>
      </w:r>
    </w:p>
  </w:footnote>
  <w:footnote w:id="54">
    <w:p w14:paraId="313A3BA4" w14:textId="70FA02DC" w:rsidR="004F4DB0" w:rsidRPr="004F4DB0" w:rsidRDefault="004F4DB0" w:rsidP="004F4DB0">
      <w:pPr>
        <w:pStyle w:val="FootnoteText"/>
        <w:jc w:val="both"/>
        <w:rPr>
          <w:lang w:val="pt-BR"/>
        </w:rPr>
      </w:pPr>
      <w:r>
        <w:rPr>
          <w:rStyle w:val="FootnoteReference"/>
        </w:rPr>
        <w:footnoteRef/>
      </w:r>
      <w:r>
        <w:t xml:space="preserve"> </w:t>
      </w:r>
      <w:r w:rsidRPr="00316940">
        <w:t>A Virgem de Guadalupe, também chamada por Rainha do México, é a designação dada às quatro aparições da Virgem Maria no monte Tepeyac,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7F5373" w:rsidRPr="007F5373">
            <w:rPr>
              <w:color w:val="000000"/>
            </w:rPr>
            <w:t>(Instituto de Estudios Teológicos e Históricos Guadalupanos, 2011)</w:t>
          </w:r>
        </w:sdtContent>
      </w:sdt>
      <w:r w:rsidRPr="00316940">
        <w:t>; note-se que, então, a figura comum da Virgem Maria e a Virgem de Guadalupe representam a mesma entidade.</w:t>
      </w:r>
    </w:p>
  </w:footnote>
  <w:footnote w:id="55">
    <w:p w14:paraId="0CD455C8" w14:textId="7A8FB67B"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r w:rsidRPr="00316940">
        <w:rPr>
          <w:i/>
          <w:iCs/>
        </w:rPr>
        <w:t xml:space="preserve">calla lily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7F5373">
            <w:rPr>
              <w:rFonts w:eastAsia="Times New Roman"/>
            </w:rPr>
            <w:t>(</w:t>
          </w:r>
          <w:r w:rsidR="007F5373">
            <w:rPr>
              <w:rFonts w:eastAsia="Times New Roman"/>
              <w:i/>
              <w:iCs/>
            </w:rPr>
            <w:t>Açucena: Origem, Cultivo e Curiosidades Sobre a Flor | WESTWING</w:t>
          </w:r>
          <w:r w:rsidR="007F5373">
            <w:rPr>
              <w:rFonts w:eastAsia="Times New Roman"/>
            </w:rPr>
            <w:t xml:space="preserve">, n.d.; </w:t>
          </w:r>
          <w:r w:rsidR="007F5373">
            <w:rPr>
              <w:rFonts w:eastAsia="Times New Roman"/>
              <w:i/>
              <w:iCs/>
            </w:rPr>
            <w:t>Consider the Lily Flower - Flower Magazine | Home &amp; Lifestyle</w:t>
          </w:r>
          <w:r w:rsidR="007F5373">
            <w:rPr>
              <w:rFonts w:eastAsia="Times New Roman"/>
            </w:rPr>
            <w:t>, n.d.)</w:t>
          </w:r>
        </w:sdtContent>
      </w:sdt>
      <w:r w:rsidRPr="00316940">
        <w:t>.</w:t>
      </w:r>
    </w:p>
  </w:footnote>
  <w:footnote w:id="56">
    <w:p w14:paraId="648C2DE2" w14:textId="2BD0B704"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7F5373">
            <w:rPr>
              <w:rFonts w:eastAsia="Times New Roman"/>
            </w:rPr>
            <w:t>(</w:t>
          </w:r>
          <w:r w:rsidR="007F5373">
            <w:rPr>
              <w:rFonts w:eastAsia="Times New Roman"/>
              <w:i/>
              <w:iCs/>
            </w:rPr>
            <w:t>ANUNCIAÇÃO - Definição e Sinônimos de Anunciação No Dicionário Português</w:t>
          </w:r>
          <w:r w:rsidR="007F5373">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7F5373">
            <w:rPr>
              <w:rFonts w:eastAsia="Times New Roman"/>
            </w:rPr>
            <w:t>(</w:t>
          </w:r>
          <w:r w:rsidR="007F5373">
            <w:rPr>
              <w:rFonts w:eastAsia="Times New Roman"/>
              <w:i/>
              <w:iCs/>
            </w:rPr>
            <w:t>Secretariado Nacional de Liturgia :: Portugal</w:t>
          </w:r>
          <w:r w:rsidR="007F5373">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7F5373">
            <w:rPr>
              <w:rFonts w:eastAsia="Times New Roman"/>
            </w:rPr>
            <w:t>(</w:t>
          </w:r>
          <w:r w:rsidR="007F5373">
            <w:rPr>
              <w:rFonts w:eastAsia="Times New Roman"/>
              <w:i/>
              <w:iCs/>
            </w:rPr>
            <w:t>Annunciation | Description, Meaning, &amp; Feast Day | Britannica</w:t>
          </w:r>
          <w:r w:rsidR="007F5373">
            <w:rPr>
              <w:rFonts w:eastAsia="Times New Roman"/>
            </w:rPr>
            <w:t>, n.d.)</w:t>
          </w:r>
        </w:sdtContent>
      </w:sdt>
      <w:r w:rsidRPr="00C47153">
        <w:rPr>
          <w:lang w:val="pt-BR"/>
        </w:rPr>
        <w:t>.</w:t>
      </w:r>
    </w:p>
  </w:footnote>
  <w:footnote w:id="57">
    <w:p w14:paraId="7D35D03C" w14:textId="68DC167A"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7F5373">
            <w:rPr>
              <w:rFonts w:eastAsia="Times New Roman"/>
            </w:rPr>
            <w:t>(</w:t>
          </w:r>
          <w:r w:rsidR="007F5373">
            <w:rPr>
              <w:rFonts w:eastAsia="Times New Roman"/>
              <w:i/>
              <w:iCs/>
            </w:rPr>
            <w:t>Apologetic Adjective - Definition, Pictures, Pronunciation and Usage Notes | Oxford Advanced Learner’s Dictionary at OxfordLearnersDictionaries.Com</w:t>
          </w:r>
          <w:r w:rsidR="007F5373">
            <w:rPr>
              <w:rFonts w:eastAsia="Times New Roman"/>
            </w:rPr>
            <w:t>, n.d.)</w:t>
          </w:r>
        </w:sdtContent>
      </w:sdt>
      <w:r w:rsidR="00C47153" w:rsidRPr="00316940">
        <w:t>.</w:t>
      </w:r>
    </w:p>
    <w:p w14:paraId="32477DC5" w14:textId="148297F8" w:rsidR="004F4DB0" w:rsidRPr="004F4DB0" w:rsidRDefault="004F4DB0">
      <w:pPr>
        <w:pStyle w:val="FootnoteText"/>
        <w:rPr>
          <w:lang w:val="en-US"/>
        </w:rPr>
      </w:pPr>
    </w:p>
  </w:footnote>
  <w:footnote w:id="5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7F5373" w:rsidRDefault="007F5373">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777EB"/>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5373"/>
    <w:rsid w:val="007F6C83"/>
    <w:rsid w:val="007F7E5A"/>
    <w:rsid w:val="008003A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C7FEC"/>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26DFB"/>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ykiLCJpc01hbnVhbGx5T3ZlcnJpZGRlbiI6ZmFsc2UsIm1hbnVhbE92ZXJyaWRlVGV4dCI6IiJ9fQ==&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OyBJc2Jpc3RlciwgMjAxN2EpIiwiaXNNYW51YWxseU92ZXJyaWRkZW4iOmZhbHNlLCJtYW51YWxPdmVycmlkZVRleHQiOiIifX0=&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9</Pages>
  <Words>82930</Words>
  <Characters>436218</Characters>
  <Application>Microsoft Office Word</Application>
  <DocSecurity>0</DocSecurity>
  <Lines>9281</Lines>
  <Paragraphs>3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